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91BEB6" w14:textId="6B05AA1E" w:rsidR="009303D9" w:rsidRPr="005B520E" w:rsidRDefault="00CC54F2" w:rsidP="00CC54F2">
      <w:pPr>
        <w:pStyle w:val="papertitle"/>
      </w:pPr>
      <w:r>
        <w:t>An Enhanced Guided Local Search for the QAP</w:t>
      </w:r>
    </w:p>
    <w:p w14:paraId="264E12B4" w14:textId="77777777" w:rsidR="009303D9" w:rsidRPr="005B520E" w:rsidRDefault="009303D9">
      <w:pPr>
        <w:pStyle w:val="Author"/>
        <w:sectPr w:rsidR="009303D9" w:rsidRPr="005B520E">
          <w:pgSz w:w="12240" w:h="15840" w:code="1"/>
          <w:pgMar w:top="1080" w:right="893" w:bottom="1440" w:left="893" w:header="720" w:footer="720" w:gutter="0"/>
          <w:cols w:space="720"/>
          <w:docGrid w:linePitch="360"/>
        </w:sectPr>
      </w:pPr>
    </w:p>
    <w:p w14:paraId="4E7921A9" w14:textId="7082FE64" w:rsidR="009303D9" w:rsidRDefault="00CC54F2" w:rsidP="005B520E">
      <w:pPr>
        <w:pStyle w:val="Author"/>
      </w:pPr>
      <w:r>
        <w:lastRenderedPageBreak/>
        <w:t>Brubaker, Allen</w:t>
      </w:r>
    </w:p>
    <w:p w14:paraId="4E86F589" w14:textId="43B54131" w:rsidR="009303D9" w:rsidRDefault="00CC54F2" w:rsidP="005B520E">
      <w:pPr>
        <w:pStyle w:val="Affiliation"/>
      </w:pPr>
      <w:r>
        <w:t>Computer Science, Pennsylvania State University</w:t>
      </w:r>
    </w:p>
    <w:p w14:paraId="6E55CD3D" w14:textId="740A700F" w:rsidR="001806A6" w:rsidRDefault="001806A6" w:rsidP="005B520E">
      <w:pPr>
        <w:pStyle w:val="Affiliation"/>
      </w:pPr>
      <w:r>
        <w:t>Harrisburg, PA</w:t>
      </w:r>
    </w:p>
    <w:p w14:paraId="65F145AA" w14:textId="00F296F0" w:rsidR="001806A6" w:rsidRPr="005B520E" w:rsidRDefault="001806A6" w:rsidP="005B520E">
      <w:pPr>
        <w:pStyle w:val="Affiliation"/>
      </w:pPr>
      <w:r>
        <w:t>ajb5377@psu.edu</w:t>
      </w:r>
    </w:p>
    <w:p w14:paraId="2C47A563" w14:textId="77777777" w:rsidR="009303D9" w:rsidRPr="005B520E" w:rsidRDefault="009303D9" w:rsidP="007E5976">
      <w:pPr>
        <w:pStyle w:val="Affiliation"/>
        <w:jc w:val="both"/>
      </w:pPr>
    </w:p>
    <w:p w14:paraId="53A0926B" w14:textId="77777777" w:rsidR="009303D9" w:rsidRPr="000F2F91" w:rsidRDefault="009303D9" w:rsidP="000F2F91"/>
    <w:p w14:paraId="521DE956" w14:textId="77777777" w:rsidR="009303D9" w:rsidRPr="000F2F91" w:rsidRDefault="009303D9" w:rsidP="000F2F91">
      <w:pPr>
        <w:sectPr w:rsidR="009303D9" w:rsidRPr="000F2F91">
          <w:type w:val="continuous"/>
          <w:pgSz w:w="12240" w:h="15840" w:code="1"/>
          <w:pgMar w:top="1080" w:right="893" w:bottom="1440" w:left="893" w:header="720" w:footer="720" w:gutter="0"/>
          <w:cols w:space="720"/>
          <w:docGrid w:linePitch="360"/>
        </w:sectPr>
      </w:pPr>
    </w:p>
    <w:p w14:paraId="608D799B" w14:textId="0293EABA" w:rsidR="004D72B5" w:rsidRDefault="009303D9" w:rsidP="00972203">
      <w:pPr>
        <w:pStyle w:val="Abstract"/>
        <w:rPr>
          <w:i/>
          <w:iCs/>
        </w:rPr>
      </w:pPr>
      <w:r>
        <w:rPr>
          <w:i/>
          <w:iCs/>
        </w:rPr>
        <w:lastRenderedPageBreak/>
        <w:t>Abstract</w:t>
      </w:r>
      <w:r>
        <w:t>—</w:t>
      </w:r>
      <w:r w:rsidR="00CC54F2">
        <w:t xml:space="preserve">The </w:t>
      </w:r>
      <w:r w:rsidR="002E2E58">
        <w:t>Q</w:t>
      </w:r>
      <w:r w:rsidR="00CC54F2">
        <w:t xml:space="preserve">uadratic </w:t>
      </w:r>
      <w:r w:rsidR="002E2E58">
        <w:t>A</w:t>
      </w:r>
      <w:r w:rsidR="00CC54F2">
        <w:t xml:space="preserve">ssignment </w:t>
      </w:r>
      <w:r w:rsidR="002E2E58">
        <w:t>P</w:t>
      </w:r>
      <w:r w:rsidR="00CC54F2">
        <w:t xml:space="preserve">roblem (QAP) is one of the most complex NP-Hard combinatorial optimization problems remaining intractable for </w:t>
      </w:r>
      <w:r w:rsidR="00C044DA">
        <w:t>n&gt;30.</w:t>
      </w:r>
      <w:r w:rsidR="00CC54F2">
        <w:t xml:space="preserve"> However, due to its applicability to many important scientific domains, many meta-heuristic approaches have been</w:t>
      </w:r>
      <w:r w:rsidR="00EB34C2">
        <w:t xml:space="preserve"> successfully implemented</w:t>
      </w:r>
      <w:r w:rsidR="00CC54F2">
        <w:t xml:space="preserve">. The </w:t>
      </w:r>
      <w:r w:rsidR="002E2E58">
        <w:t>G</w:t>
      </w:r>
      <w:r w:rsidR="0031125A">
        <w:t xml:space="preserve">uided </w:t>
      </w:r>
      <w:r w:rsidR="002E2E58">
        <w:t>L</w:t>
      </w:r>
      <w:r w:rsidR="0031125A">
        <w:t xml:space="preserve">ocal </w:t>
      </w:r>
      <w:r w:rsidR="002E2E58">
        <w:t>S</w:t>
      </w:r>
      <w:r w:rsidR="0031125A">
        <w:t>earch (GLS)</w:t>
      </w:r>
      <w:r w:rsidR="00CC54F2">
        <w:t xml:space="preserve"> is </w:t>
      </w:r>
      <w:r w:rsidR="00EB34C2">
        <w:t xml:space="preserve">one such meta-heuristic that guides a local search over a modified solution landscape induced by an augmented </w:t>
      </w:r>
      <w:r w:rsidR="00B0387F">
        <w:t xml:space="preserve">objective </w:t>
      </w:r>
      <w:r w:rsidR="00EB34C2">
        <w:t>function.</w:t>
      </w:r>
      <w:r w:rsidR="00C044DA">
        <w:t xml:space="preserve"> </w:t>
      </w:r>
      <w:r w:rsidR="00EB34C2">
        <w:t xml:space="preserve">This paper details a series of enhancements to the basic GLS and is shown to be </w:t>
      </w:r>
      <w:r w:rsidR="00B858EE">
        <w:t>competitive if not better than GLS</w:t>
      </w:r>
      <w:r w:rsidR="00EB34C2">
        <w:t xml:space="preserve">.   </w:t>
      </w:r>
    </w:p>
    <w:p w14:paraId="5F48F207" w14:textId="1F714503" w:rsidR="009303D9" w:rsidRDefault="004D72B5" w:rsidP="009602DD">
      <w:pPr>
        <w:pStyle w:val="Keywords"/>
      </w:pPr>
      <w:r w:rsidRPr="004D72B5">
        <w:t>Keywords—</w:t>
      </w:r>
      <w:r w:rsidR="0031125A">
        <w:t xml:space="preserve">quadratic assignment problem, </w:t>
      </w:r>
      <w:r w:rsidR="00631E4F">
        <w:t>guided</w:t>
      </w:r>
      <w:r w:rsidR="0031125A">
        <w:t xml:space="preserve"> local search</w:t>
      </w:r>
      <w:r w:rsidR="00236982">
        <w:br/>
      </w:r>
    </w:p>
    <w:p w14:paraId="5D8CE825" w14:textId="0D4705C8" w:rsidR="009602DD" w:rsidRPr="009602DD" w:rsidRDefault="009602DD" w:rsidP="009602DD">
      <w:pPr>
        <w:pStyle w:val="Heading1"/>
      </w:pPr>
      <w:r>
        <w:t xml:space="preserve">       Introduction</w:t>
      </w:r>
    </w:p>
    <w:p w14:paraId="340E1232" w14:textId="7AD8393A" w:rsidR="008B4310" w:rsidRPr="000F2F91" w:rsidRDefault="008268EA" w:rsidP="000F2F91">
      <w:r w:rsidRPr="000F2F91">
        <w:t xml:space="preserve">The Quadratic Assignment Problem (QAP), due to its importance both theoretically and practically stemming from many vital applications to a broad range of fields, has garnered increased research interest in recent years.  It is a problem that entails assigning a set of </w:t>
      </w:r>
      <m:oMath>
        <m:r>
          <w:rPr>
            <w:rFonts w:ascii="Cambria Math" w:hAnsi="Cambria Math"/>
          </w:rPr>
          <m:t>n</m:t>
        </m:r>
      </m:oMath>
      <w:r w:rsidRPr="000F2F91">
        <w:t xml:space="preserve"> facilities to another set of </w:t>
      </w:r>
      <m:oMath>
        <m:r>
          <w:rPr>
            <w:rFonts w:ascii="Cambria Math" w:hAnsi="Cambria Math"/>
          </w:rPr>
          <m:t>n</m:t>
        </m:r>
      </m:oMath>
      <w:r w:rsidRPr="000F2F91">
        <w:t xml:space="preserve"> locations in an optimal manner</w:t>
      </w:r>
      <w:r w:rsidR="000A35E7">
        <w:t xml:space="preserve"> </w:t>
      </w:r>
      <w:r w:rsidR="000A35E7">
        <w:fldChar w:fldCharType="begin" w:fldLock="1"/>
      </w:r>
      <w:r w:rsidR="00084E56">
        <w:instrText>ADDIN CSL_CITATION { "citationItems" : [ { "id" : "ITEM-1", "itemData" : { "author" : [ { "dropping-particle" : "", "family" : "Pardalos", "given" : "Panos M.", "non-dropping-particle" : "", "parse-names" : false, "suffix" : "" }, { "dropping-particle" : "", "family" : "Rendl", "given" : "Franz", "non-dropping-particle" : "", "parse-names" : false, "suffix" : "" }, { "dropping-particle" : "", "family" : "Wolkowicz", "given" : "H", "non-dropping-particle" : "", "parse-names" : false, "suffix" : "" } ], "container-title" : "Proceedings of the DIMACS Workshop on Quadratic Assignment Problems", "id" : "ITEM-1", "issued" : { "date-parts" : [ [ "1994" ] ] }, "publisher" : "DIMACS Series in Discrete Mathematics and Theoretical Computer Science", "title" : "The quadratic assignment problem: A survey and recent developments", "type" : "paper-conference", "volume" : "16" }, "uris" : [ "http://www.mendeley.com/documents/?uuid=7b8d54aa-570c-47ab-a3be-968b16b7170a" ] } ], "mendeley" : { "previouslyFormattedCitation" : "[1]" }, "properties" : { "noteIndex" : 0 }, "schema" : "https://github.com/citation-style-language/schema/raw/master/csl-citation.json" }</w:instrText>
      </w:r>
      <w:r w:rsidR="000A35E7">
        <w:fldChar w:fldCharType="separate"/>
      </w:r>
      <w:r w:rsidR="000A35E7" w:rsidRPr="000A35E7">
        <w:rPr>
          <w:noProof/>
        </w:rPr>
        <w:t>[1]</w:t>
      </w:r>
      <w:r w:rsidR="000A35E7">
        <w:fldChar w:fldCharType="end"/>
      </w:r>
      <w:r w:rsidRPr="000F2F91">
        <w:t xml:space="preserve">.  Since there exists an inherent distance between each location and a flow demand between each facility, assigning one facility to a particular location impacts the entire system as this facility’s various flows must propagate varying distances to the other facilities that occupy corresponding locations.  To be precise, the goal is to find an optimal permutation that induces an assignment of facilities to locations such that the sum of products between all flows and corresponding distances is minimal.  Koopmans and Beckmann first introduced the problem in 1957 for several economic activities in the formal mathematical definition in what is known as the Koopmans-Beckman QAP </w:t>
      </w:r>
      <w:r w:rsidRPr="000F2F91">
        <w:fldChar w:fldCharType="begin" w:fldLock="1"/>
      </w:r>
      <w:r w:rsidR="00084E56">
        <w:instrText>ADDIN CSL_CITATION { "citationItems" : [ { "id" : "ITEM-1", "itemData" : { "DOI" : "10.1016/j.ejor.2005.09.032", "abstract" : "The quadratic assignment problem (QAP), one of the most difficult problems in the NP-hard class, models many real-life problems in several areas such as facilities location, parallel and distributed computing, and combinatorial data analysis. Combinatorial optimization problems, such as the traveling salesman problem, maximal clique and graph partitioning can be formulated as a QAP. In this paper, we present some of the most important QAP formulations and classify them according to their mathematical sources. We also present a discussion on the theoretical resources used to define lower bounds for exact and heuristic algorithms. We then give a detailed discussion of the progress made in both exact and heuristic solution methods, including those formulated according to metaheuristic strategies. Finally, we analyze the contributions brought about by the study of different approaches.", "author" : [ { "dropping-particle" : "", "family" : "Loiola", "given" : "Eliane Maria", "non-dropping-particle" : "", "parse-names" : false, "suffix" : "" }, { "dropping-particle" : "", "family" : "Abreu", "given" : "Nair Maria Maia", "non-dropping-particle" : "de", "parse-names" : false, "suffix" : "" }, { "dropping-particle" : "", "family" : "Boaventura-Netto", "given" : "Paulo Oswaldo", "non-dropping-particle" : "", "parse-names" : false, "suffix" : "" }, { "dropping-particle" : "", "family" : "Hahn", "given" : "Peter", "non-dropping-particle" : "", "parse-names" : false, "suffix" : "" }, { "dropping-particle" : "", "family" : "Querido", "given" : "Tania", "non-dropping-particle" : "", "parse-names" : false, "suffix" : "" } ], "container-title" : "European Journal of Operational Research", "id" : "ITEM-1", "issue" : "2", "issued" : { "date-parts" : [ [ "2007", "1" ] ] }, "page" : "657-690", "title" : "A survey for the quadratic assignment problem", "type" : "article-journal", "volume" : "176" }, "uris" : [ "http://www.mendeley.com/documents/?uuid=377d5cd2-1fee-4f92-8f61-456a5b380e82" ] } ], "mendeley" : { "previouslyFormattedCitation" : "[2]" }, "properties" : { "noteIndex" : 0 }, "schema" : "https://github.com/citation-style-language/schema/raw/master/csl-citation.json" }</w:instrText>
      </w:r>
      <w:r w:rsidRPr="000F2F91">
        <w:fldChar w:fldCharType="separate"/>
      </w:r>
      <w:r w:rsidR="000A35E7" w:rsidRPr="000A35E7">
        <w:rPr>
          <w:noProof/>
        </w:rPr>
        <w:t>[2]</w:t>
      </w:r>
      <w:r w:rsidRPr="000F2F91">
        <w:fldChar w:fldCharType="end"/>
      </w:r>
      <w:r w:rsidR="008B4310" w:rsidRPr="000F2F91">
        <w:t xml:space="preserve">. </w:t>
      </w:r>
      <w:r w:rsidR="009602DD">
        <w:t xml:space="preserve">Given two matrices </w:t>
      </w:r>
      <m:oMath>
        <m:r>
          <w:rPr>
            <w:rFonts w:ascii="Cambria Math" w:hAnsi="Cambria Math"/>
          </w:rPr>
          <m:t>F=</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j</m:t>
                </m:r>
              </m:sub>
            </m:sSub>
          </m:e>
        </m:d>
      </m:oMath>
      <w:r w:rsidR="009602DD">
        <w:t xml:space="preserve"> and </w:t>
      </w:r>
      <m:oMath>
        <m:r>
          <w:rPr>
            <w:rFonts w:ascii="Cambria Math" w:hAnsi="Cambria Math"/>
          </w:rPr>
          <m:t>D=</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j</m:t>
                </m:r>
              </m:sub>
            </m:sSub>
          </m:e>
        </m:d>
      </m:oMath>
      <w:r w:rsidR="009602DD">
        <w:t xml:space="preserve">find </w:t>
      </w:r>
      <w:r w:rsidRPr="000F2F91">
        <w:t>the following permutation</w:t>
      </w:r>
      <w:r w:rsidR="00F17FA3">
        <w:t xml:space="preserve"> </w:t>
      </w:r>
      <m:oMath>
        <m:sSup>
          <m:sSupPr>
            <m:ctrlPr>
              <w:rPr>
                <w:rFonts w:ascii="Cambria Math" w:hAnsi="Cambria Math"/>
                <w:i/>
              </w:rPr>
            </m:ctrlPr>
          </m:sSupPr>
          <m:e>
            <m:r>
              <w:rPr>
                <w:rFonts w:ascii="Cambria Math" w:hAnsi="Cambria Math"/>
              </w:rPr>
              <m:t>π</m:t>
            </m:r>
          </m:e>
          <m:sup>
            <m:r>
              <w:rPr>
                <w:rFonts w:ascii="Cambria Math" w:hAnsi="Cambria Math"/>
              </w:rPr>
              <m:t>*</m:t>
            </m:r>
          </m:sup>
        </m:sSup>
        <m:r>
          <w:rPr>
            <w:rFonts w:ascii="Cambria Math" w:hAnsi="Cambria Math"/>
          </w:rPr>
          <m:t>∈</m:t>
        </m:r>
        <m:sSup>
          <m:sSupPr>
            <m:ctrlPr>
              <w:rPr>
                <w:rFonts w:ascii="Cambria Math" w:hAnsi="Cambria Math"/>
                <w:i/>
              </w:rPr>
            </m:ctrlPr>
          </m:sSupPr>
          <m:e>
            <m:r>
              <m:rPr>
                <m:sty m:val="p"/>
              </m:rPr>
              <w:rPr>
                <w:rFonts w:ascii="Cambria Math" w:hAnsi="Cambria Math"/>
              </w:rPr>
              <m:t>Π</m:t>
            </m:r>
          </m:e>
          <m:sup>
            <m:r>
              <w:rPr>
                <w:rFonts w:ascii="Cambria Math" w:hAnsi="Cambria Math"/>
              </w:rPr>
              <m:t>n</m:t>
            </m:r>
          </m:sup>
        </m:sSup>
      </m:oMath>
      <w:r w:rsidRPr="000F2F91">
        <w:t>.</w:t>
      </w:r>
      <w:r w:rsidR="008B4310" w:rsidRPr="000F2F91">
        <w:t xml:space="preserve"> </w:t>
      </w:r>
    </w:p>
    <w:p w14:paraId="5FDA0AE4" w14:textId="754CC8B6" w:rsidR="008268EA" w:rsidRPr="000F2F91" w:rsidRDefault="008B4310" w:rsidP="00C60E4E">
      <w:pPr>
        <w:tabs>
          <w:tab w:val="clear" w:pos="288"/>
          <w:tab w:val="center" w:pos="3240"/>
          <w:tab w:val="right" w:pos="5040"/>
        </w:tabs>
      </w:pPr>
      <w:r w:rsidRPr="000F2F91">
        <w:t xml:space="preserve">               </w:t>
      </w:r>
      <m:oMath>
        <m:sSup>
          <m:sSupPr>
            <m:ctrlPr>
              <w:rPr>
                <w:rFonts w:ascii="Cambria Math" w:hAnsi="Cambria Math"/>
              </w:rPr>
            </m:ctrlPr>
          </m:sSupPr>
          <m:e>
            <m:r>
              <w:rPr>
                <w:rFonts w:ascii="Cambria Math" w:hAnsi="Cambria Math"/>
              </w:rPr>
              <m:t>π</m:t>
            </m:r>
          </m:e>
          <m:sup>
            <m:r>
              <m:rPr>
                <m:sty m:val="p"/>
              </m:rPr>
              <w:rPr>
                <w:rFonts w:ascii="Cambria Math" w:hAnsi="Cambria Math"/>
              </w:rPr>
              <m:t>*</m:t>
            </m:r>
          </m:sup>
        </m:sSup>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in</m:t>
                </m:r>
              </m:e>
              <m:lim>
                <m:r>
                  <w:rPr>
                    <w:rFonts w:ascii="Cambria Math" w:hAnsi="Cambria Math"/>
                  </w:rPr>
                  <m:t>π</m:t>
                </m:r>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Π</m:t>
                    </m:r>
                  </m:e>
                  <m:sup>
                    <m:r>
                      <m:rPr>
                        <m:sty m:val="p"/>
                      </m:rPr>
                      <w:rPr>
                        <w:rFonts w:ascii="Cambria Math" w:hAnsi="Cambria Math"/>
                      </w:rPr>
                      <m:t>n</m:t>
                    </m:r>
                  </m:sup>
                </m:sSup>
              </m:lim>
            </m:limLow>
          </m:fName>
          <m:e>
            <m:d>
              <m:dPr>
                <m:begChr m:val="{"/>
                <m:endChr m:val="}"/>
                <m:ctrlPr>
                  <w:rPr>
                    <w:rFonts w:ascii="Cambria Math" w:hAnsi="Cambria Math"/>
                  </w:rPr>
                </m:ctrlPr>
              </m:dPr>
              <m:e>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m:t>
                        </m:r>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π</m:t>
                                </m:r>
                              </m:e>
                              <m:sub>
                                <m:r>
                                  <w:rPr>
                                    <w:rFonts w:ascii="Cambria Math" w:hAnsi="Cambria Math"/>
                                  </w:rPr>
                                  <m:t>i</m:t>
                                </m:r>
                              </m:sub>
                            </m:sSub>
                            <m:sSub>
                              <m:sSubPr>
                                <m:ctrlPr>
                                  <w:rPr>
                                    <w:rFonts w:ascii="Cambria Math" w:hAnsi="Cambria Math"/>
                                  </w:rPr>
                                </m:ctrlPr>
                              </m:sSubPr>
                              <m:e>
                                <m:r>
                                  <w:rPr>
                                    <w:rFonts w:ascii="Cambria Math" w:hAnsi="Cambria Math"/>
                                  </w:rPr>
                                  <m:t>π</m:t>
                                </m:r>
                              </m:e>
                              <m:sub>
                                <m:r>
                                  <w:rPr>
                                    <w:rFonts w:ascii="Cambria Math" w:hAnsi="Cambria Math"/>
                                  </w:rPr>
                                  <m:t>j</m:t>
                                </m:r>
                              </m:sub>
                            </m:sSub>
                          </m:sub>
                        </m:sSub>
                        <m:r>
                          <m:rPr>
                            <m:sty m:val="p"/>
                          </m:rPr>
                          <w:rPr>
                            <w:rFonts w:ascii="Cambria Math" w:hAnsi="Cambria Math"/>
                          </w:rPr>
                          <m:t xml:space="preserve"> </m:t>
                        </m:r>
                      </m:e>
                    </m:nary>
                  </m:e>
                </m:nary>
              </m:e>
            </m:d>
            <m:r>
              <m:rPr>
                <m:sty m:val="p"/>
              </m:rPr>
              <w:rPr>
                <w:rFonts w:ascii="Cambria Math" w:hAnsi="Cambria Math"/>
              </w:rPr>
              <m:t xml:space="preserve">  </m:t>
            </m:r>
          </m:e>
        </m:func>
      </m:oMath>
      <w:r w:rsidR="005D6C02" w:rsidRPr="000F2F91">
        <w:t xml:space="preserve"> </w:t>
      </w:r>
      <w:r w:rsidR="00C60E4E">
        <w:tab/>
      </w:r>
      <w:r w:rsidRPr="000F2F91">
        <w:t xml:space="preserve">(1)    </w:t>
      </w:r>
    </w:p>
    <w:p w14:paraId="250E5AA2" w14:textId="60D72567" w:rsidR="008268EA" w:rsidRPr="000F2F91" w:rsidRDefault="008268EA" w:rsidP="000F2F91">
      <w:r w:rsidRPr="000F2F91">
        <w:t xml:space="preserve">The QAP, since its origins in 1957, has been practically applied in many scientific domains.  These have included </w:t>
      </w:r>
      <w:r w:rsidR="001806A6">
        <w:t>“</w:t>
      </w:r>
      <w:r w:rsidRPr="000F2F91">
        <w:t>minimizing the number of connections in backboard wiring, economic</w:t>
      </w:r>
      <w:r w:rsidR="001806A6">
        <w:t>s</w:t>
      </w:r>
      <w:r w:rsidRPr="000F2F91">
        <w:t>, assignment of new facilities, scheduling problems, archeology, statistical analysis, analysis of reaction chemistry, numerical analysis, error control in communications, and memory layout optimization in signal processors</w:t>
      </w:r>
      <w:r w:rsidR="001806A6">
        <w:t>”</w:t>
      </w:r>
      <w:r w:rsidRPr="000F2F91">
        <w:t xml:space="preserve"> </w:t>
      </w:r>
      <w:r w:rsidRPr="000F2F91">
        <w:fldChar w:fldCharType="begin" w:fldLock="1"/>
      </w:r>
      <w:r w:rsidR="00084E56">
        <w:instrText>ADDIN CSL_CITATION { "citationItems" : [ { "id" : "ITEM-1", "itemData" : { "DOI" : "10.1016/j.ejor.2005.09.032", "abstract" : "The quadratic assignment problem (QAP), one of the most difficult problems in the NP-hard class, models many real-life problems in several areas such as facilities location, parallel and distributed computing, and combinatorial data analysis. Combinatorial optimization problems, such as the traveling salesman problem, maximal clique and graph partitioning can be formulated as a QAP. In this paper, we present some of the most important QAP formulations and classify them according to their mathematical sources. We also present a discussion on the theoretical resources used to define lower bounds for exact and heuristic algorithms. We then give a detailed discussion of the progress made in both exact and heuristic solution methods, including those formulated according to metaheuristic strategies. Finally, we analyze the contributions brought about by the study of different approaches.", "author" : [ { "dropping-particle" : "", "family" : "Loiola", "given" : "Eliane Maria", "non-dropping-particle" : "", "parse-names" : false, "suffix" : "" }, { "dropping-particle" : "", "family" : "Abreu", "given" : "Nair Maria Maia", "non-dropping-particle" : "de", "parse-names" : false, "suffix" : "" }, { "dropping-particle" : "", "family" : "Boaventura-Netto", "given" : "Paulo Oswaldo", "non-dropping-particle" : "", "parse-names" : false, "suffix" : "" }, { "dropping-particle" : "", "family" : "Hahn", "given" : "Peter", "non-dropping-particle" : "", "parse-names" : false, "suffix" : "" }, { "dropping-particle" : "", "family" : "Querido", "given" : "Tania", "non-dropping-particle" : "", "parse-names" : false, "suffix" : "" } ], "container-title" : "European Journal of Operational Research", "id" : "ITEM-1", "issue" : "2", "issued" : { "date-parts" : [ [ "2007", "1" ] ] }, "page" : "657-690", "title" : "A survey for the quadratic assignment problem", "type" : "article-journal", "volume" : "176" }, "uris" : [ "http://www.mendeley.com/documents/?uuid=377d5cd2-1fee-4f92-8f61-456a5b380e82" ] } ], "mendeley" : { "previouslyFormattedCitation" : "[2]" }, "properties" : { "noteIndex" : 0 }, "schema" : "https://github.com/citation-style-language/schema/raw/master/csl-citation.json" }</w:instrText>
      </w:r>
      <w:r w:rsidRPr="000F2F91">
        <w:fldChar w:fldCharType="separate"/>
      </w:r>
      <w:r w:rsidR="000A35E7" w:rsidRPr="000A35E7">
        <w:rPr>
          <w:noProof/>
        </w:rPr>
        <w:t>[2]</w:t>
      </w:r>
      <w:r w:rsidRPr="000F2F91">
        <w:fldChar w:fldCharType="end"/>
      </w:r>
      <w:r w:rsidRPr="000F2F91">
        <w:t>.  However, it has attracted the most attention in facility-layout problems</w:t>
      </w:r>
      <w:r w:rsidR="000A3597">
        <w:t xml:space="preserve"> </w:t>
      </w:r>
      <w:r w:rsidR="000A3597" w:rsidRPr="000F2F91">
        <w:fldChar w:fldCharType="begin" w:fldLock="1"/>
      </w:r>
      <w:r w:rsidR="00084E56">
        <w:instrText>ADDIN CSL_CITATION { "citationItems" : [ { "id" : "ITEM-1", "itemData" : { "DOI" : "10.1016/j.ejor.2005.09.032", "abstract" : "The quadratic assignment problem (QAP), one of the most difficult problems in the NP-hard class, models many real-life problems in several areas such as facilities location, parallel and distributed computing, and combinatorial data analysis. Combinatorial optimization problems, such as the traveling salesman problem, maximal clique and graph partitioning can be formulated as a QAP. In this paper, we present some of the most important QAP formulations and classify them according to their mathematical sources. We also present a discussion on the theoretical resources used to define lower bounds for exact and heuristic algorithms. We then give a detailed discussion of the progress made in both exact and heuristic solution methods, including those formulated according to metaheuristic strategies. Finally, we analyze the contributions brought about by the study of different approaches.", "author" : [ { "dropping-particle" : "", "family" : "Loiola", "given" : "Eliane Maria", "non-dropping-particle" : "", "parse-names" : false, "suffix" : "" }, { "dropping-particle" : "", "family" : "Abreu", "given" : "Nair Maria Maia", "non-dropping-particle" : "de", "parse-names" : false, "suffix" : "" }, { "dropping-particle" : "", "family" : "Boaventura-Netto", "given" : "Paulo Oswaldo", "non-dropping-particle" : "", "parse-names" : false, "suffix" : "" }, { "dropping-particle" : "", "family" : "Hahn", "given" : "Peter", "non-dropping-particle" : "", "parse-names" : false, "suffix" : "" }, { "dropping-particle" : "", "family" : "Querido", "given" : "Tania", "non-dropping-particle" : "", "parse-names" : false, "suffix" : "" } ], "container-title" : "European Journal of Operational Research", "id" : "ITEM-1", "issue" : "2", "issued" : { "date-parts" : [ [ "2007", "1" ] ] }, "page" : "657-690", "title" : "A survey for the quadratic assignment problem", "type" : "article-journal", "volume" : "176" }, "uris" : [ "http://www.mendeley.com/documents/?uuid=377d5cd2-1fee-4f92-8f61-456a5b380e82" ] } ], "mendeley" : { "previouslyFormattedCitation" : "[2]" }, "properties" : { "noteIndex" : 0 }, "schema" : "https://github.com/citation-style-language/schema/raw/master/csl-citation.json" }</w:instrText>
      </w:r>
      <w:r w:rsidR="000A3597" w:rsidRPr="000F2F91">
        <w:fldChar w:fldCharType="separate"/>
      </w:r>
      <w:r w:rsidR="000A35E7" w:rsidRPr="000A35E7">
        <w:rPr>
          <w:noProof/>
        </w:rPr>
        <w:t>[2]</w:t>
      </w:r>
      <w:r w:rsidR="000A3597" w:rsidRPr="000F2F91">
        <w:fldChar w:fldCharType="end"/>
      </w:r>
      <w:r w:rsidRPr="000F2F91">
        <w:t xml:space="preserve">.  These have included </w:t>
      </w:r>
      <w:r w:rsidR="00FF12BF">
        <w:t>“</w:t>
      </w:r>
      <w:r w:rsidRPr="000F2F91">
        <w:t xml:space="preserve">assignment of buildings in a university campus, design of typewriter keyboards and control panels, hospital planning, forest management, facilities </w:t>
      </w:r>
      <w:r w:rsidRPr="000F2F91">
        <w:lastRenderedPageBreak/>
        <w:t>layout for minimizing work-in-process, and placement of electronic components</w:t>
      </w:r>
      <w:r w:rsidR="00FF12BF">
        <w:t>”</w:t>
      </w:r>
      <w:r w:rsidRPr="000F2F91">
        <w:t xml:space="preserve"> </w:t>
      </w:r>
      <w:r w:rsidRPr="000F2F91">
        <w:fldChar w:fldCharType="begin" w:fldLock="1"/>
      </w:r>
      <w:r w:rsidR="00084E56">
        <w:instrText>ADDIN CSL_CITATION { "citationItems" : [ { "id" : "ITEM-1", "itemData" : { "DOI" : "10.1016/j.ejor.2005.09.032", "abstract" : "The quadratic assignment problem (QAP), one of the most difficult problems in the NP-hard class, models many real-life problems in several areas such as facilities location, parallel and distributed computing, and combinatorial data analysis. Combinatorial optimization problems, such as the traveling salesman problem, maximal clique and graph partitioning can be formulated as a QAP. In this paper, we present some of the most important QAP formulations and classify them according to their mathematical sources. We also present a discussion on the theoretical resources used to define lower bounds for exact and heuristic algorithms. We then give a detailed discussion of the progress made in both exact and heuristic solution methods, including those formulated according to metaheuristic strategies. Finally, we analyze the contributions brought about by the study of different approaches.", "author" : [ { "dropping-particle" : "", "family" : "Loiola", "given" : "Eliane Maria", "non-dropping-particle" : "", "parse-names" : false, "suffix" : "" }, { "dropping-particle" : "", "family" : "Abreu", "given" : "Nair Maria Maia", "non-dropping-particle" : "de", "parse-names" : false, "suffix" : "" }, { "dropping-particle" : "", "family" : "Boaventura-Netto", "given" : "Paulo Oswaldo", "non-dropping-particle" : "", "parse-names" : false, "suffix" : "" }, { "dropping-particle" : "", "family" : "Hahn", "given" : "Peter", "non-dropping-particle" : "", "parse-names" : false, "suffix" : "" }, { "dropping-particle" : "", "family" : "Querido", "given" : "Tania", "non-dropping-particle" : "", "parse-names" : false, "suffix" : "" } ], "container-title" : "European Journal of Operational Research", "id" : "ITEM-1", "issue" : "2", "issued" : { "date-parts" : [ [ "2007", "1" ] ] }, "page" : "657-690", "title" : "A survey for the quadratic assignment problem", "type" : "article-journal", "volume" : "176" }, "uris" : [ "http://www.mendeley.com/documents/?uuid=377d5cd2-1fee-4f92-8f61-456a5b380e82" ] } ], "mendeley" : { "previouslyFormattedCitation" : "[2]" }, "properties" : { "noteIndex" : 0 }, "schema" : "https://github.com/citation-style-language/schema/raw/master/csl-citation.json" }</w:instrText>
      </w:r>
      <w:r w:rsidRPr="000F2F91">
        <w:fldChar w:fldCharType="separate"/>
      </w:r>
      <w:r w:rsidR="000A35E7" w:rsidRPr="000A35E7">
        <w:rPr>
          <w:noProof/>
        </w:rPr>
        <w:t>[2]</w:t>
      </w:r>
      <w:r w:rsidRPr="000F2F91">
        <w:fldChar w:fldCharType="end"/>
      </w:r>
      <w:r w:rsidRPr="000F2F91">
        <w:t xml:space="preserve">.          </w:t>
      </w:r>
    </w:p>
    <w:p w14:paraId="46D4E9E0" w14:textId="65E81E9E" w:rsidR="009015DE" w:rsidRPr="000F2F91" w:rsidRDefault="008268EA" w:rsidP="000F2F91">
      <w:r w:rsidRPr="000F2F91">
        <w:t xml:space="preserve">Many famous combinatorial optimization problems can be seen as special cases of QAP, such as </w:t>
      </w:r>
      <w:r w:rsidR="00F92AE4">
        <w:t>T</w:t>
      </w:r>
      <w:r w:rsidR="00F92AE4" w:rsidRPr="000F2F91">
        <w:t xml:space="preserve">raveling </w:t>
      </w:r>
      <w:r w:rsidR="00F92AE4">
        <w:t>S</w:t>
      </w:r>
      <w:r w:rsidR="00F92AE4" w:rsidRPr="000F2F91">
        <w:t>alesman</w:t>
      </w:r>
      <w:r w:rsidRPr="000F2F91">
        <w:t xml:space="preserve">, </w:t>
      </w:r>
      <w:r w:rsidR="00F92AE4">
        <w:t>M</w:t>
      </w:r>
      <w:r w:rsidR="00F92AE4" w:rsidRPr="000F2F91">
        <w:t xml:space="preserve">aximum </w:t>
      </w:r>
      <w:r w:rsidR="00F92AE4">
        <w:t>C</w:t>
      </w:r>
      <w:r w:rsidR="00F92AE4" w:rsidRPr="000F2F91">
        <w:t>lique</w:t>
      </w:r>
      <w:r w:rsidRPr="000F2F91">
        <w:t xml:space="preserve">, </w:t>
      </w:r>
      <w:r w:rsidR="00F92AE4">
        <w:t>G</w:t>
      </w:r>
      <w:r w:rsidR="00F92AE4" w:rsidRPr="000F2F91">
        <w:t xml:space="preserve">raph </w:t>
      </w:r>
      <w:r w:rsidR="00F92AE4">
        <w:t>P</w:t>
      </w:r>
      <w:r w:rsidR="00F92AE4" w:rsidRPr="000F2F91">
        <w:t>artitioning</w:t>
      </w:r>
      <w:r w:rsidRPr="000F2F91">
        <w:t xml:space="preserve">, and the </w:t>
      </w:r>
      <w:r w:rsidR="00F92AE4">
        <w:t>B</w:t>
      </w:r>
      <w:r w:rsidR="00F92AE4" w:rsidRPr="000F2F91">
        <w:t>and</w:t>
      </w:r>
      <w:r w:rsidRPr="000F2F91">
        <w:t>-</w:t>
      </w:r>
      <w:r w:rsidR="00F92AE4">
        <w:t>W</w:t>
      </w:r>
      <w:r w:rsidR="00F92AE4" w:rsidRPr="000F2F91">
        <w:t xml:space="preserve">idth </w:t>
      </w:r>
      <w:r w:rsidR="00F92AE4">
        <w:t>R</w:t>
      </w:r>
      <w:r w:rsidR="00F92AE4" w:rsidRPr="000F2F91">
        <w:t xml:space="preserve">eduction </w:t>
      </w:r>
      <w:r w:rsidRPr="000F2F91">
        <w:t xml:space="preserve">problems </w:t>
      </w:r>
      <w:r w:rsidRPr="000F2F91">
        <w:fldChar w:fldCharType="begin" w:fldLock="1"/>
      </w:r>
      <w:r w:rsidR="00084E56">
        <w:instrText>ADDIN CSL_CITATION { "citationItems" : [ { "id" : "ITEM-1", "itemData" : { "author" : [ { "dropping-particle" : "", "family" : "Pardalos", "given" : "Panos M.", "non-dropping-particle" : "", "parse-names" : false, "suffix" : "" }, { "dropping-particle" : "", "family" : "Rendl", "given" : "Franz", "non-dropping-particle" : "", "parse-names" : false, "suffix" : "" }, { "dropping-particle" : "", "family" : "Wolkowicz", "given" : "H", "non-dropping-particle" : "", "parse-names" : false, "suffix" : "" } ], "container-title" : "Proceedings of the DIMACS Workshop on Quadratic Assignment Problems", "id" : "ITEM-1", "issued" : { "date-parts" : [ [ "1994" ] ] }, "publisher" : "DIMACS Series in Discrete Mathematics and Theoretical Computer Science", "title" : "The quadratic assignment problem: A survey and recent developments", "type" : "paper-conference", "volume" : "16" }, "uris" : [ "http://www.mendeley.com/documents/?uuid=7b8d54aa-570c-47ab-a3be-968b16b7170a" ] } ], "mendeley" : { "previouslyFormattedCitation" : "[1]" }, "properties" : { "noteIndex" : 0 }, "schema" : "https://github.com/citation-style-language/schema/raw/master/csl-citation.json" }</w:instrText>
      </w:r>
      <w:r w:rsidRPr="000F2F91">
        <w:fldChar w:fldCharType="separate"/>
      </w:r>
      <w:r w:rsidR="000A35E7" w:rsidRPr="000A35E7">
        <w:rPr>
          <w:noProof/>
        </w:rPr>
        <w:t>[1]</w:t>
      </w:r>
      <w:r w:rsidRPr="000F2F91">
        <w:fldChar w:fldCharType="end"/>
      </w:r>
      <w:r w:rsidRPr="000F2F91">
        <w:t xml:space="preserve">.  </w:t>
      </w:r>
      <w:r w:rsidR="00F92AE4">
        <w:t>QAP</w:t>
      </w:r>
      <w:r w:rsidRPr="000F2F91">
        <w:t xml:space="preserve"> is considered one of the most demanding combinatorial optimization problem not only because it has been proven NP-hard, but even finding an </w:t>
      </w:r>
      <m:oMath>
        <m:r>
          <w:rPr>
            <w:rFonts w:ascii="Cambria Math" w:hAnsi="Cambria Math"/>
          </w:rPr>
          <m:t>ϵ</m:t>
        </m:r>
      </m:oMath>
      <w:r w:rsidRPr="000F2F91">
        <w:t>-approximation algorithm remains formidably NP-hard.  Moreover, many exact methods show very poor performance</w:t>
      </w:r>
      <w:r w:rsidR="00FF0184">
        <w:t xml:space="preserve"> </w:t>
      </w:r>
      <w:r w:rsidRPr="000F2F91">
        <w:t>and remain intractable for problem sizes beyond 30. Thus iterative-improvement heuristics to sophisticated meta-heuristics have been applied with drastic result</w:t>
      </w:r>
      <w:r w:rsidR="00225C97">
        <w:t>s</w:t>
      </w:r>
      <w:r w:rsidRPr="000F2F91">
        <w:t xml:space="preserve"> </w:t>
      </w:r>
      <w:r w:rsidRPr="000F2F91">
        <w:fldChar w:fldCharType="begin" w:fldLock="1"/>
      </w:r>
      <w:r w:rsidR="00084E56">
        <w:instrText>ADDIN CSL_CITATION { "citationItems" : [ { "id" : "ITEM-1", "itemData" : { "author" : [ { "dropping-particle" : "", "family" : "St\u00fctzle", "given" : "T", "non-dropping-particle" : "", "parse-names" : false, "suffix" : "" }, { "dropping-particle" : "", "family" : "Dorigo", "given" : "Marco", "non-dropping-particle" : "", "parse-names" : false, "suffix" : "" } ], "id" : "ITEM-1", "issued" : { "date-parts" : [ [ "2001" ] ] }, "title" : "Local search and metaheuristics for the quadratic assignment problem", "type" : "report" }, "uris" : [ "http://www.mendeley.com/documents/?uuid=dc1e6d82-2604-4a62-86be-a2075fd325b6" ] } ], "mendeley" : { "previouslyFormattedCitation" : "[3]" }, "properties" : { "noteIndex" : 0 }, "schema" : "https://github.com/citation-style-language/schema/raw/master/csl-citation.json" }</w:instrText>
      </w:r>
      <w:r w:rsidRPr="000F2F91">
        <w:fldChar w:fldCharType="separate"/>
      </w:r>
      <w:r w:rsidR="00C51D40" w:rsidRPr="000F2F91">
        <w:rPr>
          <w:noProof/>
        </w:rPr>
        <w:t>[3]</w:t>
      </w:r>
      <w:r w:rsidRPr="000F2F91">
        <w:fldChar w:fldCharType="end"/>
      </w:r>
      <w:r w:rsidRPr="000F2F91">
        <w:t>.</w:t>
      </w:r>
    </w:p>
    <w:p w14:paraId="538E7A74" w14:textId="789EA4C9" w:rsidR="009015DE" w:rsidRPr="000F2F91" w:rsidRDefault="008268EA" w:rsidP="000F2F91">
      <w:r w:rsidRPr="000F2F91">
        <w:t xml:space="preserve">The </w:t>
      </w:r>
      <w:r w:rsidR="00F92AE4">
        <w:t>G</w:t>
      </w:r>
      <w:r w:rsidR="00F92AE4" w:rsidRPr="000F2F91">
        <w:t xml:space="preserve">uided </w:t>
      </w:r>
      <w:r w:rsidR="00F92AE4">
        <w:t>L</w:t>
      </w:r>
      <w:r w:rsidR="00F92AE4" w:rsidRPr="000F2F91">
        <w:t xml:space="preserve">ocal </w:t>
      </w:r>
      <w:r w:rsidR="00F92AE4">
        <w:t>S</w:t>
      </w:r>
      <w:r w:rsidR="00F92AE4" w:rsidRPr="000F2F91">
        <w:t xml:space="preserve">earch </w:t>
      </w:r>
      <w:r w:rsidRPr="000F2F91">
        <w:t xml:space="preserve">(GLS) is one such iterative improvement meta-heuristic approach successfully applied to QAP.  It has been applied to combinatorial optimization problems including SAT, MAX-SAT, </w:t>
      </w:r>
      <w:r w:rsidR="00496B93">
        <w:t>V</w:t>
      </w:r>
      <w:r w:rsidR="00496B93" w:rsidRPr="000F2F91">
        <w:t xml:space="preserve">ehicle </w:t>
      </w:r>
      <w:r w:rsidR="00496B93">
        <w:t>R</w:t>
      </w:r>
      <w:r w:rsidR="00496B93" w:rsidRPr="000F2F91">
        <w:t>outing</w:t>
      </w:r>
      <w:r w:rsidRPr="000F2F91">
        <w:t xml:space="preserve">, </w:t>
      </w:r>
      <w:r w:rsidR="00496B93">
        <w:t>W</w:t>
      </w:r>
      <w:r w:rsidR="00496B93" w:rsidRPr="000F2F91">
        <w:t xml:space="preserve">orkforce </w:t>
      </w:r>
      <w:r w:rsidR="00496B93">
        <w:t>S</w:t>
      </w:r>
      <w:r w:rsidR="00496B93" w:rsidRPr="000F2F91">
        <w:t>cheduling</w:t>
      </w:r>
      <w:r w:rsidRPr="000F2F91">
        <w:t xml:space="preserve">, </w:t>
      </w:r>
      <w:r w:rsidR="00496B93">
        <w:t>R</w:t>
      </w:r>
      <w:r w:rsidR="00496B93" w:rsidRPr="000F2F91">
        <w:t xml:space="preserve">adio </w:t>
      </w:r>
      <w:r w:rsidR="00496B93">
        <w:t>L</w:t>
      </w:r>
      <w:r w:rsidR="00496B93" w:rsidRPr="000F2F91">
        <w:t xml:space="preserve">ink </w:t>
      </w:r>
      <w:r w:rsidR="00496B93">
        <w:t>F</w:t>
      </w:r>
      <w:r w:rsidR="00496B93" w:rsidRPr="000F2F91">
        <w:t xml:space="preserve">requency </w:t>
      </w:r>
      <w:r w:rsidR="00496B93">
        <w:t>A</w:t>
      </w:r>
      <w:r w:rsidR="00496B93" w:rsidRPr="000F2F91">
        <w:t>ssignment</w:t>
      </w:r>
      <w:r w:rsidRPr="000F2F91">
        <w:t xml:space="preserve">, </w:t>
      </w:r>
      <w:r w:rsidR="00496B93">
        <w:t>T</w:t>
      </w:r>
      <w:r w:rsidR="00496B93" w:rsidRPr="000F2F91">
        <w:t xml:space="preserve">raveling </w:t>
      </w:r>
      <w:r w:rsidR="00496B93">
        <w:t>S</w:t>
      </w:r>
      <w:r w:rsidR="00496B93" w:rsidRPr="000F2F91">
        <w:t>alesman</w:t>
      </w:r>
      <w:r w:rsidRPr="000F2F91">
        <w:t xml:space="preserve">, and </w:t>
      </w:r>
      <w:r w:rsidR="00496B93">
        <w:t>F</w:t>
      </w:r>
      <w:r w:rsidR="00496B93" w:rsidRPr="000F2F91">
        <w:t xml:space="preserve">unction </w:t>
      </w:r>
      <w:r w:rsidR="00496B93">
        <w:t>O</w:t>
      </w:r>
      <w:r w:rsidR="00496B93" w:rsidRPr="000F2F91">
        <w:t>ptimization</w:t>
      </w:r>
      <w:r w:rsidRPr="000F2F91">
        <w:t xml:space="preserve">.  It operates as an algorithmic framework utilizing a problem-specific local-search in navigating a modified solution landscape induced by an augmented objective function.  This augmented objective function is modified each time the local search reaches a local optimum by penalizing </w:t>
      </w:r>
      <w:r w:rsidR="001012C7">
        <w:t xml:space="preserve">select </w:t>
      </w:r>
      <w:r w:rsidRPr="000F2F91">
        <w:t xml:space="preserve">features of the solution.  </w:t>
      </w:r>
    </w:p>
    <w:p w14:paraId="1E5B18BA" w14:textId="77777777" w:rsidR="00F92AE4" w:rsidRDefault="008268EA" w:rsidP="00F92AE4">
      <w:r w:rsidRPr="000F2F91">
        <w:t>This paper proposes the following modifications to GLS:</w:t>
      </w:r>
    </w:p>
    <w:p w14:paraId="312FEA04" w14:textId="2961DC48" w:rsidR="00F92AE4" w:rsidRDefault="00F92AE4" w:rsidP="003711CD">
      <w:pPr>
        <w:pStyle w:val="ListParagraph"/>
        <w:numPr>
          <w:ilvl w:val="0"/>
          <w:numId w:val="28"/>
        </w:numPr>
      </w:pPr>
      <w:r>
        <w:t>I</w:t>
      </w:r>
      <w:r w:rsidR="008268EA" w:rsidRPr="000F2F91">
        <w:t xml:space="preserve">ncorporation of an iteration constrained aspiration criterion designed to further diversify the search similar to the mechanism seen in Taillard’s robust tabu search </w:t>
      </w:r>
      <w:r w:rsidR="008268EA" w:rsidRPr="000F2F91">
        <w:fldChar w:fldCharType="begin" w:fldLock="1"/>
      </w:r>
      <w:r w:rsidR="00084E56">
        <w:instrText>ADDIN CSL_CITATION { "citationItems" : [ { "id" : "ITEM-1", "itemData" : { "abstract" : "An adaptation of taboo search to the quadratic assignment problem is discussed in this paper. This adaptation is efficient and robust, requiring less complexity and fewer parameters than earlier adaptations. In order to improve the speed of our taboo search, two parallelization methods are proposed and their efficiencies shown for a number of processors proportional to the size of the problem. The best published solutions to many of the biggest problems have been improved and every previously best solution (probably optimal) of smaller problems has been found. In addition, an easy way of generating random problems is proposed and good solutions of these problems, whose sizes are between 5 and 100, are given.", "author" : [ { "dropping-particle" : "", "family" : "Taillard", "given" : "ED", "non-dropping-particle" : "", "parse-names" : false, "suffix" : "" } ], "container-title" : "Parallel computing", "id" : "ITEM-1", "issued" : { "date-parts" : [ [ "1991" ] ] }, "page" : "443-455", "title" : "Robust tabu search for the quadratic assignment problem", "type" : "article-journal", "volume" : "17" }, "uris" : [ "http://www.mendeley.com/documents/?uuid=f88c5e78-3695-4f6a-9c8a-2433648723f2" ] } ], "mendeley" : { "previouslyFormattedCitation" : "[4]" }, "properties" : { "noteIndex" : 0 }, "schema" : "https://github.com/citation-style-language/schema/raw/master/csl-citation.json" }</w:instrText>
      </w:r>
      <w:r w:rsidR="008268EA" w:rsidRPr="000F2F91">
        <w:fldChar w:fldCharType="separate"/>
      </w:r>
      <w:r w:rsidR="008268EA" w:rsidRPr="000F2F91">
        <w:rPr>
          <w:noProof/>
        </w:rPr>
        <w:t>[4]</w:t>
      </w:r>
      <w:r w:rsidR="008268EA" w:rsidRPr="000F2F91">
        <w:fldChar w:fldCharType="end"/>
      </w:r>
      <w:r w:rsidR="00496B93">
        <w:t>.</w:t>
      </w:r>
    </w:p>
    <w:p w14:paraId="591022D0" w14:textId="518776AE" w:rsidR="00F92AE4" w:rsidRDefault="00F92AE4" w:rsidP="003711CD">
      <w:pPr>
        <w:pStyle w:val="ListParagraph"/>
        <w:numPr>
          <w:ilvl w:val="0"/>
          <w:numId w:val="28"/>
        </w:numPr>
      </w:pPr>
      <w:r>
        <w:t>E</w:t>
      </w:r>
      <w:r w:rsidR="008268EA" w:rsidRPr="000F2F91">
        <w:t xml:space="preserve">vaporation of feature penalties in the augmented objective function to combat too excessive a deformation of the original solution landscape similar to notions borrowed from ant colony optimization </w:t>
      </w:r>
      <w:r w:rsidR="008268EA" w:rsidRPr="000F2F91">
        <w:fldChar w:fldCharType="begin" w:fldLock="1"/>
      </w:r>
      <w:r w:rsidR="00084E56">
        <w:instrText>ADDIN CSL_CITATION { "citationItems" : [ { "id" : "ITEM-1", "itemData" : { "author" : [ { "dropping-particle" : "", "family" : "St\u00fctzle", "given" : "T", "non-dropping-particle" : "", "parse-names" : false, "suffix" : "" } ], "id" : "ITEM-1", "issued" : { "date-parts" : [ [ "1997" ] ] }, "title" : "MAX-MIN ant system for quadratic assignment problems", "type" : "article-journal" }, "uris" : [ "http://www.mendeley.com/documents/?uuid=a2227701-06e5-4a19-bfca-d3ce9f8ff9ca" ] } ], "mendeley" : { "previouslyFormattedCitation" : "[5]" }, "properties" : { "noteIndex" : 0 }, "schema" : "https://github.com/citation-style-language/schema/raw/master/csl-citation.json" }</w:instrText>
      </w:r>
      <w:r w:rsidR="008268EA" w:rsidRPr="000F2F91">
        <w:fldChar w:fldCharType="separate"/>
      </w:r>
      <w:r w:rsidR="00C51D40" w:rsidRPr="000F2F91">
        <w:rPr>
          <w:noProof/>
        </w:rPr>
        <w:t>[5]</w:t>
      </w:r>
      <w:r w:rsidR="008268EA" w:rsidRPr="000F2F91">
        <w:fldChar w:fldCharType="end"/>
      </w:r>
      <w:r w:rsidR="00496B93">
        <w:t>.</w:t>
      </w:r>
    </w:p>
    <w:p w14:paraId="3BB5F1ED" w14:textId="4C528F85" w:rsidR="00496B93" w:rsidRDefault="00F92AE4" w:rsidP="003711CD">
      <w:pPr>
        <w:pStyle w:val="ListParagraph"/>
        <w:numPr>
          <w:ilvl w:val="0"/>
          <w:numId w:val="28"/>
        </w:numPr>
      </w:pPr>
      <w:r>
        <w:t>I</w:t>
      </w:r>
      <w:r w:rsidRPr="000F2F91">
        <w:t xml:space="preserve">ntroduction </w:t>
      </w:r>
      <w:r w:rsidR="008268EA" w:rsidRPr="000F2F91">
        <w:t xml:space="preserve">of an intensification policy based on periodic executions of a steepest-descent search on the original objective function </w:t>
      </w:r>
      <w:r w:rsidR="008268EA" w:rsidRPr="000F2F91">
        <w:fldChar w:fldCharType="begin" w:fldLock="1"/>
      </w:r>
      <w:r w:rsidR="00084E56">
        <w:instrText>ADDIN CSL_CITATION { "citationItems" : [ { "id" : "ITEM-1", "itemData" : { "abstract" : "In this paper, we describe an implementation of the iterated tabu search (ITS) algorithm for the quadratic assignment problem (QAP), which is one of the well-known problems in combinatorial optimization. The medium- and large-scale QAPs are not, to this date, practically solvable to optimality, therefore heuristic algorithms are widely used. In the proposed ITS approach, intensification and diversification mechanisms are combined in a proper way. The goal of intensification is to search for good solutions in the neighbourhood of a given solution, while diversification is responsible for escaping from local optima and moving towards new regions of the search space. In particular, the following enhancements were implemented: new formula for fast evaluation of the objective function and efficient data structure; extended intensification mechanisms (including randomized tabu criterion, combination of tabu search and local search, dynamic tabu list maintaining); enhanced diversification strategy using periodic tabu tenure and special mutation procedure. The ITS algorithm is tested on the different instances taken from the QAP library QAPLIB. The results from the experiments demonstrate promising efficiency of the proposed algorithm, especially for the random QAP instances.", "author" : [ { "dropping-particle" : "", "family" : "Misevicius", "given" : "Alfonsas", "non-dropping-particle" : "", "parse-names" : false, "suffix" : "" }, { "dropping-particle" : "", "family" : "Lenkevicius", "given" : "Antanas", "non-dropping-particle" : "", "parse-names" : false, "suffix" : "" }, { "dropping-particle" : "", "family" : "Rubliauskas", "given" : "Dalius", "non-dropping-particle" : "", "parse-names" : false, "suffix" : "" } ], "container-title" : "OR Spectrum", "id" : "ITEM-1", "issue" : "3", "issued" : { "date-parts" : [ [ "2012" ] ] }, "page" : "665-690", "title" : "An implementation of the iterated tabu search algorithm for the quadratic assignment problem", "type" : "article-journal", "volume" : "34" }, "uris" : [ "http://www.mendeley.com/documents/?uuid=742cdf0c-4471-42a5-aecc-c016adb54d84" ] } ], "mendeley" : { "previouslyFormattedCitation" : "[6]" }, "properties" : { "noteIndex" : 0 }, "schema" : "https://github.com/citation-style-language/schema/raw/master/csl-citation.json" }</w:instrText>
      </w:r>
      <w:r w:rsidR="008268EA" w:rsidRPr="000F2F91">
        <w:fldChar w:fldCharType="separate"/>
      </w:r>
      <w:r w:rsidR="00C51D40" w:rsidRPr="000F2F91">
        <w:rPr>
          <w:noProof/>
        </w:rPr>
        <w:t>[6]</w:t>
      </w:r>
      <w:r w:rsidR="008268EA" w:rsidRPr="000F2F91">
        <w:fldChar w:fldCharType="end"/>
      </w:r>
      <w:r w:rsidR="008268EA" w:rsidRPr="000F2F91">
        <w:t xml:space="preserve">.  </w:t>
      </w:r>
    </w:p>
    <w:p w14:paraId="4C73099C" w14:textId="77777777" w:rsidR="00496B93" w:rsidRDefault="008268EA" w:rsidP="00496B93">
      <w:r w:rsidRPr="000F2F91">
        <w:t>The contribution to the research community is as follows:</w:t>
      </w:r>
    </w:p>
    <w:p w14:paraId="236A8DB9" w14:textId="1EA31A01" w:rsidR="00496B93" w:rsidRDefault="008268EA" w:rsidP="003711CD">
      <w:pPr>
        <w:pStyle w:val="ListParagraph"/>
        <w:numPr>
          <w:ilvl w:val="0"/>
          <w:numId w:val="29"/>
        </w:numPr>
      </w:pPr>
      <w:r w:rsidRPr="000F2F91">
        <w:t>Robust extensions to the guided local search that may be applied to</w:t>
      </w:r>
      <w:r w:rsidR="000C49D2">
        <w:t xml:space="preserve"> </w:t>
      </w:r>
      <w:r w:rsidRPr="000F2F91">
        <w:t>other combinatorial optimization problems</w:t>
      </w:r>
    </w:p>
    <w:p w14:paraId="3667C736" w14:textId="49CBC527" w:rsidR="009015DE" w:rsidRPr="000F2F91" w:rsidRDefault="00496B93" w:rsidP="003711CD">
      <w:pPr>
        <w:pStyle w:val="ListParagraph"/>
        <w:numPr>
          <w:ilvl w:val="0"/>
          <w:numId w:val="29"/>
        </w:numPr>
      </w:pPr>
      <w:r>
        <w:t>I</w:t>
      </w:r>
      <w:r w:rsidR="008268EA" w:rsidRPr="000F2F91">
        <w:t>nnovative and competitive new approach for the QAP.</w:t>
      </w:r>
    </w:p>
    <w:p w14:paraId="7F9ACBE9" w14:textId="6E2CA020" w:rsidR="008268EA" w:rsidRPr="000F2F91" w:rsidRDefault="008268EA" w:rsidP="000F2F91">
      <w:r w:rsidRPr="000F2F91">
        <w:t>The paper is structured as follows. In Section II related works for QAP is elucidated.  In Section III, the guided local search framework is discussed in more detail</w:t>
      </w:r>
      <w:r w:rsidR="00ED599D">
        <w:t xml:space="preserve">. </w:t>
      </w:r>
      <w:r w:rsidRPr="000F2F91">
        <w:t xml:space="preserve"> </w:t>
      </w:r>
      <w:r w:rsidR="00ED599D">
        <w:t xml:space="preserve">Section IV details </w:t>
      </w:r>
      <w:r w:rsidRPr="000F2F91">
        <w:t>the authors’ s</w:t>
      </w:r>
      <w:r w:rsidR="0016629F">
        <w:t xml:space="preserve">pecific modifications. Section </w:t>
      </w:r>
      <w:r w:rsidRPr="000F2F91">
        <w:t xml:space="preserve">V elaborates </w:t>
      </w:r>
      <w:r w:rsidRPr="000F2F91">
        <w:lastRenderedPageBreak/>
        <w:t>on benchmarks, experimentation methodology, results</w:t>
      </w:r>
      <w:r w:rsidR="002F690B">
        <w:t>, and analysis</w:t>
      </w:r>
      <w:r w:rsidRPr="000F2F91">
        <w:t>.  Section V</w:t>
      </w:r>
      <w:r w:rsidR="0016629F">
        <w:t>I</w:t>
      </w:r>
      <w:r w:rsidRPr="000F2F91">
        <w:t xml:space="preserve"> ends with concluding remarks and future research potential.         </w:t>
      </w:r>
    </w:p>
    <w:p w14:paraId="708DA75F" w14:textId="54947A10" w:rsidR="008268EA" w:rsidRPr="00304895" w:rsidRDefault="003E52AE" w:rsidP="000F2F91">
      <w:pPr>
        <w:pStyle w:val="Heading1"/>
      </w:pPr>
      <w:r>
        <w:t>Related Works</w:t>
      </w:r>
    </w:p>
    <w:p w14:paraId="055ADFED" w14:textId="488B24E7" w:rsidR="008268EA" w:rsidRPr="000F2F91" w:rsidRDefault="008268EA" w:rsidP="000F2F91">
      <w:r w:rsidRPr="000F2F91">
        <w:t xml:space="preserve">Much of the work done on the quadratic assignment </w:t>
      </w:r>
      <w:r w:rsidR="0005741F">
        <w:t xml:space="preserve">problem </w:t>
      </w:r>
      <w:r w:rsidRPr="000F2F91">
        <w:t>can be organized into three distinct categories.  Due to the intractable nature of the quadratic assignment for more than the most trivial of solutions (</w:t>
      </w:r>
      <m:oMath>
        <m:r>
          <w:rPr>
            <w:rFonts w:ascii="Cambria Math" w:hAnsi="Cambria Math"/>
          </w:rPr>
          <m:t>n≤25</m:t>
        </m:r>
      </m:oMath>
      <w:r w:rsidR="000E014E">
        <w:t>)</w:t>
      </w:r>
      <w:r w:rsidRPr="000F2F91">
        <w:t>, a testament to its inherent complexity, exact algorithms are simpl</w:t>
      </w:r>
      <w:r w:rsidR="00137F84">
        <w:t>y</w:t>
      </w:r>
      <w:r w:rsidRPr="000F2F91">
        <w:t xml:space="preserve"> infeasible to apply. Thus many heuristics and meta-heuristics have been successfully proposed and applied to the QAP and have obtained excellent results solving many much larger sized instances to sub-optimality </w:t>
      </w:r>
      <w:r w:rsidR="00602E93">
        <w:t>(</w:t>
      </w:r>
      <w:r w:rsidR="00972607">
        <w:t>conjectured</w:t>
      </w:r>
      <w:r w:rsidR="00972607" w:rsidRPr="000F2F91">
        <w:t xml:space="preserve"> </w:t>
      </w:r>
      <w:r w:rsidRPr="000F2F91">
        <w:t>optimal values</w:t>
      </w:r>
      <w:r w:rsidR="00602E93">
        <w:t>)</w:t>
      </w:r>
      <w:r w:rsidRPr="000F2F91">
        <w:t xml:space="preserve">.  While heuristics are unable to guarantee performance characteristics such as production of optimal value within distinct time limits, they in practice produce acceptable results in vastly less time.  </w:t>
      </w:r>
    </w:p>
    <w:p w14:paraId="6D88CCC4" w14:textId="176B76EF" w:rsidR="009015DE" w:rsidRPr="000F2F91" w:rsidRDefault="008268EA" w:rsidP="000F2F91">
      <w:r w:rsidRPr="000F2F91">
        <w:t xml:space="preserve">Exact algorithms historically applied to QAP include branch-and-bound procedures, dynamic programming, and cutting plane techniques, with branch-and-bound being the most pervasive and successful in the literature </w:t>
      </w:r>
      <w:r w:rsidRPr="000F2F91">
        <w:fldChar w:fldCharType="begin" w:fldLock="1"/>
      </w:r>
      <w:r w:rsidR="00084E56">
        <w:instrText>ADDIN CSL_CITATION { "citationItems" : [ { "id" : "ITEM-1", "itemData" : { "abstract" : "The Quadratic Assignment Problem (QAP) is one of the most inter- esting and most challenging combinatorial optimization problems in exis- tence. This paper will be a survey of the QAP. An introduction discussing the origins of the problem will be provided \u00afrst. Next, formal problem descriptions and mathematical formulations will be given. Issues pertain- ing to the computational complexity of the QAP, lower bounds and exact algorithms will also be addressed. Some commonly used heuristic proce- dures will then be introduced. Finally, some applications of the QAP will by analyzed.", "author" : [ { "dropping-particle" : "", "family" : "Commander", "given" : "CW", "non-dropping-particle" : "", "parse-names" : false, "suffix" : "" } ], "id" : "ITEM-1", "issue" : "4", "issued" : { "date-parts" : [ [ "2005" ] ] }, "publisher" : "University of Florida", "title" : "A survey of the quadratic assignment problem, with applications", "type" : "thesis" }, "uris" : [ "http://www.mendeley.com/documents/?uuid=a63138d4-6c6f-4d49-8f8d-a3fe29557560" ] }, { "id" : "ITEM-2", "itemData" : { "DOI" : "10.1007/978-3-7908-2151-2", "ISBN" : "978-3-7908-2150-5", "abstract" : "The quadratic assignment problem (QAP) in location Theory is the problem of locating facilities the cost of placing a facility depends on the distances from other facilities and also the interaction with other facilities. QAP was introduced by Koopmans and Beckman in 1957 who were trying to model a facilities location problem. It is possible to formulate some classic problems of combinatorial optimization, such as the traveling salesman, maximum clique and graph partitioning problems as a QAP. The QAP belongs to the class of NP-complete problems and is considered one of the most difficult combinatorial optimization problems. Exact solution strategies for the QAP have been unsuccessful for large problem (approximately N \u2264 25).", "author" : [ { "dropping-particle" : "", "family" : "Bayat", "given" : "Masoumeh", "non-dropping-particle" : "", "parse-names" : false, "suffix" : "" }, { "dropping-particle" : "", "family" : "Sedghi", "given" : "Mahdieh", "non-dropping-particle" : "", "parse-names" : false, "suffix" : "" } ], "container-title" : "Facility Location - Concepts, Models, Algorithms and Case Studies", "editor" : [ { "dropping-particle" : "", "family" : "Zanjirani Farahani", "given" : "Reza", "non-dropping-particle" : "", "parse-names" : false, "suffix" : "" }, { "dropping-particle" : "", "family" : "Hekmatfar", "given" : "Masoud", "non-dropping-particle" : "", "parse-names" : false, "suffix" : "" } ], "id" : "ITEM-2", "issued" : { "date-parts" : [ [ "2009" ] ] }, "page" : "111-143", "publisher" : "Physica-Verlag HD", "publisher-place" : "Heidelberg", "title" : "Quadratic Assignment Problem", "type" : "chapter" }, "uris" : [ "http://www.mendeley.com/documents/?uuid=4927d32f-9c6f-49a7-b5fd-983540316731" ] } ], "mendeley" : { "previouslyFormattedCitation" : "[7], [8]" }, "properties" : { "noteIndex" : 0 }, "schema" : "https://github.com/citation-style-language/schema/raw/master/csl-citation.json" }</w:instrText>
      </w:r>
      <w:r w:rsidRPr="000F2F91">
        <w:fldChar w:fldCharType="separate"/>
      </w:r>
      <w:r w:rsidR="00C51D40" w:rsidRPr="000F2F91">
        <w:rPr>
          <w:noProof/>
        </w:rPr>
        <w:t>[7], [8]</w:t>
      </w:r>
      <w:r w:rsidRPr="000F2F91">
        <w:fldChar w:fldCharType="end"/>
      </w:r>
      <w:r w:rsidRPr="000F2F91">
        <w:t>.  Heuristic algorithms include constructive, limited enumeration, and improvement methods, with most of the heuristics falling under the latter.  Constructive methods either construct entirely new promising solutions at each iteration in the search process or they may complete partial solutions</w:t>
      </w:r>
      <w:r w:rsidR="00137F84">
        <w:t>,</w:t>
      </w:r>
      <w:r w:rsidRPr="000F2F91">
        <w:t xml:space="preserve"> most likely by utilizing adaptive memory to enhance construction.  </w:t>
      </w:r>
      <w:r w:rsidR="00B75B31">
        <w:t xml:space="preserve">Limited enumeration methods are simply branch-and-bound procedures subject to various constraints to produce good solutions in feasible time.  </w:t>
      </w:r>
      <w:r w:rsidR="00D9352B">
        <w:t>I</w:t>
      </w:r>
      <w:r w:rsidRPr="000F2F91">
        <w:t>mprovement methods, also known as local search algorithms, start with a single initial solution and perform a series of modifications to traverse the solution space.</w:t>
      </w:r>
      <w:r w:rsidR="00496B93">
        <w:t xml:space="preserve">  </w:t>
      </w:r>
      <w:r w:rsidRPr="000F2F91">
        <w:t xml:space="preserve">Many schemes may employ elaborate mechanisms to traverse past local optima.  </w:t>
      </w:r>
    </w:p>
    <w:p w14:paraId="5C40B8F0" w14:textId="3908572F" w:rsidR="002E0A97" w:rsidRDefault="008268EA" w:rsidP="000F2F91">
      <w:r w:rsidRPr="000F2F91">
        <w:t>Meta-heuristics are a class of heuristics that may either be constructive or improvement heuristics but differ in that they are general heuristic frameworks that are problem-agnostic and have been found to perform well on a large range of combinatorial optimization problems.</w:t>
      </w:r>
      <w:r w:rsidR="00496B93">
        <w:t xml:space="preserve">  </w:t>
      </w:r>
      <w:r w:rsidRPr="000F2F91">
        <w:t xml:space="preserve">Meta-heuristics fall under two main categories – those based on theoretical and experimental considerations or on natural processes such as </w:t>
      </w:r>
      <w:r w:rsidR="004876CC">
        <w:t xml:space="preserve">the </w:t>
      </w:r>
      <w:r w:rsidRPr="000F2F91">
        <w:t>foraging behavior of ant colonies</w:t>
      </w:r>
      <w:r w:rsidR="000806F4">
        <w:t xml:space="preserve"> </w:t>
      </w:r>
      <w:r w:rsidR="00192C2E">
        <w:fldChar w:fldCharType="begin" w:fldLock="1"/>
      </w:r>
      <w:r w:rsidR="00084E56">
        <w:instrText>ADDIN CSL_CITATION { "citationItems" : [ { "id" : "ITEM-1", "itemData" : { "ISBN" : "0262042193", "abstract" : "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 "author" : [ { "dropping-particle" : "", "family" : "Dorigo", "given" : "Marco", "non-dropping-particle" : "", "parse-names" : false, "suffix" : "" }, { "dropping-particle" : "", "family" : "Birattari", "given" : "M", "non-dropping-particle" : "", "parse-names" : false, "suffix" : "" }, { "dropping-particle" : "", "family" : "Stutzle", "given" : "T", "non-dropping-particle" : "", "parse-names" : false, "suffix" : "" } ], "container-title" : "IEEE Computational Intelligence Magazine", "id" : "ITEM-1", "issued" : { "date-parts" : [ [ "2006" ] ] }, "title" : "Ant colony optimization", "type" : "article-journal" }, "uris" : [ "http://www.mendeley.com/documents/?uuid=63263d46-c0d0-481d-99eb-307b6cb21786" ] }, { "id" : "ITEM-2", "itemData" : { "author" : [ { "dropping-particle" : "", "family" : "St\u00fctzle", "given" : "T", "non-dropping-particle" : "", "parse-names" : false, "suffix" : "" } ], "id" : "ITEM-2", "issued" : { "date-parts" : [ [ "1997" ] ] }, "title" : "MAX-MIN ant system for quadratic assignment problems", "type" : "article-journal" }, "uris" : [ "http://www.mendeley.com/documents/?uuid=a2227701-06e5-4a19-bfca-d3ce9f8ff9ca" ] } ], "mendeley" : { "previouslyFormattedCitation" : "[5], [9]" }, "properties" : { "noteIndex" : 0 }, "schema" : "https://github.com/citation-style-language/schema/raw/master/csl-citation.json" }</w:instrText>
      </w:r>
      <w:r w:rsidR="00192C2E">
        <w:fldChar w:fldCharType="separate"/>
      </w:r>
      <w:r w:rsidR="00F5631F" w:rsidRPr="00F5631F">
        <w:rPr>
          <w:noProof/>
        </w:rPr>
        <w:t>[5], [9]</w:t>
      </w:r>
      <w:r w:rsidR="00192C2E">
        <w:fldChar w:fldCharType="end"/>
      </w:r>
      <w:r w:rsidRPr="000F2F91">
        <w:t xml:space="preserve"> (</w:t>
      </w:r>
      <w:r w:rsidR="005A2BE4">
        <w:t>A</w:t>
      </w:r>
      <w:r w:rsidRPr="000F2F91">
        <w:t xml:space="preserve">nt </w:t>
      </w:r>
      <w:r w:rsidR="005A2BE4">
        <w:t>C</w:t>
      </w:r>
      <w:r w:rsidRPr="000F2F91">
        <w:t xml:space="preserve">olony </w:t>
      </w:r>
      <w:r w:rsidR="005A2BE4">
        <w:t>O</w:t>
      </w:r>
      <w:r w:rsidRPr="000F2F91">
        <w:t>ptimization) or how Darwin’s natural selection evolves a more superior population  (</w:t>
      </w:r>
      <w:r w:rsidR="009668EA">
        <w:t>G</w:t>
      </w:r>
      <w:r w:rsidRPr="000F2F91">
        <w:t xml:space="preserve">enetic </w:t>
      </w:r>
      <w:r w:rsidR="009668EA">
        <w:t>A</w:t>
      </w:r>
      <w:r w:rsidRPr="000F2F91">
        <w:t xml:space="preserve">lgorithm) </w:t>
      </w:r>
      <w:r w:rsidRPr="000F2F91">
        <w:fldChar w:fldCharType="begin" w:fldLock="1"/>
      </w:r>
      <w:r w:rsidR="00084E56">
        <w:instrText>ADDIN CSL_CITATION { "citationItems" : [ { "id" : "ITEM-1", "itemData" : { "DOI" : "10.1007/978-3-7908-2151-2", "ISBN" : "978-3-7908-2150-5", "abstract" : "The quadratic assignment problem (QAP) in location Theory is the problem of locating facilities the cost of placing a facility depends on the distances from other facilities and also the interaction with other facilities. QAP was introduced by Koopmans and Beckman in 1957 who were trying to model a facilities location problem. It is possible to formulate some classic problems of combinatorial optimization, such as the traveling salesman, maximum clique and graph partitioning problems as a QAP. The QAP belongs to the class of NP-complete problems and is considered one of the most difficult combinatorial optimization problems. Exact solution strategies for the QAP have been unsuccessful for large problem (approximately N \u2264 25).", "author" : [ { "dropping-particle" : "", "family" : "Bayat", "given" : "Masoumeh", "non-dropping-particle" : "", "parse-names" : false, "suffix" : "" }, { "dropping-particle" : "", "family" : "Sedghi", "given" : "Mahdieh", "non-dropping-particle" : "", "parse-names" : false, "suffix" : "" } ], "container-title" : "Facility Location - Concepts, Models, Algorithms and Case Studies", "editor" : [ { "dropping-particle" : "", "family" : "Zanjirani Farahani", "given" : "Reza", "non-dropping-particle" : "", "parse-names" : false, "suffix" : "" }, { "dropping-particle" : "", "family" : "Hekmatfar", "given" : "Masoud", "non-dropping-particle" : "", "parse-names" : false, "suffix" : "" } ], "id" : "ITEM-1", "issued" : { "date-parts" : [ [ "2009" ] ] }, "page" : "111-143", "publisher" : "Physica-Verlag HD", "publisher-place" : "Heidelberg", "title" : "Quadratic Assignment Problem", "type" : "chapter" }, "uris" : [ "http://www.mendeley.com/documents/?uuid=4927d32f-9c6f-49a7-b5fd-983540316731" ] } ], "mendeley" : { "previouslyFormattedCitation" : "[8]" }, "properties" : { "noteIndex" : 0 }, "schema" : "https://github.com/citation-style-language/schema/raw/master/csl-citation.json" }</w:instrText>
      </w:r>
      <w:r w:rsidRPr="000F2F91">
        <w:fldChar w:fldCharType="separate"/>
      </w:r>
      <w:r w:rsidR="00C51D40" w:rsidRPr="000F2F91">
        <w:rPr>
          <w:noProof/>
        </w:rPr>
        <w:t>[8]</w:t>
      </w:r>
      <w:r w:rsidRPr="000F2F91">
        <w:fldChar w:fldCharType="end"/>
      </w:r>
      <w:r w:rsidRPr="000F2F91">
        <w:t xml:space="preserve">.  Successful applications of meta-heuristics pertaining to QAP that fall under the former category include </w:t>
      </w:r>
      <w:r w:rsidR="002E0A97">
        <w:t>S</w:t>
      </w:r>
      <w:r w:rsidRPr="000F2F91">
        <w:t xml:space="preserve">imulated </w:t>
      </w:r>
      <w:r w:rsidR="002E0A97">
        <w:t>A</w:t>
      </w:r>
      <w:r w:rsidRPr="000F2F91">
        <w:t xml:space="preserve">nnealing (SA) </w:t>
      </w:r>
      <w:r w:rsidRPr="000F2F91">
        <w:fldChar w:fldCharType="begin" w:fldLock="1"/>
      </w:r>
      <w:r w:rsidR="00084E56">
        <w:instrText>ADDIN CSL_CITATION { "citationItems" : [ { "id" : "ITEM-1", "itemData" : { "abstract" : "This paper describes a novel approach for solving combinatorial optimisation problemscalled Simulated Jumping. It is based on ideas from spin\u2010glasses, simulated annealing andself\u2010organisation. We start from a low temperature, and the system is then subjected to arapid heating and cooling process (a shaking process). This process is controlled by thesystem's energy in a self\u2010organised manner. The heating and cooling process will continuouslymelt and freeze local regions: this process pushes the system out of local minimaand hence minimises the energy function. Application of the Simulated Jumping method tothe Quadratic Assignment and Asymmetric Travelling Salesman problems gives promisingresults.", "author" : [ { "dropping-particle" : "", "family" : "Amin", "given" : "Shara", "non-dropping-particle" : "", "parse-names" : false, "suffix" : "" } ], "container-title" : "Annals of Operations Research", "id" : "ITEM-1", "issued" : { "date-parts" : [ [ "1999" ] ] }, "page" : "23-38", "title" : "Simulated jumping", "type" : "article-journal", "volume" : "86" }, "uris" : [ "http://www.mendeley.com/documents/?uuid=4c05bd3d-7212-438a-aec9-d7888bbeaa9d" ] }, { "id" : "ITEM-2", "itemData" : { "abstract" : "Exchange algorithms are an important class of heuristics for hard combinatorial optimization problems as, e.g., salesman problems or quadratic assignment problems. In Kirkpatrick's and Cerny's exchange algorithms for the travelling salesman problem and placement problem they propose to perform an exchange not only if the objective function value decreases by this exchange, but also in certain cases if the objective function value increases. An exchange increasing the objective function value is performed stochastically depending on the size of the increment. Computational tests with quadratic assignment problems revealed an excellent behaviour in such an approach. Suboptimal solutions differing 1\u20132% from the best known solutions are obtained by a simple program in short time. By starting this program several times with different starting values all known minimal objective function values were reached. Thus this approach is well suited also for smaller computers and leads in short time to acceptable solutions.", "author" : [ { "dropping-particle" : "", "family" : "Burkard", "given" : "RE", "non-dropping-particle" : "", "parse-names" : false, "suffix" : "" }, { "dropping-particle" : "", "family" : "Rendl", "given" : "F", "non-dropping-particle" : "", "parse-names" : false, "suffix" : "" } ], "container-title" : "European Journal of Operational Research", "id" : "ITEM-2", "issue" : "June 1983", "issued" : { "date-parts" : [ [ "1984" ] ] }, "page" : "169-174", "title" : "A thermodynamically motivated simulation procedure for combinatorial optimization problems", "type" : "article-journal", "volume" : "17" }, "uris" : [ "http://www.mendeley.com/documents/?uuid=c594333b-b942-4a69-a877-44ad635f6bc9" ] }, { "id" : "ITEM-3", "itemData" : { "DOI" : "10.1109/ICEC.1994.349919", "ISBN" : "0-7803-1899-4", "abstract" : "Many combinatorial problems are too difficult to be solved optimally, and hence heuristics are used to obtain \u201cgood\u201d solutions in \u201creasonable\u201d time. A heuristic that has been successfully applied to a variety of problems is simulated annealing. However, the performance of simulated annealing strongly depends on the appropriate choice of a key parameter, the annealing schedule. Usually, researchers experiment with a number of manually created annealing schedules and then choose the one that performs best for their algorithms. This work applies genetic programming to replace this manual search. For a given problem, we search for an optimal annealing schedule. We demonstrate the potential of this new approach by optimizing the annealing schedule for one of the hardest combinatorial optimization problem, the quadratic assignment problem. We introduce a new algorithm for solving the quadratic assignment problem that performs extremely well, and we outline properties of good annealing schedules", "author" : [ { "dropping-particle" : "", "family" : "Thonemann", "given" : "U.W.", "non-dropping-particle" : "", "parse-names" : false, "suffix" : "" } ], "container-title" : "IEEE Congress on Evolutionary Computation (CEC)", "id" : "ITEM-3", "issue" : "1", "issued" : { "date-parts" : [ [ "1994" ] ] }, "page" : "391-395", "publisher" : "Ieee", "title" : "Finding improved simulated annealing schedules with genetic programming", "type" : "article-journal", "volume" : "1" }, "uris" : [ "http://www.mendeley.com/documents/?uuid=7a2c035f-8885-4db1-a6e3-f2d515e5dac7" ] }, { "id" : "ITEM-4", "itemData" : { "abstract" : "The quadratic assignment problem (QAP) is one of the well-known combinatorial optimization problems and is known for its various applications. In this paper, we propose a modified simulated annealing algorithm for the QAP - M-SA-QAP. The novelty of the proposed algorithm is an advanced formula of calculation of the initial and final temperatures, as well as an original cooling schedule with oscillation, i.e., periodical decreasing and increasing of the temperature. In addition, in order to improve the results obtained, the simulated annealing algorithm is combined with a tabu search approach based algorithm. We tested our algorithm on a number of instances from the library of the QAP instances - QAPLIB. The results obtained from the experiments show that the proposed algorithm appears to be superior to earlier versions of the simulated annealing for the QAP. The power of M-SA-QAP is also corroborated by the fact that the new best known solution was found for the one of the largest QAP instances - THO150.", "author" : [ { "dropping-particle" : "", "family" : "Misevicius", "given" : "Alfonsas", "non-dropping-particle" : "", "parse-names" : false, "suffix" : "" } ], "container-title" : "Informatica", "id" : "ITEM-4", "issue" : "4", "issued" : { "date-parts" : [ [ "2003" ] ] }, "page" : "497-514", "title" : "A modified simulated annealing algorithm for the quadratic assignment problem", "type" : "article-journal", "volume" : "14" }, "uris" : [ "http://www.mendeley.com/documents/?uuid=0433230c-ec7f-42dd-b123-70490e3e0f3b" ] } ], "mendeley" : { "previouslyFormattedCitation" : "[10\u201313]" }, "properties" : { "noteIndex" : 0 }, "schema" : "https://github.com/citation-style-language/schema/raw/master/csl-citation.json" }</w:instrText>
      </w:r>
      <w:r w:rsidRPr="000F2F91">
        <w:fldChar w:fldCharType="separate"/>
      </w:r>
      <w:r w:rsidR="000806F4" w:rsidRPr="000806F4">
        <w:rPr>
          <w:noProof/>
        </w:rPr>
        <w:t>[10–13]</w:t>
      </w:r>
      <w:r w:rsidRPr="000F2F91">
        <w:fldChar w:fldCharType="end"/>
      </w:r>
      <w:r w:rsidRPr="000F2F91">
        <w:t xml:space="preserve">, evolution strategies </w:t>
      </w:r>
      <w:r w:rsidRPr="000F2F91">
        <w:fldChar w:fldCharType="begin" w:fldLock="1"/>
      </w:r>
      <w:r w:rsidR="00084E56">
        <w:instrText>ADDIN CSL_CITATION { "citationItems" : [ { "id" : "ITEM-1", "itemData" : { "abstract" : "This paper describes a new evolutionary approach to solving quadratic assignment problems. The proposed technique is based loosely on a class of search and optimization algorithms known as evolution strategies (ES). These methods are inspired by the mechanics of biological evolution and have been applied successfully to a variety of difficult problems, particularly in continuous optimization. The combinatorial variant of ES presented here performs very well on the given test problems as compared with the standard 2-Opt heuristic and results with simulated annealing and tabu search. Extensions for practical applications in factory layout are described", "author" : [ { "dropping-particle" : "", "family" : "Nissen", "given" : "Volker", "non-dropping-particle" : "", "parse-names" : false, "suffix" : "" } ], "container-title" : "IEEE Transactions on Neural Networks", "id" : "ITEM-1", "issue" : "1", "issued" : { "date-parts" : [ [ "1994" ] ] }, "page" : "66-72", "title" : "Solving the quadratic assignment problem with clues from nature", "type" : "article-journal", "volume" : "5" }, "uris" : [ "http://www.mendeley.com/documents/?uuid=afcb74cf-5a5d-4538-88a5-ecfca01d3bb9" ] } ], "mendeley" : { "previouslyFormattedCitation" : "[14]" }, "properties" : { "noteIndex" : 0 }, "schema" : "https://github.com/citation-style-language/schema/raw/master/csl-citation.json" }</w:instrText>
      </w:r>
      <w:r w:rsidRPr="000F2F91">
        <w:fldChar w:fldCharType="separate"/>
      </w:r>
      <w:r w:rsidR="000806F4" w:rsidRPr="000806F4">
        <w:rPr>
          <w:noProof/>
        </w:rPr>
        <w:t>[14]</w:t>
      </w:r>
      <w:r w:rsidRPr="000F2F91">
        <w:fldChar w:fldCharType="end"/>
      </w:r>
      <w:r w:rsidRPr="000F2F91">
        <w:t xml:space="preserve">, </w:t>
      </w:r>
      <w:r w:rsidR="002E0A97">
        <w:t>G</w:t>
      </w:r>
      <w:r w:rsidRPr="000F2F91">
        <w:t xml:space="preserve">enetic </w:t>
      </w:r>
      <w:r w:rsidR="002E0A97">
        <w:t>A</w:t>
      </w:r>
      <w:r w:rsidRPr="000F2F91">
        <w:t xml:space="preserve">lgorithms (GA) </w:t>
      </w:r>
      <w:r w:rsidRPr="000F2F91">
        <w:fldChar w:fldCharType="begin" w:fldLock="1"/>
      </w:r>
      <w:r w:rsidR="00084E56">
        <w:instrText>ADDIN CSL_CITATION { "citationItems" : [ { "id" : "ITEM-1", "itemData" : { "abstract" : "A new hybrid procedure that combines genetic operators to existing heuristics is proposed to solve the Quadratic Assignment Problem (QAP). Genetic operators are found to improve the performance of both local search and tabu search. Some guidelines are also given to design good hybrid schemes. These hybrid algorithms are then used to improve on the best known solutions of many test problems in the literature", "author" : [ { "dropping-particle" : "", "family" : "Fleurent", "given" : "Charles", "non-dropping-particle" : "", "parse-names" : false, "suffix" : "" }, { "dropping-particle" : "", "family" : "Ferland", "given" : "JA", "non-dropping-particle" : "", "parse-names" : false, "suffix" : "" } ], "container-title" : "DIMACS Series in Mathematics and Theoretical Computer Science", "id" : "ITEM-1", "issued" : { "date-parts" : [ [ "1994" ] ] }, "page" : "173-187", "publisher" : "American Mathematical Society", "title" : "Genetic hybrids for the quadratic assignment problem", "type" : "chapter" }, "uris" : [ "http://www.mendeley.com/documents/?uuid=a2336fa7-f0e2-4262-8c88-e21ba115f024" ] }, { "id" : "ITEM-2", "itemData" : { "DOI" : "10.1016/S0167-8655(97)00019-6", "abstract" : "A Genetic Annealing Algorithm (GAA) has been applied to an Index Assignment (IA) problem in Vector Quantization (VQ). The proposed combination of annealing, selection and recombination mechanisms is new and possesses an advantage with regard to an implementation on a single processor machine for the reason of satisfactory performance when using a reasonably small population. The assessment of the proposed method by using a vector quantization of Line Spectrum Frequencies (LSF) of a speech coder, the experiments with the vector quantizers trained on the Gaussian data as well as the tests on the Quadratic Assignment Problem (QAP) benchmarks are presented.", "author" : [ { "dropping-particle" : "", "family" : "Ostrowski", "given" : "Tomasz", "non-dropping-particle" : "", "parse-names" : false, "suffix" : "" }, { "dropping-particle" : "", "family" : "Ruoppila", "given" : "Vesa T.", "non-dropping-particle" : "", "parse-names" : false, "suffix" : "" } ], "container-title" : "Pattern Recognition Letters", "id" : "ITEM-2", "issue" : "4", "issued" : { "date-parts" : [ [ "1997", "4" ] ] }, "page" : "311-318", "title" : "Genetic annealing search for index assignment in vector quantization", "type" : "article-journal", "volume" : "18" }, "uris" : [ "http://www.mendeley.com/documents/?uuid=5a7aed99-4098-45f8-8ee7-dc8d836c75d1" ] }, { "id" : "ITEM-3", "itemData" : { "abstract" : "The paper proposes, compares and analyses different memory- based meta-heuristics for the quadratic assignment problem (QAP). Two of these methods (FANT and GDH) are new while two others (HAS-QAP and GTSH) are among the best for structured QAP instances. These methods are based on ant systems and genetic algorithms and they are presented under a unified general scheme, called adaptive memory programming (AMP). However, they use different types of memory and different improving procedures. Two new memoryless methods (VNS-QAP and RVNS-QAP) based on variable neighbourhood search are also proposed and compared with adaptive memory procedures.", "author" : [ { "dropping-particle" : "", "family" : "Taillard", "given" : "ED", "non-dropping-particle" : "", "parse-names" : false, "suffix" : "" }, { "dropping-particle" : "", "family" : "Gambardella", "given" : "LM", "non-dropping-particle" : "", "parse-names" : false, "suffix" : "" } ], "container-title" : "Istituto Dalle Molle Di Studi Sull \u2026", "id" : "ITEM-3", "issued" : { "date-parts" : [ [ "1997" ] ] }, "page" : "18", "title" : "Adaptive memories for the quadratic assignment problem", "type" : "report" }, "uris" : [ "http://www.mendeley.com/documents/?uuid=6922afda-915d-4e8d-8b6f-cd59f692694b" ] }, { "id" : "ITEM-4", "itemData" : { "DOI" : "10.1016/j.knosys.2004.03.001", "abstract" : "In this paper, we propose an improved hybrid genetic algorithm (IHGA). It uses a robust local improvement procedure as well as an effective restart mechanism that is based on so-called \u2018shift mutations\u2019. IHGA has been applied to the well-known combinatorial optimization problem, the quadratic assignment problem (QAP). The results obtained from the experiments on different QAP instances show that the proposed algorithm appears to be superior to other approaches that are among the best algorithms for the QAP. The high efficiency of our algorithm is also corroborated by the fact that new record-breaking solutions were obtained for a number of large real-life instance", "author" : [ { "dropping-particle" : "", "family" : "Misevicius", "given" : "Alfonsas", "non-dropping-particle" : "", "parse-names" : false, "suffix" : "" } ], "container-title" : "Knowledge-Based Systems", "id" : "ITEM-4", "issue" : "2-4", "issued" : { "date-parts" : [ [ "2004", "5" ] ] }, "page" : "65-73", "title" : "An improved hybrid genetic algorithm: new results for the quadratic assignment problem", "type" : "article-journal", "volume" : "17" }, "uris" : [ "http://www.mendeley.com/documents/?uuid=32e70ced-9b46-4bb6-a21a-aaee1e186e49" ] } ], "mendeley" : { "previouslyFormattedCitation" : "[15\u201318]" }, "properties" : { "noteIndex" : 0 }, "schema" : "https://github.com/citation-style-language/schema/raw/master/csl-citation.json" }</w:instrText>
      </w:r>
      <w:r w:rsidRPr="000F2F91">
        <w:fldChar w:fldCharType="separate"/>
      </w:r>
      <w:r w:rsidR="00192C2E" w:rsidRPr="00192C2E">
        <w:rPr>
          <w:noProof/>
        </w:rPr>
        <w:t>[15–18]</w:t>
      </w:r>
      <w:r w:rsidRPr="000F2F91">
        <w:fldChar w:fldCharType="end"/>
      </w:r>
      <w:r w:rsidRPr="000F2F91">
        <w:t xml:space="preserve">, scatter search (ScS) </w:t>
      </w:r>
      <w:r w:rsidRPr="000F2F91">
        <w:fldChar w:fldCharType="begin" w:fldLock="1"/>
      </w:r>
      <w:r w:rsidR="00084E56">
        <w:instrText>ADDIN CSL_CITATION { "citationItems" : [ { "id" : "ITEM-1", "itemData" : { "DOI" : "10.1109/ICEC.1997.592289", "ISBN" : "0-7803-3949-5", "abstract" : "Scatter search is an evolutionary heuristic, proposed two decades ago, that uses linear combinations of a population subset to create new solutions. A special operator is used to ensure their feasibility and to improve their quality. The authors propose a scatter search approach to the QAP problem. The basic method is extended with intensification and diversification stages and they present a procedure to generate good scattered initial solutions", "author" : [ { "dropping-particle" : "", "family" : "Mautor", "given" : "T.", "non-dropping-particle" : "", "parse-names" : false, "suffix" : "" }, { "dropping-particle" : "", "family" : "Michelon", "given" : "P.", "non-dropping-particle" : "", "parse-names" : false, "suffix" : "" }, { "dropping-particle" : "", "family" : "Tavares", "given" : "A.", "non-dropping-particle" : "", "parse-names" : false, "suffix" : "" } ], "container-title" : "IEEE Transactions on Evolutionary Computation", "id" : "ITEM-1", "issued" : { "date-parts" : [ [ "1997" ] ] }, "page" : "165-169", "publisher" : "Ieee", "title" : "A scatter search based approach for the quadratic assignment problem", "type" : "article-journal" }, "uris" : [ "http://www.mendeley.com/documents/?uuid=3bcf35ad-ce3e-4e69-8e88-c89fb6e6e613" ] } ], "mendeley" : { "previouslyFormattedCitation" : "[19]" }, "properties" : { "noteIndex" : 0 }, "schema" : "https://github.com/citation-style-language/schema/raw/master/csl-citation.json" }</w:instrText>
      </w:r>
      <w:r w:rsidRPr="000F2F91">
        <w:fldChar w:fldCharType="separate"/>
      </w:r>
      <w:r w:rsidR="00192C2E" w:rsidRPr="00192C2E">
        <w:rPr>
          <w:noProof/>
        </w:rPr>
        <w:t>[19]</w:t>
      </w:r>
      <w:r w:rsidRPr="000F2F91">
        <w:fldChar w:fldCharType="end"/>
      </w:r>
      <w:r w:rsidRPr="000F2F91">
        <w:t xml:space="preserve">, </w:t>
      </w:r>
      <w:r w:rsidR="002E0A97">
        <w:t>A</w:t>
      </w:r>
      <w:r w:rsidRPr="000F2F91">
        <w:t xml:space="preserve">nt </w:t>
      </w:r>
      <w:r w:rsidR="002E0A97">
        <w:t>C</w:t>
      </w:r>
      <w:r w:rsidRPr="000F2F91">
        <w:t xml:space="preserve">olony </w:t>
      </w:r>
      <w:r w:rsidR="002E0A97">
        <w:t>O</w:t>
      </w:r>
      <w:r w:rsidRPr="000F2F91">
        <w:t xml:space="preserve">ptimization (ACO) </w:t>
      </w:r>
      <w:r w:rsidRPr="000F2F91">
        <w:fldChar w:fldCharType="begin" w:fldLock="1"/>
      </w:r>
      <w:r w:rsidR="00084E56">
        <w:instrText>ADDIN CSL_CITATION { "citationItems" : [ { "id" : "ITEM-1", "itemData" : { "author" : [ { "dropping-particle" : "", "family" : "St\u00fctzle", "given" : "T", "non-dropping-particle" : "", "parse-names" : false, "suffix" : "" }, { "dropping-particle" : "", "family" : "Dorigo", "given" : "Marco", "non-dropping-particle" : "", "parse-names" : false, "suffix" : "" } ], "container-title" : "New ideas in optimization", "id" : "ITEM-1", "issued" : { "date-parts" : [ [ "1999" ] ] }, "page" : "33-50", "title" : "ACO algorithms for the quadratic assignment problem", "type" : "article-journal" }, "uris" : [ "http://www.mendeley.com/documents/?uuid=fb066e5a-5421-438d-8f0c-de300437fa12" ] }, { "id" : "ITEM-2", "itemData" : { "abstract" : "This paper presents HAS-QAP, a hybrid ant colony system coupled with a local search, applied to the quadratic assignment problem. HAS-QAP uses pheromone trail information to perform modifications on QAP solutions, unlike more traditional ant systems that use pheromone trail information to construct complete solutions. HAS-QAP is analysed and compared with some of the best heuristics available for the QAP: two versions of tabu search, namely, robust and reactive tabu search, hybrid genetic algorithm, and a simulated annealing method. Experimental results show that HAS-QAP and the hybrid genetic algorithm perform best on real world, irregular and structured problems due to their ability to find the structure of good solutions, while HAS-QAP performance is less competitive on random, regular and unstructured problem", "author" : [ { "dropping-particle" : "", "family" : "Gambardella", "given" : "LM", "non-dropping-particle" : "", "parse-names" : false, "suffix" : "" }, { "dropping-particle" : "", "family" : "Taillard", "given" : "ED", "non-dropping-particle" : "", "parse-names" : false, "suffix" : "" }, { "dropping-particle" : "", "family" : "Dorigo", "given" : "M", "non-dropping-particle" : "", "parse-names" : false, "suffix" : "" } ], "id" : "ITEM-2", "issued" : { "date-parts" : [ [ "1997" ] ] }, "title" : "Ant colonies for the QAP", "type" : "article-journal" }, "uris" : [ "http://www.mendeley.com/documents/?uuid=c8ea274d-2d0a-4f31-a592-6298f17bff66" ] }, { "id" : "ITEM-3", "itemData" : { "author" : [ { "dropping-particle" : "", "family" : "St\u00fctzle", "given" : "T", "non-dropping-particle" : "", "parse-names" : false, "suffix" : "" } ], "id" : "ITEM-3", "issued" : { "date-parts" : [ [ "1997" ] ] }, "title" : "MAX-MIN ant system for quadratic assignment problems", "type" : "article-journal" }, "uris" : [ "http://www.mendeley.com/documents/?uuid=a2227701-06e5-4a19-bfca-d3ce9f8ff9ca" ] } ], "mendeley" : { "previouslyFormattedCitation" : "[5], [20], [21]" }, "properties" : { "noteIndex" : 0 }, "schema" : "https://github.com/citation-style-language/schema/raw/master/csl-citation.json" }</w:instrText>
      </w:r>
      <w:r w:rsidRPr="000F2F91">
        <w:fldChar w:fldCharType="separate"/>
      </w:r>
      <w:r w:rsidR="00192C2E" w:rsidRPr="00192C2E">
        <w:rPr>
          <w:noProof/>
        </w:rPr>
        <w:t>[5], [20], [21]</w:t>
      </w:r>
      <w:r w:rsidRPr="000F2F91">
        <w:fldChar w:fldCharType="end"/>
      </w:r>
      <w:r w:rsidRPr="000F2F91">
        <w:t xml:space="preserve">, and neural networks and markov chains. Those in the latter include </w:t>
      </w:r>
      <w:r w:rsidR="00496B93">
        <w:t>T</w:t>
      </w:r>
      <w:r w:rsidR="00496B93" w:rsidRPr="000F2F91">
        <w:t xml:space="preserve">abu </w:t>
      </w:r>
      <w:r w:rsidR="00496B93">
        <w:t>S</w:t>
      </w:r>
      <w:r w:rsidR="00496B93" w:rsidRPr="000F2F91">
        <w:t xml:space="preserve">earch </w:t>
      </w:r>
      <w:r w:rsidRPr="000F2F91">
        <w:t xml:space="preserve">(TS) </w:t>
      </w:r>
      <w:r w:rsidRPr="000F2F91">
        <w:fldChar w:fldCharType="begin" w:fldLock="1"/>
      </w:r>
      <w:r w:rsidR="00084E56">
        <w:instrText>ADDIN CSL_CITATION { "citationItems" : [ { "id" : "ITEM-1", "itemData" : { "author" : [ { "dropping-particle" : "", "family" : "Iriyama", "given" : "Hideki", "non-dropping-particle" : "", "parse-names" : false, "suffix" : "" } ], "id" : "ITEM-1", "issued" : { "date-parts" : [ [ "1997" ] ] }, "title" : "Investigation of searching methods using meta-strategies for quadratic assignment problem and its improvements", "type" : "thesis" }, "uris" : [ "http://www.mendeley.com/documents/?uuid=e16ad4e2-8f2e-47d3-9e08-f8c7c2ec0e97" ] }, { "id" : "ITEM-2", "itemData" : { "abstract" : "Tabu search approach based algorithms are among the widest applied to various combinatorial optimization problems. In this paper, we propose a new version of the tabu search algorithm for the well-known problem, the quadratic assignment problem (QAP). One of the most important features of our tabu search implementation is an efficient use of mutations applied to the best solutions found so far. We tested this approach on a number of instances from the library of the QAP instances\u2014QAPLIB. The results obtained from the experiments show that the proposed algorithm belongs to the most efficient heuristics for the QAP. The high efficiency of this algorithm is also demonstrated by the fact that the new best known solutions were found for several QAP instances.", "author" : [ { "dropping-particle" : "", "family" : "Misevicius", "given" : "Alfonsas", "non-dropping-particle" : "", "parse-names" : false, "suffix" : "" } ], "container-title" : "Computational Optimization and Applications", "id" : "ITEM-2", "issued" : { "date-parts" : [ [ "2005" ] ] }, "page" : "95-111", "title" : "A tabu search algorithm for the quadratic assignment problem", "type" : "article-journal" }, "uris" : [ "http://www.mendeley.com/documents/?uuid=02742fac-7b8b-42f8-b035-87fee38ca040" ] }, { "id" : "ITEM-3", "itemData" : { "abstract" : "An adaptation of taboo search to the quadratic assignment problem is discussed in this paper. This adaptation is efficient and robust, requiring less complexity and fewer parameters than earlier adaptations. In order to improve the speed of our taboo search, two parallelization methods are proposed and their efficiencies shown for a number of processors proportional to the size of the problem. The best published solutions to many of the biggest problems have been improved and every previously best solution (probably optimal) of smaller problems has been found. In addition, an easy way of generating random problems is proposed and good solutions of these problems, whose sizes are between 5 and 100, are given.", "author" : [ { "dropping-particle" : "", "family" : "Taillard", "given" : "ED", "non-dropping-particle" : "", "parse-names" : false, "suffix" : "" } ], "container-title" : "Parallel computing", "id" : "ITEM-3", "issued" : { "date-parts" : [ [ "1991" ] ] }, "page" : "443-455", "title" : "Robust tabu search for the quadratic assignment problem", "type" : "article-journal", "volume" : "17" }, "uris" : [ "http://www.mendeley.com/documents/?uuid=f88c5e78-3695-4f6a-9c8a-2433648723f2" ] }, { "id" : "ITEM-4", "itemData" : { "abstract" : "This paper describes an adaptation of Tabu Search, a recent technique to overcome local optimality, to the Quadratic Assignment Problem (QAP). Computational experiments with different parameter values and different strategies have been performed for some QAPs from the literature and some randomly generated QAPs of dimensions varying between 42 and 90. The method is implemented in a flexible form which allows the user to interact and change the parameters (tabu list size, the iteration limit, a search diversification parameter and the number of new starting solutions) during the run. The results suggest that good tabu list sizes increase with dimension of the problem. The algorithm appears to be a very efficient method for QAPs: for the standard problems tested, the best known solutions were obtained using less CPU time than previously reported in the literature. For Steinberg's problem (n = 36) with rectangular distances, a better solution than previously known in the literature was obtained. In addition, in comparison with simulated annealing, tabu search appears to be superior with respect to the solution quality.", "author" : [ { "dropping-particle" : "", "family" : "Skorin-Kapov", "given" : "J", "non-dropping-particle" : "", "parse-names" : false, "suffix" : "" } ], "container-title" : "ORSA Journal on computing", "id" : "ITEM-4", "issued" : { "date-parts" : [ [ "1990" ] ] }, "title" : "Tabu search applied to the quadratic assignment problem", "type" : "article-journal" }, "uris" : [ "http://www.mendeley.com/documents/?uuid=93e19130-ba9b-4a49-ac69-9d0cefdf5562" ] }, { "id" : "ITEM-5", "itemData" : { "abstract" : "We propose an algorithm for combinatorial optimization where an explicit check for the repetition of configurations is added to the basic scheme of Tabu search. In our Tabu scheme the appropriate size of the list is learned in an automated way by reacting to the occurrence of cycles. In addition, if the search appears to be repeating an excessive number of solutions excessively often, then the search is diversified by making a number of random moves proportional to a moving average of the cycle length. The reactive scheme is compared to a \u201cstrict\u201d Tabu scheme that forbids the repetition of configurations and to schemes with a fixed or randomly varying list size. From the implementation point of view we show that the Hashing or Digital Tree techniques can be used in order to search for repetitions in a time that is approximately constant. We present the results obtained for a series of computational tests on a benchmark function, on the 0-1 Knapsack Problem, and on the Quadratic Assignment Problem.", "author" : [ { "dropping-particle" : "", "family" : "Battiti", "given" : "Roberto", "non-dropping-particle" : "", "parse-names" : false, "suffix" : "" }, { "dropping-particle" : "", "family" : "Tecchiolli", "given" : "G", "non-dropping-particle" : "", "parse-names" : false, "suffix" : "" } ], "container-title" : "ORSA journal on computing", "id" : "ITEM-5", "issue" : "October 1992", "issued" : { "date-parts" : [ [ "1994" ] ] }, "page" : "1-27", "title" : "The reactive tabu search", "type" : "article-journal" }, "uris" : [ "http://www.mendeley.com/documents/?uuid=85231ff4-5aa4-4c68-9e30-f1f81041d11b" ] }, { "id" : "ITEM-6", "itemData" : { "abstract" : "This paper presents a new approach for parallel tabu search based on adaptive parallelism.Adaptive parallelism demonstrates that massively parallel computing usinga hundred of heterogeneous machines is feasible to solve large optimization problems.The parallel tabu search algorithm includes different tabu list sizes and newintensification/diversification mechanisms. Encouraging results have been obtainedin solving the quadratic assignment problem. We have improved the best knownsolutions for some large real-world problems.", "author" : [ { "dropping-particle" : "", "family" : "Talbi", "given" : "EG", "non-dropping-particle" : "", "parse-names" : false, "suffix" : "" }, { "dropping-particle" : "", "family" : "Hafidi", "given" : "Z", "non-dropping-particle" : "", "parse-names" : false, "suffix" : "" }, { "dropping-particle" : "", "family" : "Geib", "given" : "J-m", "non-dropping-particle" : "", "parse-names" : false, "suffix" : "" } ], "id" : "ITEM-6", "issued" : { "date-parts" : [ [ "1997" ] ] }, "page" : "1-12", "title" : "Parallel adaptive tabu search for large optimization problems", "type" : "article-journal" }, "uris" : [ "http://www.mendeley.com/documents/?uuid=c9cc1fa8-0527-46c0-bd06-8372a9b9a04c" ] }, { "id" : "ITEM-7", "itemData" : { "abstract" : "In this paper, we describe an implementation of the iterated tabu search (ITS) algorithm for the quadratic assignment problem (QAP), which is one of the well-known problems in combinatorial optimization. The medium- and large-scale QAPs are not, to this date, practically solvable to optimality, therefore heuristic algorithms are widely used. In the proposed ITS approach, intensification and diversification mechanisms are combined in a proper way. The goal of intensification is to search for good solutions in the neighbourhood of a given solution, while diversification is responsible for escaping from local optima and moving towards new regions of the search space. In particular, the following enhancements were implemented: new formula for fast evaluation of the objective function and efficient data structure; extended intensification mechanisms (including randomized tabu criterion, combination of tabu search and local search, dynamic tabu list maintaining); enhanced diversification strategy using periodic tabu tenure and special mutation procedure. The ITS algorithm is tested on the different instances taken from the QAP library QAPLIB. The results from the experiments demonstrate promising efficiency of the proposed algorithm, especially for the random QAP instances.", "author" : [ { "dropping-particle" : "", "family" : "Misevicius", "given" : "Alfonsas", "non-dropping-particle" : "", "parse-names" : false, "suffix" : "" }, { "dropping-particle" : "", "family" : "Lenkevicius", "given" : "Antanas", "non-dropping-particle" : "", "parse-names" : false, "suffix" : "" }, { "dropping-particle" : "", "family" : "Rubliauskas", "given" : "Dalius", "non-dropping-particle" : "", "parse-names" : false, "suffix" : "" } ], "container-title" : "OR Spectrum", "id" : "ITEM-7", "issue" : "3", "issued" : { "date-parts" : [ [ "2012" ] ] }, "page" : "665-690", "title" : "An implementation of the iterated tabu search algorithm for the quadratic assignment problem", "type" : "article-journal", "volume" : "34" }, "uris" : [ "http://www.mendeley.com/documents/?uuid=742cdf0c-4471-42a5-aecc-c016adb54d84" ] } ], "mendeley" : { "previouslyFormattedCitation" : "[4], [6], [22\u201326]" }, "properties" : { "noteIndex" : 0 }, "schema" : "https://github.com/citation-style-language/schema/raw/master/csl-citation.json" }</w:instrText>
      </w:r>
      <w:r w:rsidRPr="000F2F91">
        <w:fldChar w:fldCharType="separate"/>
      </w:r>
      <w:r w:rsidR="00192C2E" w:rsidRPr="00192C2E">
        <w:rPr>
          <w:noProof/>
        </w:rPr>
        <w:t>[4], [6], [22–26]</w:t>
      </w:r>
      <w:r w:rsidRPr="000F2F91">
        <w:fldChar w:fldCharType="end"/>
      </w:r>
      <w:r w:rsidRPr="000F2F91">
        <w:t xml:space="preserve">, </w:t>
      </w:r>
      <w:r w:rsidR="00496B93">
        <w:t>G</w:t>
      </w:r>
      <w:r w:rsidR="00496B93" w:rsidRPr="000F2F91">
        <w:t xml:space="preserve">reedy </w:t>
      </w:r>
      <w:r w:rsidR="00496B93">
        <w:t>R</w:t>
      </w:r>
      <w:r w:rsidR="00496B93" w:rsidRPr="000F2F91">
        <w:t xml:space="preserve">andomized </w:t>
      </w:r>
      <w:r w:rsidR="00496B93">
        <w:t>A</w:t>
      </w:r>
      <w:r w:rsidR="00496B93" w:rsidRPr="000F2F91">
        <w:t xml:space="preserve">daptive </w:t>
      </w:r>
      <w:r w:rsidR="00496B93">
        <w:t>S</w:t>
      </w:r>
      <w:r w:rsidR="00496B93" w:rsidRPr="000F2F91">
        <w:t xml:space="preserve">earch </w:t>
      </w:r>
      <w:r w:rsidR="00496B93">
        <w:t>P</w:t>
      </w:r>
      <w:r w:rsidR="00496B93" w:rsidRPr="000F2F91">
        <w:t xml:space="preserve">rocedure </w:t>
      </w:r>
      <w:r w:rsidRPr="000F2F91">
        <w:t xml:space="preserve">(GRASP) </w:t>
      </w:r>
      <w:r w:rsidRPr="000F2F91">
        <w:fldChar w:fldCharType="begin" w:fldLock="1"/>
      </w:r>
      <w:r w:rsidR="00084E56">
        <w:instrText>ADDIN CSL_CITATION { "citationItems" : [ { "id" : "ITEM-1", "itemData" : { "abstract" : "A greedy randomized adaptive search procedure (GRASP) is a randomized heuristic that has been shown to quickly produce good quality solutions for a wide variety of combinatorial optimization problems. In this paper, we describe a GRASP for the quadratic assignment problem. We review basic concepts of GRASP: construction and local search algorithms. The implementation of GRASP for the quadratic assignment problem is described in detail. Computational experience on a large set of standard test problems (QAPLIB) is presented", "author" : [ { "dropping-particle" : "", "family" : "Li", "given" : "Y", "non-dropping-particle" : "", "parse-names" : false, "suffix" : "" }, { "dropping-particle" : "", "family" : "Pardalos", "given" : "PM", "non-dropping-particle" : "", "parse-names" : false, "suffix" : "" }, { "dropping-particle" : "", "family" : "Resende", "given" : "MGC", "non-dropping-particle" : "", "parse-names" : false, "suffix" : "" } ], "container-title" : "Quadratic assignment and related \u2026", "id" : "ITEM-1", "issued" : { "date-parts" : [ [ "1994" ] ] }, "title" : "A greedy randomized adaptive search procedure for the quadratic assignment problem", "type" : "article-journal", "volume" : "40" }, "uris" : [ "http://www.mendeley.com/documents/?uuid=6bd62654-59fa-4c03-925d-70711463cac6" ] } ], "mendeley" : { "previouslyFormattedCitation" : "[27]" }, "properties" : { "noteIndex" : 0 }, "schema" : "https://github.com/citation-style-language/schema/raw/master/csl-citation.json" }</w:instrText>
      </w:r>
      <w:r w:rsidRPr="000F2F91">
        <w:fldChar w:fldCharType="separate"/>
      </w:r>
      <w:r w:rsidR="00192C2E" w:rsidRPr="00192C2E">
        <w:rPr>
          <w:noProof/>
        </w:rPr>
        <w:t>[27]</w:t>
      </w:r>
      <w:r w:rsidRPr="000F2F91">
        <w:fldChar w:fldCharType="end"/>
      </w:r>
      <w:r w:rsidRPr="000F2F91">
        <w:t xml:space="preserve">, </w:t>
      </w:r>
      <w:r w:rsidR="00496B93">
        <w:t>V</w:t>
      </w:r>
      <w:r w:rsidR="00496B93" w:rsidRPr="000F2F91">
        <w:t xml:space="preserve">ariable </w:t>
      </w:r>
      <w:r w:rsidR="00496B93">
        <w:t>N</w:t>
      </w:r>
      <w:r w:rsidR="00496B93" w:rsidRPr="000F2F91">
        <w:t xml:space="preserve">eighborhood </w:t>
      </w:r>
      <w:r w:rsidR="00496B93">
        <w:t>S</w:t>
      </w:r>
      <w:r w:rsidR="00496B93" w:rsidRPr="000F2F91">
        <w:t xml:space="preserve">earch </w:t>
      </w:r>
      <w:r w:rsidRPr="000F2F91">
        <w:t xml:space="preserve">(VNS) </w:t>
      </w:r>
      <w:r w:rsidRPr="000F2F91">
        <w:fldChar w:fldCharType="begin" w:fldLock="1"/>
      </w:r>
      <w:r w:rsidR="00084E56">
        <w:instrText>ADDIN CSL_CITATION { "citationItems" : [ { "id" : "ITEM-1", "itemData" : { "abstract" : "This paper presents HAS-QAP, a hybrid ant colony system coupled with a local search, applied to the quadratic assignment problem. HAS-QAP uses pheromone trail information to perform modifications on QAP solutions, unlike more traditional ant systems that use pheromone trail information to construct complete solutions. HAS-QAP is analysed and compared with some of the best heuristics available for the QAP: two versions of tabu search, namely, robust and reactive tabu search, hybrid genetic algorithm, and a simulated annealing method. Experimental results show that HAS-QAP and the hybrid genetic algorithm perform best on real world, irregular and structured problems due to their ability to find the structure of good solutions, while HAS-QAP performance is less competitive on random, regular and unstructured problem", "author" : [ { "dropping-particle" : "", "family" : "Gambardella", "given" : "LM", "non-dropping-particle" : "", "parse-names" : false, "suffix" : "" }, { "dropping-particle" : "", "family" : "Taillard", "given" : "ED", "non-dropping-particle" : "", "parse-names" : false, "suffix" : "" }, { "dropping-particle" : "", "family" : "Dorigo", "given" : "M", "non-dropping-particle" : "", "parse-names" : false, "suffix" : "" } ], "id" : "ITEM-1", "issued" : { "date-parts" : [ [ "1997" ] ] }, "title" : "Ant colonies for the QAP", "type" : "article-journal" }, "uris" : [ "http://www.mendeley.com/documents/?uuid=c8ea274d-2d0a-4f31-a592-6298f17bff66" ] }, { "id" : "ITEM-2", "itemData" : { "abstract" : "The paper proposes, compares and analyses different memory- based meta-heuristics for the quadratic assignment problem (QAP). Two of these methods (FANT and GDH) are new while two others (HAS-QAP and GTSH) are among the best for structured QAP instances. These methods are based on ant systems and genetic algorithms and they are presented under a unified general scheme, called adaptive memory programming (AMP). However, they use different types of memory and different improving procedures. Two new memoryless methods (VNS-QAP and RVNS-QAP) based on variable neighbourhood search are also proposed and compared with adaptive memory procedures.", "author" : [ { "dropping-particle" : "", "family" : "Taillard", "given" : "ED", "non-dropping-particle" : "", "parse-names" : false, "suffix" : "" }, { "dropping-particle" : "", "family" : "Gambardella", "given" : "LM", "non-dropping-particle" : "", "parse-names" : false, "suffix" : "" } ], "container-title" : "Istituto Dalle Molle Di Studi Sull \u2026", "id" : "ITEM-2", "issued" : { "date-parts" : [ [ "1997" ] ] }, "page" : "18", "title" : "Adaptive memories for the quadratic assignment problem", "type" : "report" }, "uris" : [ "http://www.mendeley.com/documents/?uuid=6922afda-915d-4e8d-8b6f-cd59f692694b" ] } ], "mendeley" : { "previouslyFormattedCitation" : "[17], [21]" }, "properties" : { "noteIndex" : 0 }, "schema" : "https://github.com/citation-style-language/schema/raw/master/csl-citation.json" }</w:instrText>
      </w:r>
      <w:r w:rsidRPr="000F2F91">
        <w:fldChar w:fldCharType="separate"/>
      </w:r>
      <w:r w:rsidR="00192C2E" w:rsidRPr="00192C2E">
        <w:rPr>
          <w:noProof/>
        </w:rPr>
        <w:t>[17], [21]</w:t>
      </w:r>
      <w:r w:rsidRPr="000F2F91">
        <w:fldChar w:fldCharType="end"/>
      </w:r>
      <w:r w:rsidRPr="000F2F91">
        <w:t xml:space="preserve">, </w:t>
      </w:r>
      <w:r w:rsidR="00496B93">
        <w:t>G</w:t>
      </w:r>
      <w:r w:rsidR="00496B93" w:rsidRPr="000F2F91">
        <w:t xml:space="preserve">uided </w:t>
      </w:r>
      <w:r w:rsidR="00496B93">
        <w:t>L</w:t>
      </w:r>
      <w:r w:rsidR="00496B93" w:rsidRPr="000F2F91">
        <w:t xml:space="preserve">ocal </w:t>
      </w:r>
      <w:r w:rsidR="00496B93">
        <w:t>S</w:t>
      </w:r>
      <w:r w:rsidR="00496B93" w:rsidRPr="000F2F91">
        <w:t xml:space="preserve">earch </w:t>
      </w:r>
      <w:r w:rsidRPr="000F2F91">
        <w:fldChar w:fldCharType="begin" w:fldLock="1"/>
      </w:r>
      <w:r w:rsidR="00084E56">
        <w:instrText>ADDIN CSL_CITATION { "citationItems" : [ { "id" : "ITEM-1", "itemData" : { "abstract" : "In this paper, we show how an extended Guided Local Search (GLS) can be applied to the Quadratic Assignment Problem (QAP). GLS is a general, penalty-based meta-heuristic, which sits on top of local search algorithms, to help guide them out of local minima. We present empirical results of applying several extended versions of GLS to the QAP, and show that these extensions can improve the range of parameter settings within which Guided Local Search performs well. Finally, we compare the results of running our extended GLS with some state of the art algorithms for the QAP.", "author" : [ { "dropping-particle" : "", "family" : "Mills", "given" : "P", "non-dropping-particle" : "", "parse-names" : false, "suffix" : "" }, { "dropping-particle" : "", "family" : "Tsang", "given" : "E", "non-dropping-particle" : "", "parse-names" : false, "suffix" : "" }, { "dropping-particle" : "", "family" : "Ford", "given" : "J", "non-dropping-particle" : "", "parse-names" : false, "suffix" : "" } ], "container-title" : "Annals of Operations Research", "id" : "ITEM-1", "issued" : { "date-parts" : [ [ "2003" ] ] }, "page" : "121-135", "title" : "Applying an extended guided local search to the quadratic assignment problem", "type" : "article-journal" }, "uris" : [ "http://www.mendeley.com/documents/?uuid=55e72d9b-adeb-4fe2-827f-d30e99b06ac0" ] }, { "id" : "ITEM-2", "itemData" : { "abstract" : "In this thesis, we show how an Extended Guided Local Search can be applied to a set of problems and show that the extensions can improve its performance. We show how an aspiration criterion can be added to Guided Local Search to improve its performance for some problem types and parameter settings. We then demonstrate how, by making an occasional random move, the performance of Guided Local Search can be further improved for some problems and parameter settings. For both extensions, we make use of search monitors to attempt to analyse when and why each extension succeeds or fails. Finally, we combine the extensions and compare the resulting Extended Guided Local Search with some state-of-the-art algorithms for the different problem types, we have used for our experiments.", "author" : [ { "dropping-particle" : "", "family" : "Mills", "given" : "P", "non-dropping-particle" : "", "parse-names" : false, "suffix" : "" } ], "id" : "ITEM-2", "issued" : { "date-parts" : [ [ "2002" ] ] }, "title" : "Extensions to guided local search", "type" : "thesis" }, "uris" : [ "http://www.mendeley.com/documents/?uuid=8899583e-b534-4723-bfb7-e265c16e04dc" ] } ], "mendeley" : { "previouslyFormattedCitation" : "[28], [29]" }, "properties" : { "noteIndex" : 0 }, "schema" : "https://github.com/citation-style-language/schema/raw/master/csl-citation.json" }</w:instrText>
      </w:r>
      <w:r w:rsidRPr="000F2F91">
        <w:fldChar w:fldCharType="separate"/>
      </w:r>
      <w:r w:rsidR="00192C2E" w:rsidRPr="00192C2E">
        <w:rPr>
          <w:noProof/>
        </w:rPr>
        <w:t>[28], [29]</w:t>
      </w:r>
      <w:r w:rsidRPr="000F2F91">
        <w:fldChar w:fldCharType="end"/>
      </w:r>
      <w:r w:rsidRPr="000F2F91">
        <w:t xml:space="preserve"> and hybrid heuristics </w:t>
      </w:r>
      <w:r w:rsidRPr="000F2F91">
        <w:fldChar w:fldCharType="begin" w:fldLock="1"/>
      </w:r>
      <w:r w:rsidR="00084E56">
        <w:instrText>ADDIN CSL_CITATION { "citationItems" : [ { "id" : "ITEM-1", "itemData" : { "DOI" : "10.1145/1143997.1144103", "ISBN" : "1595931864", "abstract" : "In recent decades, many meta-heuristics, including genetic algorithm (GA), ant colony optimization (ACO) and various local search (LS) procedures have been developed for solving a variety of NP-hard combinatorial optimization problems. Depending on the complexity of the optimization problem, a meta-heuristic method that may have proven to be successful in the past might not work as well. Hence it is becoming a common practice to hybridize meta-heuristics and local heuristics with the aim of improving the overall performance. In this paper, we propose a novel adaptive GA-ACO-LS hybrid algorithm for solving quadratic assignment problem (QAP). Empirical study on a diverse set of QAP benchmark problems shows that the proposed adaptive GA-ACO-LS converges to good solutions efficiently. The results obtained were compared to the recent state-of-the-art algorithm for QAP, and our algorithm showed obvious improvement.", "author" : [ { "dropping-particle" : "", "family" : "Xu", "given" : "Yi-Liang", "non-dropping-particle" : "", "parse-names" : false, "suffix" : "" }, { "dropping-particle" : "", "family" : "Lim", "given" : "Meng-Hiot", "non-dropping-particle" : "", "parse-names" : false, "suffix" : "" }, { "dropping-particle" : "", "family" : "Ong", "given" : "Yew-Soon", "non-dropping-particle" : "", "parse-names" : false, "suffix" : "" }, { "dropping-particle" : "", "family" : "Tang", "given" : "Jing", "non-dropping-particle" : "", "parse-names" : false, "suffix" : "" } ], "container-title" : "Proceedings of the 8th annual conference on Genetic and evolutionary computation - GECCO '06", "id" : "ITEM-1", "issued" : { "date-parts" : [ [ "2006" ] ] }, "page" : "599", "publisher" : "ACM Press", "publisher-place" : "New York, New York, USA", "title" : "A GA-ACO-local search hybrid algorithm for solving quadratic assignment problem", "type" : "article-journal" }, "uris" : [ "http://www.mendeley.com/documents/?uuid=79ff0f55-97de-49a5-b12f-89c3f6ad5304" ] }, { "id" : "ITEM-2", "itemData" : { "DOI" : "10.1007/s10589-005-3069-9", "abstract" : "The quadratic assignment problem (QAP) is known to be NP-hard. We propose a hybrid metaheuristic called ANGEL to solve QAP. ANGEL combines the ant colony optimization (ACO), the genetic algorithm (GA) and a local search method (LS). There are two major phases in ANGEL, namely ACO phase and GA phase. Instead of starting from a population that consists of randomly generated chromosomes, GA has an initial population constructed by ACO in order to provide a good start. Pheromone acts as a feedback mechanism from GA phase to ACO phase. When GA phase reaches the termination criterion, control is transferred back to ACO phase. Then ACO utilizes pheromone updated by GA phase to explore solution space and produces a promising population for the next run of GA phase. The local search method is applied to improve the solutions obtained by ACO and GA. We also propose a new concept called the eugenic strategy intended to guide the genetic algorithm to evolve toward a better direction. We report the results of a comprehensive testing of ANGEL in solving QAP. Over a hundred instances of QAP benchmarks were tested and the results show that ANGEL is able to obtain the optimal solution with a high success rate of 90%.", "author" : [ { "dropping-particle" : "", "family" : "Tseng", "given" : "Lin-Yu", "non-dropping-particle" : "", "parse-names" : false, "suffix" : "" }, { "dropping-particle" : "", "family" : "Liang", "given" : "Shyi-Ching", "non-dropping-particle" : "", "parse-names" : false, "suffix" : "" } ], "container-title" : "Computational Optimization and Applications", "id" : "ITEM-2", "issue" : "1", "issued" : { "date-parts" : [ [ "2005", "10", "18" ] ] }, "page" : "85-113", "title" : "A Hybrid Metaheuristic for the Quadratic Assignment Problem", "type" : "article-journal", "volume" : "34" }, "uris" : [ "http://www.mendeley.com/documents/?uuid=02d1c9c8-d158-44e1-b529-d949f05fc2d9" ] }, { "id" : "ITEM-3", "itemData" : { "ISBN" : "1595930108", "abstract" : "We describe the Enhanced Evolutionary Tabu Search (EE-TS) local search technique. The EE-TS metaheuristic technique combines Reactive Tabu Search with evolutionary computing elements proven to work well in multimodal search spaces. An initial set of solutions is generated using a stochastic heuristic operator based on Restricted Candidate List. Reactive Tabu Search is augmented with selection and recombination operators that preserve common traits between solutions while maintaining a diverse set of good solutions. EE-TS performance is applied to the Quadratic Assignment Problem using problem instances from the QAPLIB. The results show that EE-TS compares favorably against other known techniques. In most cases, EE-TS was able to find the known optimal solutions in fewer iterations. We conclude by describing the main benefits and limitations of EE-TS.", "author" : [ { "dropping-particle" : "", "family" : "III", "given" : "JF McLoughlin", "non-dropping-particle" : "", "parse-names" : false, "suffix" : "" }, { "dropping-particle" : "", "family" : "Cede\u00f1o", "given" : "W", "non-dropping-particle" : "", "parse-names" : false, "suffix" : "" } ], "container-title" : "Genetic and Evolutionary Computation (GECCO)", "id" : "ITEM-3", "issued" : { "date-parts" : [ [ "2005" ] ] }, "page" : "975-982", "title" : "The enhanced evolutionary tabu search and its application to the quadratic assignment problem", "type" : "article-journal" }, "uris" : [ "http://www.mendeley.com/documents/?uuid=54bd5f42-a65c-4d46-a667-6f9fc62c63ce" ] } ], "mendeley" : { "previouslyFormattedCitation" : "[30\u201332]" }, "properties" : { "noteIndex" : 0 }, "schema" : "https://github.com/citation-style-language/schema/raw/master/csl-citation.json" }</w:instrText>
      </w:r>
      <w:r w:rsidRPr="000F2F91">
        <w:fldChar w:fldCharType="separate"/>
      </w:r>
      <w:r w:rsidR="00192C2E" w:rsidRPr="00192C2E">
        <w:rPr>
          <w:noProof/>
        </w:rPr>
        <w:t>[30–32]</w:t>
      </w:r>
      <w:r w:rsidRPr="000F2F91">
        <w:fldChar w:fldCharType="end"/>
      </w:r>
      <w:r w:rsidRPr="000F2F91">
        <w:t xml:space="preserve">. </w:t>
      </w:r>
    </w:p>
    <w:p w14:paraId="3305EDD1" w14:textId="5ED8AF34" w:rsidR="009015DE" w:rsidRDefault="008268EA" w:rsidP="000F2F91">
      <w:r w:rsidRPr="000F2F91">
        <w:t xml:space="preserve">Hybrid algorithms in most cases perform better than </w:t>
      </w:r>
      <w:r w:rsidR="00496B93" w:rsidRPr="000F2F91">
        <w:t xml:space="preserve"> </w:t>
      </w:r>
      <w:r w:rsidR="00496B93">
        <w:t xml:space="preserve"> other meta-heur</w:t>
      </w:r>
      <w:r w:rsidR="006C6C6D">
        <w:t>i</w:t>
      </w:r>
      <w:r w:rsidR="00496B93">
        <w:t xml:space="preserve">stic approaches </w:t>
      </w:r>
      <w:r w:rsidRPr="000F2F91">
        <w:t xml:space="preserve">when applied to QAP </w:t>
      </w:r>
      <w:r w:rsidRPr="000F2F91">
        <w:fldChar w:fldCharType="begin" w:fldLock="1"/>
      </w:r>
      <w:r w:rsidR="00084E56">
        <w:instrText>ADDIN CSL_CITATION { "citationItems" : [ { "id" : "ITEM-1", "itemData" : { "DOI" : "10.1007/978-3-7908-2151-2", "ISBN" : "978-3-7908-2150-5", "abstract" : "The quadratic assignment problem (QAP) in location Theory is the problem of locating facilities the cost of placing a facility depends on the distances from other facilities and also the interaction with other facilities. QAP was introduced by Koopmans and Beckman in 1957 who were trying to model a facilities location problem. It is possible to formulate some classic problems of combinatorial optimization, such as the traveling salesman, maximum clique and graph partitioning problems as a QAP. The QAP belongs to the class of NP-complete problems and is considered one of the most difficult combinatorial optimization problems. Exact solution strategies for the QAP have been unsuccessful for large problem (approximately N \u2264 25).", "author" : [ { "dropping-particle" : "", "family" : "Bayat", "given" : "Masoumeh", "non-dropping-particle" : "", "parse-names" : false, "suffix" : "" }, { "dropping-particle" : "", "family" : "Sedghi", "given" : "Mahdieh", "non-dropping-particle" : "", "parse-names" : false, "suffix" : "" } ], "container-title" : "Facility Location - Concepts, Models, Algorithms and Case Studies", "editor" : [ { "dropping-particle" : "", "family" : "Zanjirani Farahani", "given" : "Reza", "non-dropping-particle" : "", "parse-names" : false, "suffix" : "" }, { "dropping-particle" : "", "family" : "Hekmatfar", "given" : "Masoud", "non-dropping-particle" : "", "parse-names" : false, "suffix" : "" } ], "id" : "ITEM-1", "issued" : { "date-parts" : [ [ "2009" ] ] }, "page" : "111-143", "publisher" : "Physica-Verlag HD", "publisher-place" : "Heidelberg", "title" : "Quadratic Assignment Problem", "type" : "chapter" }, "uris" : [ "http://www.mendeley.com/documents/?uuid=4927d32f-9c6f-49a7-b5fd-983540316731" ] } ], "mendeley" : { "previouslyFormattedCitation" : "[8]" }, "properties" : { "noteIndex" : 0 }, "schema" : "https://github.com/citation-style-language/schema/raw/master/csl-citation.json" }</w:instrText>
      </w:r>
      <w:r w:rsidRPr="000F2F91">
        <w:fldChar w:fldCharType="separate"/>
      </w:r>
      <w:r w:rsidR="00C51D40" w:rsidRPr="000F2F91">
        <w:rPr>
          <w:noProof/>
        </w:rPr>
        <w:t>[8]</w:t>
      </w:r>
      <w:r w:rsidRPr="000F2F91">
        <w:fldChar w:fldCharType="end"/>
      </w:r>
      <w:r w:rsidRPr="000F2F91">
        <w:t xml:space="preserve">. These include an ACO periodically populating a GA’s pool of solutions </w:t>
      </w:r>
      <w:r w:rsidRPr="000F2F91">
        <w:fldChar w:fldCharType="begin" w:fldLock="1"/>
      </w:r>
      <w:r w:rsidR="00084E56">
        <w:instrText>ADDIN CSL_CITATION { "citationItems" : [ { "id" : "ITEM-1", "itemData" : { "DOI" : "10.1007/s10589-005-3069-9", "abstract" : "The quadratic assignment problem (QAP) is known to be NP-hard. We propose a hybrid metaheuristic called ANGEL to solve QAP. ANGEL combines the ant colony optimization (ACO), the genetic algorithm (GA) and a local search method (LS). There are two major phases in ANGEL, namely ACO phase and GA phase. Instead of starting from a population that consists of randomly generated chromosomes, GA has an initial population constructed by ACO in order to provide a good start. Pheromone acts as a feedback mechanism from GA phase to ACO phase. When GA phase reaches the termination criterion, control is transferred back to ACO phase. Then ACO utilizes pheromone updated by GA phase to explore solution space and produces a promising population for the next run of GA phase. The local search method is applied to improve the solutions obtained by ACO and GA. We also propose a new concept called the eugenic strategy intended to guide the genetic algorithm to evolve toward a better direction. We report the results of a comprehensive testing of ANGEL in solving QAP. Over a hundred instances of QAP benchmarks were tested and the results show that ANGEL is able to obtain the optimal solution with a high success rate of 90%.", "author" : [ { "dropping-particle" : "", "family" : "Tseng", "given" : "Lin-Yu", "non-dropping-particle" : "", "parse-names" : false, "suffix" : "" }, { "dropping-particle" : "", "family" : "Liang", "given" : "Shyi-Ching", "non-dropping-particle" : "", "parse-names" : false, "suffix" : "" } ], "container-title" : "Computational Optimization and Applications", "id" : "ITEM-1", "issue" : "1", "issued" : { "date-parts" : [ [ "2005", "10", "18" ] ] }, "page" : "85-113", "title" : "A Hybrid Metaheuristic for the Quadratic Assignment Problem", "type" : "article-journal", "volume" : "34" }, "uris" : [ "http://www.mendeley.com/documents/?uuid=02d1c9c8-d158-44e1-b529-d949f05fc2d9" ] } ], "mendeley" : { "previouslyFormattedCitation" : "[31]" }, "properties" : { "noteIndex" : 0 }, "schema" : "https://github.com/citation-style-language/schema/raw/master/csl-citation.json" }</w:instrText>
      </w:r>
      <w:r w:rsidRPr="000F2F91">
        <w:fldChar w:fldCharType="separate"/>
      </w:r>
      <w:r w:rsidR="00192C2E" w:rsidRPr="00192C2E">
        <w:rPr>
          <w:noProof/>
        </w:rPr>
        <w:t>[31]</w:t>
      </w:r>
      <w:r w:rsidRPr="000F2F91">
        <w:fldChar w:fldCharType="end"/>
      </w:r>
      <w:r w:rsidRPr="000F2F91">
        <w:t xml:space="preserve">, or an </w:t>
      </w:r>
      <w:r w:rsidR="000806F4">
        <w:t>“</w:t>
      </w:r>
      <w:r w:rsidRPr="000F2F91">
        <w:t>evolutionary reactive tabu search augmented with selection and recombination operators</w:t>
      </w:r>
      <w:r w:rsidR="000806F4">
        <w:t>”</w:t>
      </w:r>
      <w:r w:rsidRPr="000F2F91">
        <w:t xml:space="preserve"> </w:t>
      </w:r>
      <w:r w:rsidRPr="000F2F91">
        <w:fldChar w:fldCharType="begin" w:fldLock="1"/>
      </w:r>
      <w:r w:rsidR="00084E56">
        <w:instrText>ADDIN CSL_CITATION { "citationItems" : [ { "id" : "ITEM-1", "itemData" : { "ISBN" : "1595930108", "abstract" : "We describe the Enhanced Evolutionary Tabu Search (EE-TS) local search technique. The EE-TS metaheuristic technique combines Reactive Tabu Search with evolutionary computing elements proven to work well in multimodal search spaces. An initial set of solutions is generated using a stochastic heuristic operator based on Restricted Candidate List. Reactive Tabu Search is augmented with selection and recombination operators that preserve common traits between solutions while maintaining a diverse set of good solutions. EE-TS performance is applied to the Quadratic Assignment Problem using problem instances from the QAPLIB. The results show that EE-TS compares favorably against other known techniques. In most cases, EE-TS was able to find the known optimal solutions in fewer iterations. We conclude by describing the main benefits and limitations of EE-TS.", "author" : [ { "dropping-particle" : "", "family" : "III", "given" : "JF McLoughlin", "non-dropping-particle" : "", "parse-names" : false, "suffix" : "" }, { "dropping-particle" : "", "family" : "Cede\u00f1o", "given" : "W", "non-dropping-particle" : "", "parse-names" : false, "suffix" : "" } ], "container-title" : "Genetic and Evolutionary Computation (GECCO)", "id" : "ITEM-1", "issued" : { "date-parts" : [ [ "2005" ] ] }, "page" : "975-982", "title" : "The enhanced evolutionary tabu search and its application to the quadratic assignment problem", "type" : "article-journal" }, "uris" : [ "http://www.mendeley.com/documents/?uuid=54bd5f42-a65c-4d46-a667-6f9fc62c63ce" ] } ], "mendeley" : { "previouslyFormattedCitation" : "[32]" }, "properties" : { "noteIndex" : 0 }, "schema" : "https://github.com/citation-style-language/schema/raw/master/csl-citation.json" }</w:instrText>
      </w:r>
      <w:r w:rsidRPr="000F2F91">
        <w:fldChar w:fldCharType="separate"/>
      </w:r>
      <w:r w:rsidR="00192C2E" w:rsidRPr="00192C2E">
        <w:rPr>
          <w:noProof/>
        </w:rPr>
        <w:t>[32]</w:t>
      </w:r>
      <w:r w:rsidRPr="000F2F91">
        <w:fldChar w:fldCharType="end"/>
      </w:r>
      <w:r w:rsidRPr="000F2F91">
        <w:t xml:space="preserve">. </w:t>
      </w:r>
      <w:r w:rsidRPr="000F2F91">
        <w:lastRenderedPageBreak/>
        <w:t xml:space="preserve">Most constructive meta-heuristics apply a local improvement heuristic or meta-heuristic to fine-tune crudely constructed solutions including a naïve steepest descent search, Lin Kernighan variable neighborhood search, or short </w:t>
      </w:r>
      <m:oMath>
        <m:r>
          <w:rPr>
            <w:rFonts w:ascii="Cambria Math" w:hAnsi="Cambria Math"/>
          </w:rPr>
          <m:t>O</m:t>
        </m:r>
        <m:r>
          <m:rPr>
            <m:sty m:val="p"/>
          </m:rPr>
          <w:rPr>
            <w:rFonts w:ascii="Cambria Math" w:hAnsi="Cambria Math"/>
          </w:rPr>
          <m:t>(</m:t>
        </m:r>
        <m:r>
          <w:rPr>
            <w:rFonts w:ascii="Cambria Math" w:hAnsi="Cambria Math"/>
          </w:rPr>
          <m:t>n</m:t>
        </m:r>
        <m:r>
          <m:rPr>
            <m:sty m:val="p"/>
          </m:rPr>
          <w:rPr>
            <w:rFonts w:ascii="Cambria Math" w:hAnsi="Cambria Math"/>
          </w:rPr>
          <m:t>)</m:t>
        </m:r>
      </m:oMath>
      <w:r w:rsidRPr="000F2F91">
        <w:t xml:space="preserve"> runs of robust tabu search (RoTS) </w:t>
      </w:r>
      <w:r w:rsidRPr="000F2F91">
        <w:fldChar w:fldCharType="begin" w:fldLock="1"/>
      </w:r>
      <w:r w:rsidR="00084E56">
        <w:instrText>ADDIN CSL_CITATION { "citationItems" : [ { "id" : "ITEM-1", "itemData" : { "author" : [ { "dropping-particle" : "", "family" : "St\u00fctzle", "given" : "T", "non-dropping-particle" : "", "parse-names" : false, "suffix" : "" } ], "id" : "ITEM-1", "issued" : { "date-parts" : [ [ "1997" ] ] }, "title" : "MAX-MIN ant system for quadratic assignment problems", "type" : "article-journal" }, "uris" : [ "http://www.mendeley.com/documents/?uuid=a2227701-06e5-4a19-bfca-d3ce9f8ff9ca" ] } ], "mendeley" : { "previouslyFormattedCitation" : "[5]" }, "properties" : { "noteIndex" : 0 }, "schema" : "https://github.com/citation-style-language/schema/raw/master/csl-citation.json" }</w:instrText>
      </w:r>
      <w:r w:rsidRPr="000F2F91">
        <w:fldChar w:fldCharType="separate"/>
      </w:r>
      <w:r w:rsidR="00C51D40" w:rsidRPr="000F2F91">
        <w:rPr>
          <w:noProof/>
        </w:rPr>
        <w:t>[5]</w:t>
      </w:r>
      <w:r w:rsidRPr="000F2F91">
        <w:fldChar w:fldCharType="end"/>
      </w:r>
      <w:r w:rsidRPr="000F2F91">
        <w:t xml:space="preserve">. What follows is an exposition on the state-of-the-art meta-heuristics for the QAP, or those that have found best-known values in the QAPLib </w:t>
      </w:r>
      <w:r w:rsidRPr="000F2F91">
        <w:fldChar w:fldCharType="begin" w:fldLock="1"/>
      </w:r>
      <w:r w:rsidR="00084E56">
        <w:instrText>ADDIN CSL_CITATION { "citationItems" : [ { "id" : "ITEM-1", "itemData" : { "URL" : "http://www.seas.upenn.edu/qaplib/", "abstract" : "The Quadratic Assignment Problem (QAP) has remained one of the great challenges in combinatorial optimization. It is still considered a computationally nontrivial task to solve modest size problems, say of size n=25. The QAPLIB was first published in 1991, in order to provide a unified testbed for QAP, accessible to the scientific community. It consisted of virtually all QAP instances that were accessible to the authors at that time. Due to the continuing demand for these instances, and the strong feedback from many researchers, a major update was provided by Burkard, Karisch and Rendl in 1994. This update was also accessible through anonymous ftp. This update included many new problem instances, generated by several researchers for their own testing purposes. Moreover, a list of current champions, i.e. best known feasible solutions, and best lower bounds was included. The update of April 1996 reflected on one hand the big changes in electronic communication. QAPLIB became a World Wide Web site, the QAPLIB Home Page. On the other hand, the update was necessary, due to the increased research activities around the QAP. A short list of at-that-time-recent dissertations concerning QAP, was included. The update of June 2000 reflects the progress made on the QAP especially on solving new test instances and test instances which were previously not solved to optimality. It includes an updated list of people working on the QAP and an updated list of surveys and dissertations on the QAP. The update of January 2002 reflects the progress made more recently on the QAP. The emphasis relies on the optimal solution of test instances which were previously not solved to optimality. The optimal solutions were obtained by using new bounding techniques and new branch and bound schemes generally implemented in very powerful parallel computation environments. This update also includes new test instances and some improvements on the best known solutions of existing test instances. The list of people working on the QAP as well the list of references have also been updated. The web site will be updated on a regular basis and we hope that, with your help, the QAPLIB Home Page will be an up-to-date source for the QAP. We appreciate any hints on new and better solutions to existing instances or new test instances form QAPLIB, as well as any hints on recent literature pointers on the QAP.", "author" : [ { "dropping-particle" : "", "family" : "R.E. Burkard, E. \u00c7ela, S.E. Karisch", "given" : "F. Rendl", "non-dropping-particle" : "", "parse-names" : false, "suffix" : "" } ], "container-title" : "Journal of Global Optimization", "id" : "ITEM-1", "issued" : { "date-parts" : [ [ "2011" ] ] }, "page" : "391-403", "title" : "QAPLib - A Quadratic Assignment Problem Library", "type" : "webpage" }, "uris" : [ "http://www.mendeley.com/documents/?uuid=2ab7fc54-ed62-4929-813a-4ae650a494c3" ] } ], "mendeley" : { "previouslyFormattedCitation" : "[33]" }, "properties" : { "noteIndex" : 0 }, "schema" : "https://github.com/citation-style-language/schema/raw/master/csl-citation.json" }</w:instrText>
      </w:r>
      <w:r w:rsidRPr="000F2F91">
        <w:fldChar w:fldCharType="separate"/>
      </w:r>
      <w:r w:rsidR="00192C2E" w:rsidRPr="00192C2E">
        <w:rPr>
          <w:noProof/>
        </w:rPr>
        <w:t>[33]</w:t>
      </w:r>
      <w:r w:rsidRPr="000F2F91">
        <w:fldChar w:fldCharType="end"/>
      </w:r>
      <w:r w:rsidRPr="000F2F91">
        <w:t xml:space="preserve">.  </w:t>
      </w:r>
    </w:p>
    <w:p w14:paraId="754B380D" w14:textId="1149FBB1" w:rsidR="00386571" w:rsidRPr="000F2F91" w:rsidRDefault="00386571" w:rsidP="00386571">
      <w:pPr>
        <w:pStyle w:val="Heading2"/>
      </w:pPr>
      <w:r>
        <w:t>Tabu Search</w:t>
      </w:r>
    </w:p>
    <w:p w14:paraId="304F2B47" w14:textId="323B9B5C" w:rsidR="00386571" w:rsidRDefault="008268EA" w:rsidP="00386571">
      <w:r w:rsidRPr="000F2F91">
        <w:t xml:space="preserve">The </w:t>
      </w:r>
      <w:r w:rsidR="006C6C6D">
        <w:t>T</w:t>
      </w:r>
      <w:r w:rsidR="006C6C6D" w:rsidRPr="000F2F91">
        <w:t xml:space="preserve">abu </w:t>
      </w:r>
      <w:r w:rsidR="006C6C6D">
        <w:t>S</w:t>
      </w:r>
      <w:r w:rsidR="006C6C6D" w:rsidRPr="000F2F91">
        <w:t xml:space="preserve">earch </w:t>
      </w:r>
      <w:r w:rsidRPr="000F2F91">
        <w:t>(TS) algorithm introduced by Glover has been applied to problems in routing, scheduling, graph partitioning, location and allocation, design, production, logic and artificial intelligence, and telecommunications “yielding results that significantly su</w:t>
      </w:r>
      <w:r w:rsidR="00050FBC">
        <w:t>r</w:t>
      </w:r>
      <w:r w:rsidRPr="000F2F91">
        <w:t xml:space="preserve">passes that obtained by methods previously applied” </w:t>
      </w:r>
      <w:r w:rsidRPr="000F2F91">
        <w:fldChar w:fldCharType="begin" w:fldLock="1"/>
      </w:r>
      <w:r w:rsidR="00084E56">
        <w:instrText>ADDIN CSL_CITATION { "citationItems" : [ { "id" : "ITEM-1", "itemData" : { "DOI" : "10.1007/978-1-4615-6089-0", "ISBN" : "978-0-7923-8187-7", "abstract" : "This article explores the meta-heuristic approach called tabu search, which is dramatically changing our ability to solve a host of problems in applied science, business and engineering. Tabu search has important links to evolutionary and \u201cgenetic\u201d methods, often overlooked, through its intimate connection with scatter search and path relinking \u2014 evolutionary procedures that have recently attracted attention for their ability to facilitate the solution of complex problems. The adaptive memory designs of tabu search have also provided useful alternatives and supplements to the types of memory embodied in neural networks, allowing enhancements of neural network processes in practical settings.", "author" : [ { "dropping-particle" : "", "family" : "Glover", "given" : "Fred", "non-dropping-particle" : "", "parse-names" : false, "suffix" : "" }, { "dropping-particle" : "", "family" : "Laguna", "given" : "Manuel", "non-dropping-particle" : "", "parse-names" : false, "suffix" : "" } ], "id" : "ITEM-1", "issued" : { "date-parts" : [ [ "1997" ] ] }, "publisher" : "Springer US", "publisher-place" : "Boston, MA", "title" : "Tabu Search", "type" : "book" }, "uris" : [ "http://www.mendeley.com/documents/?uuid=263ac242-34e8-410d-9e12-2793e64fce7f" ] } ], "mendeley" : { "previouslyFormattedCitation" : "[34]" }, "properties" : { "noteIndex" : 0 }, "schema" : "https://github.com/citation-style-language/schema/raw/master/csl-citation.json" }</w:instrText>
      </w:r>
      <w:r w:rsidRPr="000F2F91">
        <w:fldChar w:fldCharType="separate"/>
      </w:r>
      <w:r w:rsidR="00192C2E" w:rsidRPr="00192C2E">
        <w:rPr>
          <w:noProof/>
        </w:rPr>
        <w:t>[34]</w:t>
      </w:r>
      <w:r w:rsidRPr="000F2F91">
        <w:fldChar w:fldCharType="end"/>
      </w:r>
      <w:r w:rsidRPr="000F2F91">
        <w:t xml:space="preserve">.  When applied to QAP, it has also demonstrated its prowess. Tabu search is a local improvement algorithm that is able to traverse past local optima by means of a tabu list which forbids past moves (swaps or exchanges). At each iteration it finds and takes the single best move in its current local neighborhood that is not forbidden or satisfies some aspiration criteria such as improving the best-known solution seen thus far. </w:t>
      </w:r>
      <w:r w:rsidR="0028331B">
        <w:t xml:space="preserve"> </w:t>
      </w:r>
      <w:r w:rsidR="004A17BC">
        <w:t>T</w:t>
      </w:r>
      <w:r w:rsidRPr="000F2F91">
        <w:t xml:space="preserve">abu search </w:t>
      </w:r>
      <w:r w:rsidR="006C6C6D" w:rsidRPr="000F2F91">
        <w:t xml:space="preserve"> </w:t>
      </w:r>
      <w:r w:rsidRPr="000F2F91">
        <w:t xml:space="preserve">was first applied to QAP in a method called </w:t>
      </w:r>
      <w:r w:rsidR="006C6C6D">
        <w:t>T</w:t>
      </w:r>
      <w:r w:rsidR="006C6C6D" w:rsidRPr="000F2F91">
        <w:t xml:space="preserve">abu </w:t>
      </w:r>
      <w:r w:rsidR="006C6C6D">
        <w:t>N</w:t>
      </w:r>
      <w:r w:rsidR="006C6C6D" w:rsidRPr="000F2F91">
        <w:t xml:space="preserve">avigation </w:t>
      </w:r>
      <w:r w:rsidRPr="000F2F91">
        <w:fldChar w:fldCharType="begin" w:fldLock="1"/>
      </w:r>
      <w:r w:rsidR="00084E56">
        <w:instrText>ADDIN CSL_CITATION { "citationItems" : [ { "id" : "ITEM-1", "itemData" : { "abstract" : "This paper describes an adaptation of Tabu Search, a recent technique to overcome local optimality, to the Quadratic Assignment Problem (QAP). Computational experiments with different parameter values and different strategies have been performed for some QAPs from the literature and some randomly generated QAPs of dimensions varying between 42 and 90. The method is implemented in a flexible form which allows the user to interact and change the parameters (tabu list size, the iteration limit, a search diversification parameter and the number of new starting solutions) during the run. The results suggest that good tabu list sizes increase with dimension of the problem. The algorithm appears to be a very efficient method for QAPs: for the standard problems tested, the best known solutions were obtained using less CPU time than previously reported in the literature. For Steinberg's problem (n = 36) with rectangular distances, a better solution than previously known in the literature was obtained. In addition, in comparison with simulated annealing, tabu search appears to be superior with respect to the solution quality.", "author" : [ { "dropping-particle" : "", "family" : "Skorin-Kapov", "given" : "J", "non-dropping-particle" : "", "parse-names" : false, "suffix" : "" } ], "container-title" : "ORSA Journal on computing", "id" : "ITEM-1", "issued" : { "date-parts" : [ [ "1990" ] ] }, "title" : "Tabu search applied to the quadratic assignment problem", "type" : "article-journal" }, "uris" : [ "http://www.mendeley.com/documents/?uuid=93e19130-ba9b-4a49-ac69-9d0cefdf5562" ] } ], "mendeley" : { "previouslyFormattedCitation" : "[24]" }, "properties" : { "noteIndex" : 0 }, "schema" : "https://github.com/citation-style-language/schema/raw/master/csl-citation.json" }</w:instrText>
      </w:r>
      <w:r w:rsidRPr="000F2F91">
        <w:fldChar w:fldCharType="separate"/>
      </w:r>
      <w:r w:rsidR="00192C2E" w:rsidRPr="00192C2E">
        <w:rPr>
          <w:noProof/>
        </w:rPr>
        <w:t>[24]</w:t>
      </w:r>
      <w:r w:rsidRPr="000F2F91">
        <w:fldChar w:fldCharType="end"/>
      </w:r>
      <w:r w:rsidRPr="000F2F91">
        <w:t xml:space="preserve">, obtaining better results than had been seen previously in various simulated annealing approaches.  However, it utilized multiple runs of the basic tabu search with varying parameters between each run. </w:t>
      </w:r>
    </w:p>
    <w:p w14:paraId="611FDA87" w14:textId="2C02438F" w:rsidR="00386571" w:rsidRDefault="008268EA" w:rsidP="000F2F91">
      <w:r w:rsidRPr="000F2F91">
        <w:t xml:space="preserve">The </w:t>
      </w:r>
      <w:r w:rsidR="006C6C6D">
        <w:t>R</w:t>
      </w:r>
      <w:r w:rsidR="006C6C6D" w:rsidRPr="000F2F91">
        <w:t xml:space="preserve">obust </w:t>
      </w:r>
      <w:r w:rsidR="006C6C6D">
        <w:t>T</w:t>
      </w:r>
      <w:r w:rsidR="006C6C6D" w:rsidRPr="000F2F91">
        <w:t xml:space="preserve">abu </w:t>
      </w:r>
      <w:r w:rsidR="006C6C6D">
        <w:t>S</w:t>
      </w:r>
      <w:r w:rsidR="006C6C6D" w:rsidRPr="000F2F91">
        <w:t xml:space="preserve">earch </w:t>
      </w:r>
      <w:r w:rsidRPr="000F2F91">
        <w:t xml:space="preserve">(RoTS) </w:t>
      </w:r>
      <w:r w:rsidRPr="000F2F91">
        <w:fldChar w:fldCharType="begin" w:fldLock="1"/>
      </w:r>
      <w:r w:rsidR="00084E56">
        <w:instrText>ADDIN CSL_CITATION { "citationItems" : [ { "id" : "ITEM-1", "itemData" : { "abstract" : "An adaptation of taboo search to the quadratic assignment problem is discussed in this paper. This adaptation is efficient and robust, requiring less complexity and fewer parameters than earlier adaptations. In order to improve the speed of our taboo search, two parallelization methods are proposed and their efficiencies shown for a number of processors proportional to the size of the problem. The best published solutions to many of the biggest problems have been improved and every previously best solution (probably optimal) of smaller problems has been found. In addition, an easy way of generating random problems is proposed and good solutions of these problems, whose sizes are between 5 and 100, are given.", "author" : [ { "dropping-particle" : "", "family" : "Taillard", "given" : "ED", "non-dropping-particle" : "", "parse-names" : false, "suffix" : "" } ], "container-title" : "Parallel computing", "id" : "ITEM-1", "issued" : { "date-parts" : [ [ "1991" ] ] }, "page" : "443-455", "title" : "Robust tabu search for the quadratic assignment problem", "type" : "article-journal", "volume" : "17" }, "uris" : [ "http://www.mendeley.com/documents/?uuid=f88c5e78-3695-4f6a-9c8a-2433648723f2" ] }, { "id" : "ITEM-2", "itemData" : { "abstract" : "This paper compares some of the most efficient heuristic methods for the quadratic assignment problem. These methods are known as strict taboo search, robust taboo search, reactive taboo search and genetic hybrids. It is shown that the efficiency of these methods strongly depends on the problem type and that no one method is better than all the others. A fast method for tuning the short term memory parameters of taboo searches is proposed and its validity is experimentally verified on long searches. A new type of quadratic assignment problem occurring in the design of grey patterns is proposed and it is shown how to adapt and improve the existing iterative searches for this specific problem. Finally, the usual way of implementing approximations of strict taboo search is discussed and better approximations are propose", "author" : [ { "dropping-particle" : "", "family" : "Taillard", "given" : "ED", "non-dropping-particle" : "", "parse-names" : false, "suffix" : "" } ], "container-title" : "Location science", "id" : "ITEM-2", "issued" : { "date-parts" : [ [ "1995" ] ] }, "title" : "Comparison of iterative searches for the quadratic assignment problem", "type" : "article-journal", "volume" : "1994" }, "uris" : [ "http://www.mendeley.com/documents/?uuid=9973b046-7179-490e-9e34-7e64b64187e8" ] } ], "mendeley" : { "previouslyFormattedCitation" : "[4], [35]" }, "properties" : { "noteIndex" : 0 }, "schema" : "https://github.com/citation-style-language/schema/raw/master/csl-citation.json" }</w:instrText>
      </w:r>
      <w:r w:rsidRPr="000F2F91">
        <w:fldChar w:fldCharType="separate"/>
      </w:r>
      <w:r w:rsidR="00192C2E" w:rsidRPr="00192C2E">
        <w:rPr>
          <w:noProof/>
        </w:rPr>
        <w:t>[4], [35]</w:t>
      </w:r>
      <w:r w:rsidRPr="000F2F91">
        <w:fldChar w:fldCharType="end"/>
      </w:r>
      <w:r w:rsidRPr="000F2F91">
        <w:t xml:space="preserve">, which is prevalent in many state-of-the-art hybrid meta-heuristics, prohibits moves where both interchanged facilities occupy locations previously recently occupied rather than simply forbidding index pairs. The approach is not only simpler but more robust, finding sub-optimal solutions for most small and medium-sized problems of up to 64 </w:t>
      </w:r>
      <w:r w:rsidRPr="000F2F91">
        <w:fldChar w:fldCharType="begin" w:fldLock="1"/>
      </w:r>
      <w:r w:rsidR="00084E56">
        <w:instrText>ADDIN CSL_CITATION { "citationItems" : [ { "id" : "ITEM-1", "itemData" : { "abstract" : "An adaptation of taboo search to the quadratic assignment problem is discussed in this paper. This adaptation is efficient and robust, requiring less complexity and fewer parameters than earlier adaptations. In order to improve the speed of our taboo search, two parallelization methods are proposed and their efficiencies shown for a number of processors proportional to the size of the problem. The best published solutions to many of the biggest problems have been improved and every previously best solution (probably optimal) of smaller problems has been found. In addition, an easy way of generating random problems is proposed and good solutions of these problems, whose sizes are between 5 and 100, are given.", "author" : [ { "dropping-particle" : "", "family" : "Taillard", "given" : "ED", "non-dropping-particle" : "", "parse-names" : false, "suffix" : "" } ], "container-title" : "Parallel computing", "id" : "ITEM-1", "issued" : { "date-parts" : [ [ "1991" ] ] }, "page" : "443-455", "title" : "Robust tabu search for the quadratic assignment problem", "type" : "article-journal", "volume" : "17" }, "uris" : [ "http://www.mendeley.com/documents/?uuid=f88c5e78-3695-4f6a-9c8a-2433648723f2" ] } ], "mendeley" : { "previouslyFormattedCitation" : "[4]" }, "properties" : { "noteIndex" : 0 }, "schema" : "https://github.com/citation-style-language/schema/raw/master/csl-citation.json" }</w:instrText>
      </w:r>
      <w:r w:rsidRPr="000F2F91">
        <w:fldChar w:fldCharType="separate"/>
      </w:r>
      <w:r w:rsidRPr="000F2F91">
        <w:rPr>
          <w:noProof/>
        </w:rPr>
        <w:t>[4]</w:t>
      </w:r>
      <w:r w:rsidRPr="000F2F91">
        <w:fldChar w:fldCharType="end"/>
      </w:r>
      <w:r w:rsidRPr="000F2F91">
        <w:t xml:space="preserve"> and producing best-known values for the larger</w:t>
      </w:r>
      <w:r w:rsidR="0005241A">
        <w:t xml:space="preserve"> structured</w:t>
      </w:r>
      <w:r w:rsidRPr="000F2F91">
        <w:t xml:space="preserve"> </w:t>
      </w:r>
      <w:r w:rsidR="0005241A">
        <w:t xml:space="preserve">problems </w:t>
      </w:r>
      <w:r w:rsidR="00A570CF">
        <w:t xml:space="preserve">of Skorin-Kapov and Taillard as found in QAPLib </w:t>
      </w:r>
      <w:r w:rsidR="0005241A">
        <w:t xml:space="preserve"> </w:t>
      </w:r>
      <w:r w:rsidR="00A570CF">
        <w:t>(</w:t>
      </w:r>
      <w:r w:rsidRPr="00BB38FD">
        <w:rPr>
          <w:i/>
        </w:rPr>
        <w:t>Tai80b</w:t>
      </w:r>
      <w:r w:rsidRPr="000F2F91">
        <w:t xml:space="preserve">, </w:t>
      </w:r>
      <w:r w:rsidRPr="00BB38FD">
        <w:rPr>
          <w:i/>
        </w:rPr>
        <w:t>Tai100b</w:t>
      </w:r>
      <w:r w:rsidRPr="000F2F91">
        <w:t xml:space="preserve">, </w:t>
      </w:r>
      <w:r w:rsidRPr="00BB38FD">
        <w:rPr>
          <w:i/>
        </w:rPr>
        <w:t>Sko72</w:t>
      </w:r>
      <w:r w:rsidRPr="000F2F91">
        <w:t xml:space="preserve">, </w:t>
      </w:r>
      <w:r w:rsidRPr="00BB38FD">
        <w:rPr>
          <w:i/>
        </w:rPr>
        <w:t>Sko90</w:t>
      </w:r>
      <w:r w:rsidR="00A570CF">
        <w:t xml:space="preserve">) </w:t>
      </w:r>
      <w:r w:rsidR="00A570CF" w:rsidRPr="000F2F91">
        <w:fldChar w:fldCharType="begin" w:fldLock="1"/>
      </w:r>
      <w:r w:rsidR="00084E56">
        <w:instrText>ADDIN CSL_CITATION { "citationItems" : [ { "id" : "ITEM-1", "itemData" : { "URL" : "http://www.seas.upenn.edu/qaplib/", "abstract" : "The Quadratic Assignment Problem (QAP) has remained one of the great challenges in combinatorial optimization. It is still considered a computationally nontrivial task to solve modest size problems, say of size n=25. The QAPLIB was first published in 1991, in order to provide a unified testbed for QAP, accessible to the scientific community. It consisted of virtually all QAP instances that were accessible to the authors at that time. Due to the continuing demand for these instances, and the strong feedback from many researchers, a major update was provided by Burkard, Karisch and Rendl in 1994. This update was also accessible through anonymous ftp. This update included many new problem instances, generated by several researchers for their own testing purposes. Moreover, a list of current champions, i.e. best known feasible solutions, and best lower bounds was included. The update of April 1996 reflected on one hand the big changes in electronic communication. QAPLIB became a World Wide Web site, the QAPLIB Home Page. On the other hand, the update was necessary, due to the increased research activities around the QAP. A short list of at-that-time-recent dissertations concerning QAP, was included. The update of June 2000 reflects the progress made on the QAP especially on solving new test instances and test instances which were previously not solved to optimality. It includes an updated list of people working on the QAP and an updated list of surveys and dissertations on the QAP. The update of January 2002 reflects the progress made more recently on the QAP. The emphasis relies on the optimal solution of test instances which were previously not solved to optimality. The optimal solutions were obtained by using new bounding techniques and new branch and bound schemes generally implemented in very powerful parallel computation environments. This update also includes new test instances and some improvements on the best known solutions of existing test instances. The list of people working on the QAP as well the list of references have also been updated. The web site will be updated on a regular basis and we hope that, with your help, the QAPLIB Home Page will be an up-to-date source for the QAP. We appreciate any hints on new and better solutions to existing instances or new test instances form QAPLIB, as well as any hints on recent literature pointers on the QAP.", "author" : [ { "dropping-particle" : "", "family" : "R.E. Burkard, E. \u00c7ela, S.E. Karisch", "given" : "F. Rendl", "non-dropping-particle" : "", "parse-names" : false, "suffix" : "" } ], "container-title" : "Journal of Global Optimization", "id" : "ITEM-1", "issued" : { "date-parts" : [ [ "2011" ] ] }, "page" : "391-403", "title" : "QAPLib - A Quadratic Assignment Problem Library", "type" : "webpage" }, "uris" : [ "http://www.mendeley.com/documents/?uuid=2ab7fc54-ed62-4929-813a-4ae650a494c3" ] } ], "mendeley" : { "previouslyFormattedCitation" : "[33]" }, "properties" : { "noteIndex" : 0 }, "schema" : "https://github.com/citation-style-language/schema/raw/master/csl-citation.json" }</w:instrText>
      </w:r>
      <w:r w:rsidR="00A570CF" w:rsidRPr="000F2F91">
        <w:fldChar w:fldCharType="separate"/>
      </w:r>
      <w:r w:rsidR="00192C2E" w:rsidRPr="00192C2E">
        <w:rPr>
          <w:noProof/>
        </w:rPr>
        <w:t>[33]</w:t>
      </w:r>
      <w:r w:rsidR="00A570CF" w:rsidRPr="000F2F91">
        <w:fldChar w:fldCharType="end"/>
      </w:r>
      <w:r w:rsidR="00A570CF">
        <w:t>.</w:t>
      </w:r>
      <w:r w:rsidRPr="000F2F91">
        <w:t xml:space="preserve">  It does this by means of a single solution pass, efficient data structures and objective function evaluation, additional aspiration criterion to force overdue swaps, and dynamically varying tabu length to mitigate cycling and escape basins of attractions </w:t>
      </w:r>
      <w:r w:rsidRPr="000F2F91">
        <w:fldChar w:fldCharType="begin" w:fldLock="1"/>
      </w:r>
      <w:r w:rsidR="00084E56">
        <w:instrText>ADDIN CSL_CITATION { "citationItems" : [ { "id" : "ITEM-1", "itemData" : { "abstract" : "An adaptation of taboo search to the quadratic assignment problem is discussed in this paper. This adaptation is efficient and robust, requiring less complexity and fewer parameters than earlier adaptations. In order to improve the speed of our taboo search, two parallelization methods are proposed and their efficiencies shown for a number of processors proportional to the size of the problem. The best published solutions to many of the biggest problems have been improved and every previously best solution (probably optimal) of smaller problems has been found. In addition, an easy way of generating random problems is proposed and good solutions of these problems, whose sizes are between 5 and 100, are given.", "author" : [ { "dropping-particle" : "", "family" : "Taillard", "given" : "ED", "non-dropping-particle" : "", "parse-names" : false, "suffix" : "" } ], "container-title" : "Parallel computing", "id" : "ITEM-1", "issued" : { "date-parts" : [ [ "1991" ] ] }, "page" : "443-455", "title" : "Robust tabu search for the quadratic assignment problem", "type" : "article-journal", "volume" : "17" }, "uris" : [ "http://www.mendeley.com/documents/?uuid=f88c5e78-3695-4f6a-9c8a-2433648723f2" ] } ], "mendeley" : { "previouslyFormattedCitation" : "[4]" }, "properties" : { "noteIndex" : 0 }, "schema" : "https://github.com/citation-style-language/schema/raw/master/csl-citation.json" }</w:instrText>
      </w:r>
      <w:r w:rsidRPr="000F2F91">
        <w:fldChar w:fldCharType="separate"/>
      </w:r>
      <w:r w:rsidRPr="000F2F91">
        <w:rPr>
          <w:noProof/>
        </w:rPr>
        <w:t>[4]</w:t>
      </w:r>
      <w:r w:rsidRPr="000F2F91">
        <w:fldChar w:fldCharType="end"/>
      </w:r>
      <w:r w:rsidRPr="000F2F91">
        <w:t>.</w:t>
      </w:r>
      <w:r w:rsidR="009015DE" w:rsidRPr="000F2F91">
        <w:t xml:space="preserve"> </w:t>
      </w:r>
    </w:p>
    <w:p w14:paraId="4C0DCA0B" w14:textId="5EEEC973" w:rsidR="00386571" w:rsidRDefault="008268EA" w:rsidP="000F2F91">
      <w:r w:rsidRPr="000F2F91">
        <w:t xml:space="preserve">The iterated tabu search (ITS) </w:t>
      </w:r>
      <w:r w:rsidRPr="000F2F91">
        <w:fldChar w:fldCharType="begin" w:fldLock="1"/>
      </w:r>
      <w:r w:rsidR="00084E56">
        <w:instrText>ADDIN CSL_CITATION { "citationItems" : [ { "id" : "ITEM-1", "itemData" : { "abstract" : "In this paper, we describe an implementation of the iterated tabu search (ITS) algorithm for the quadratic assignment problem (QAP), which is one of the well-known problems in combinatorial optimization. The medium- and large-scale QAPs are not, to this date, practically solvable to optimality, therefore heuristic algorithms are widely used. In the proposed ITS approach, intensification and diversification mechanisms are combined in a proper way. The goal of intensification is to search for good solutions in the neighbourhood of a given solution, while diversification is responsible for escaping from local optima and moving towards new regions of the search space. In particular, the following enhancements were implemented: new formula for fast evaluation of the objective function and efficient data structure; extended intensification mechanisms (including randomized tabu criterion, combination of tabu search and local search, dynamic tabu list maintaining); enhanced diversification strategy using periodic tabu tenure and special mutation procedure. The ITS algorithm is tested on the different instances taken from the QAP library QAPLIB. The results from the experiments demonstrate promising efficiency of the proposed algorithm, especially for the random QAP instances.", "author" : [ { "dropping-particle" : "", "family" : "Misevicius", "given" : "Alfonsas", "non-dropping-particle" : "", "parse-names" : false, "suffix" : "" }, { "dropping-particle" : "", "family" : "Lenkevicius", "given" : "Antanas", "non-dropping-particle" : "", "parse-names" : false, "suffix" : "" }, { "dropping-particle" : "", "family" : "Rubliauskas", "given" : "Dalius", "non-dropping-particle" : "", "parse-names" : false, "suffix" : "" } ], "container-title" : "OR Spectrum", "id" : "ITEM-1", "issue" : "3", "issued" : { "date-parts" : [ [ "2012" ] ] }, "page" : "665-690", "title" : "An implementation of the iterated tabu search algorithm for the quadratic assignment problem", "type" : "article-journal", "volume" : "34" }, "uris" : [ "http://www.mendeley.com/documents/?uuid=742cdf0c-4471-42a5-aecc-c016adb54d84" ] } ], "mendeley" : { "previouslyFormattedCitation" : "[6]" }, "properties" : { "noteIndex" : 0 }, "schema" : "https://github.com/citation-style-language/schema/raw/master/csl-citation.json" }</w:instrText>
      </w:r>
      <w:r w:rsidRPr="000F2F91">
        <w:fldChar w:fldCharType="separate"/>
      </w:r>
      <w:r w:rsidR="00C51D40" w:rsidRPr="000F2F91">
        <w:rPr>
          <w:noProof/>
        </w:rPr>
        <w:t>[6]</w:t>
      </w:r>
      <w:r w:rsidRPr="000F2F91">
        <w:fldChar w:fldCharType="end"/>
      </w:r>
      <w:r w:rsidRPr="000F2F91">
        <w:t xml:space="preserve"> </w:t>
      </w:r>
      <w:r w:rsidR="00A018FC">
        <w:t xml:space="preserve">is </w:t>
      </w:r>
      <w:r w:rsidRPr="000F2F91">
        <w:t>a modified tabu search that disregards the iteration-constrained aspiration criterion while retrofitting certain intensification elements, including periodic execution</w:t>
      </w:r>
      <w:r w:rsidR="00DE2AAB">
        <w:t>s</w:t>
      </w:r>
      <w:r w:rsidRPr="000F2F91">
        <w:t xml:space="preserve"> of a </w:t>
      </w:r>
      <w:r w:rsidR="00CF71A8">
        <w:t>steepest-</w:t>
      </w:r>
      <w:r w:rsidRPr="000F2F91">
        <w:t>descent local search, probabilistically</w:t>
      </w:r>
      <w:r w:rsidR="00CF71A8">
        <w:t xml:space="preserve"> allowing all swaps regardless of its tabu status</w:t>
      </w:r>
      <w:r w:rsidRPr="000F2F91">
        <w:t xml:space="preserve">, and </w:t>
      </w:r>
      <w:r w:rsidR="00CF71A8">
        <w:t xml:space="preserve"> reduction of tabu periods o</w:t>
      </w:r>
      <w:r w:rsidR="00B53154">
        <w:t>f</w:t>
      </w:r>
      <w:r w:rsidR="00CF71A8">
        <w:t xml:space="preserve"> forbidden elements </w:t>
      </w:r>
      <w:r w:rsidRPr="000F2F91">
        <w:t xml:space="preserve">on reaching </w:t>
      </w:r>
      <w:r w:rsidR="00291B64">
        <w:t xml:space="preserve">new best </w:t>
      </w:r>
      <w:r w:rsidRPr="000F2F91">
        <w:t xml:space="preserve">local optima.  It then utilizes multiple short runs of this in a larger framework designed to perform delicate chained mutations of the last local optima reached between runs. The results are phenomenal, establishing new best-known values for </w:t>
      </w:r>
      <w:r w:rsidR="00B53154" w:rsidRPr="00642C57">
        <w:rPr>
          <w:i/>
        </w:rPr>
        <w:t>Tai50a</w:t>
      </w:r>
      <w:r w:rsidRPr="000F2F91">
        <w:t xml:space="preserve">, </w:t>
      </w:r>
      <w:r w:rsidR="00B53154" w:rsidRPr="00642C57">
        <w:rPr>
          <w:i/>
        </w:rPr>
        <w:t>Tai80a</w:t>
      </w:r>
      <w:r w:rsidRPr="000F2F91">
        <w:t xml:space="preserve">, </w:t>
      </w:r>
      <w:r w:rsidR="00B53154" w:rsidRPr="00642C57">
        <w:rPr>
          <w:i/>
        </w:rPr>
        <w:t>Tai100a</w:t>
      </w:r>
      <w:r w:rsidR="008A0B89">
        <w:t xml:space="preserve"> </w:t>
      </w:r>
      <w:r w:rsidRPr="000F2F91">
        <w:t xml:space="preserve">and generating better results in faster time over most QAPLib instances when compared to RoTS, ReTS </w:t>
      </w:r>
      <w:r w:rsidRPr="000F2F91">
        <w:fldChar w:fldCharType="begin" w:fldLock="1"/>
      </w:r>
      <w:r w:rsidR="00084E56">
        <w:instrText>ADDIN CSL_CITATION { "citationItems" : [ { "id" : "ITEM-1", "itemData" : { "abstract" : "We propose an algorithm for combinatorial optimization where an explicit check for the repetition of configurations is added to the basic scheme of Tabu search. In our Tabu scheme the appropriate size of the list is learned in an automated way by reacting to the occurrence of cycles. In addition, if the search appears to be repeating an excessive number of solutions excessively often, then the search is diversified by making a number of random moves proportional to a moving average of the cycle length. The reactive scheme is compared to a \u201cstrict\u201d Tabu scheme that forbids the repetition of configurations and to schemes with a fixed or randomly varying list size. From the implementation point of view we show that the Hashing or Digital Tree techniques can be used in order to search for repetitions in a time that is approximately constant. We present the results obtained for a series of computational tests on a benchmark function, on the 0-1 Knapsack Problem, and on the Quadratic Assignment Problem.", "author" : [ { "dropping-particle" : "", "family" : "Battiti", "given" : "Roberto", "non-dropping-particle" : "", "parse-names" : false, "suffix" : "" }, { "dropping-particle" : "", "family" : "Tecchiolli", "given" : "G", "non-dropping-particle" : "", "parse-names" : false, "suffix" : "" } ], "container-title" : "ORSA journal on computing", "id" : "ITEM-1", "issue" : "October 1992", "issued" : { "date-parts" : [ [ "1994" ] ] }, "page" : "1-27", "title" : "The reactive tabu search", "type" : "article-journal" }, "uris" : [ "http://www.mendeley.com/documents/?uuid=85231ff4-5aa4-4c68-9e30-f1f81041d11b" ] } ], "mendeley" : { "previouslyFormattedCitation" : "[25]" }, "properties" : { "noteIndex" : 0 }, "schema" : "https://github.com/citation-style-language/schema/raw/master/csl-citation.json" }</w:instrText>
      </w:r>
      <w:r w:rsidRPr="000F2F91">
        <w:fldChar w:fldCharType="separate"/>
      </w:r>
      <w:r w:rsidR="00192C2E" w:rsidRPr="00192C2E">
        <w:rPr>
          <w:noProof/>
        </w:rPr>
        <w:t>[25]</w:t>
      </w:r>
      <w:r w:rsidRPr="000F2F91">
        <w:fldChar w:fldCharType="end"/>
      </w:r>
      <w:r w:rsidRPr="000F2F91">
        <w:t xml:space="preserve">, ETS </w:t>
      </w:r>
      <w:r w:rsidRPr="000F2F91">
        <w:fldChar w:fldCharType="begin" w:fldLock="1"/>
      </w:r>
      <w:r w:rsidR="00084E56">
        <w:instrText>ADDIN CSL_CITATION { "citationItems" : [ { "id" : "ITEM-1", "itemData" : { "abstract" : "Tabu search approach based algorithms are among the widest applied to various combinatorial optimization problems. In this paper, we propose a new version of the tabu search algorithm for the well-known problem, the quadratic assignment problem (QAP). One of the most important features of our tabu search implementation is an efficient use of mutations applied to the best solutions found so far. We tested this approach on a number of instances from the library of the QAP instances\u2014QAPLIB. The results obtained from the experiments show that the proposed algorithm belongs to the most efficient heuristics for the QAP. The high efficiency of this algorithm is also demonstrated by the fact that the new best known solutions were found for several QAP instances.", "author" : [ { "dropping-particle" : "", "family" : "Misevicius", "given" : "Alfonsas", "non-dropping-particle" : "", "parse-names" : false, "suffix" : "" } ], "container-title" : "Computational Optimization and Applications", "id" : "ITEM-1", "issued" : { "date-parts" : [ [ "2005" ] ] }, "page" : "95-111", "title" : "A tabu search algorithm for the quadratic assignment problem", "type" : "article-journal" }, "uris" : [ "http://www.mendeley.com/documents/?uuid=02742fac-7b8b-42f8-b035-87fee38ca040" ] } ], "mendeley" : { "previouslyFormattedCitation" : "[23]" }, "properties" : { "noteIndex" : 0 }, "schema" : "https://github.com/citation-style-language/schema/raw/master/csl-citation.json" }</w:instrText>
      </w:r>
      <w:r w:rsidRPr="000F2F91">
        <w:fldChar w:fldCharType="separate"/>
      </w:r>
      <w:r w:rsidR="00192C2E" w:rsidRPr="00192C2E">
        <w:rPr>
          <w:noProof/>
        </w:rPr>
        <w:t>[23]</w:t>
      </w:r>
      <w:r w:rsidRPr="000F2F91">
        <w:fldChar w:fldCharType="end"/>
      </w:r>
      <w:r w:rsidRPr="000F2F91">
        <w:t xml:space="preserve"> , and GEN-4</w:t>
      </w:r>
      <w:r w:rsidRPr="000F2F91">
        <w:fldChar w:fldCharType="begin" w:fldLock="1"/>
      </w:r>
      <w:r w:rsidR="00084E56">
        <w:instrText>ADDIN CSL_CITATION { "citationItems" : [ { "id" : "ITEM-1", "itemData" : { "DOI" : "10.1016/j.knosys.2004.03.001", "abstract" : "In this paper, we propose an improved hybrid genetic algorithm (IHGA). It uses a robust local improvement procedure as well as an effective restart mechanism that is based on so-called \u2018shift mutations\u2019. IHGA has been applied to the well-known combinatorial optimization problem, the quadratic assignment problem (QAP). The results obtained from the experiments on different QAP instances show that the proposed algorithm appears to be superior to other approaches that are among the best algorithms for the QAP. The high efficiency of our algorithm is also corroborated by the fact that new record-breaking solutions were obtained for a number of large real-life instance", "author" : [ { "dropping-particle" : "", "family" : "Misevicius", "given" : "Alfonsas", "non-dropping-particle" : "", "parse-names" : false, "suffix" : "" } ], "container-title" : "Knowledge-Based Systems", "id" : "ITEM-1", "issue" : "2-4", "issued" : { "date-parts" : [ [ "2004", "5" ] ] }, "page" : "65-73", "title" : "An improved hybrid genetic algorithm: new results for the quadratic assignment problem", "type" : "article-journal", "volume" : "17" }, "uris" : [ "http://www.mendeley.com/documents/?uuid=32e70ced-9b46-4bb6-a21a-aaee1e186e49" ] } ], "mendeley" : { "previouslyFormattedCitation" : "[18]" }, "properties" : { "noteIndex" : 0 }, "schema" : "https://github.com/citation-style-language/schema/raw/master/csl-citation.json" }</w:instrText>
      </w:r>
      <w:r w:rsidRPr="000F2F91">
        <w:fldChar w:fldCharType="separate"/>
      </w:r>
      <w:r w:rsidR="00192C2E" w:rsidRPr="00192C2E">
        <w:rPr>
          <w:noProof/>
        </w:rPr>
        <w:t>[18]</w:t>
      </w:r>
      <w:r w:rsidRPr="000F2F91">
        <w:fldChar w:fldCharType="end"/>
      </w:r>
      <w:r w:rsidRPr="000F2F91">
        <w:t xml:space="preserve">. </w:t>
      </w:r>
    </w:p>
    <w:p w14:paraId="1D158EFB" w14:textId="29273F11" w:rsidR="008268EA" w:rsidRPr="000F2F91" w:rsidRDefault="008268EA" w:rsidP="000F2F91">
      <w:r w:rsidRPr="000F2F91">
        <w:t xml:space="preserve">The same author of ITS proposes the </w:t>
      </w:r>
      <w:r w:rsidR="00B53154">
        <w:t>E</w:t>
      </w:r>
      <w:r w:rsidR="00B53154" w:rsidRPr="000F2F91">
        <w:t xml:space="preserve">nhanced </w:t>
      </w:r>
      <w:r w:rsidR="00B53154">
        <w:t>T</w:t>
      </w:r>
      <w:r w:rsidR="00B53154" w:rsidRPr="000F2F91">
        <w:t xml:space="preserve">abu </w:t>
      </w:r>
      <w:r w:rsidR="00B53154">
        <w:t>S</w:t>
      </w:r>
      <w:r w:rsidR="00B53154" w:rsidRPr="000F2F91">
        <w:t xml:space="preserve">earch </w:t>
      </w:r>
      <w:r w:rsidRPr="000F2F91">
        <w:t xml:space="preserve">(ETS) </w:t>
      </w:r>
      <w:r w:rsidRPr="000F2F91">
        <w:fldChar w:fldCharType="begin" w:fldLock="1"/>
      </w:r>
      <w:r w:rsidR="00084E56">
        <w:instrText>ADDIN CSL_CITATION { "citationItems" : [ { "id" : "ITEM-1", "itemData" : { "abstract" : "Tabu search approach based algorithms are among the widest applied to various combinatorial optimization problems. In this paper, we propose a new version of the tabu search algorithm for the well-known problem, the quadratic assignment problem (QAP). One of the most important features of our tabu search implementation is an efficient use of mutations applied to the best solutions found so far. We tested this approach on a number of instances from the library of the QAP instances\u2014QAPLIB. The results obtained from the experiments show that the proposed algorithm belongs to the most efficient heuristics for the QAP. The high efficiency of this algorithm is also demonstrated by the fact that the new best known solutions were found for several QAP instances.", "author" : [ { "dropping-particle" : "", "family" : "Misevicius", "given" : "Alfonsas", "non-dropping-particle" : "", "parse-names" : false, "suffix" : "" } ], "container-title" : "Computational Optimization and Applications", "id" : "ITEM-1", "issued" : { "date-parts" : [ [ "2005" ] ] }, "page" : "95-111", "title" : "A tabu search algorithm for the quadratic assignment problem", "type" : "article-journal" }, "uris" : [ "http://www.mendeley.com/documents/?uuid=02742fac-7b8b-42f8-b035-87fee38ca040" ] } ], "mendeley" : { "previouslyFormattedCitation" : "[23]" }, "properties" : { "noteIndex" : 0 }, "schema" : "https://github.com/citation-style-language/schema/raw/master/csl-citation.json" }</w:instrText>
      </w:r>
      <w:r w:rsidRPr="000F2F91">
        <w:fldChar w:fldCharType="separate"/>
      </w:r>
      <w:r w:rsidR="00192C2E" w:rsidRPr="00192C2E">
        <w:rPr>
          <w:noProof/>
        </w:rPr>
        <w:t>[23]</w:t>
      </w:r>
      <w:r w:rsidRPr="000F2F91">
        <w:fldChar w:fldCharType="end"/>
      </w:r>
      <w:r w:rsidRPr="000F2F91">
        <w:t xml:space="preserve"> using the same modified tabu search and iterated search mechanics but this time with various other more disruptive mutation schemes when stagnation has occurred.  ETS outperforms both RoTS and GEN </w:t>
      </w:r>
      <w:r w:rsidRPr="000F2F91">
        <w:fldChar w:fldCharType="begin" w:fldLock="1"/>
      </w:r>
      <w:r w:rsidR="00084E56">
        <w:instrText>ADDIN CSL_CITATION { "citationItems" : [ { "id" : "ITEM-1", "itemData" : { "abstract" : "A new hybrid procedure that combines genetic operators to existing heuristics is proposed to solve the Quadratic Assignment Problem (QAP). Genetic operators are found to improve the performance of both local search and tabu search. Some guidelines are also given to design good hybrid schemes. These hybrid algorithms are then used to improve on the best known solutions of many test problems in the literature", "author" : [ { "dropping-particle" : "", "family" : "Fleurent", "given" : "Charles", "non-dropping-particle" : "", "parse-names" : false, "suffix" : "" }, { "dropping-particle" : "", "family" : "Ferland", "given" : "JA", "non-dropping-particle" : "", "parse-names" : false, "suffix" : "" } ], "container-title" : "DIMACS Series in Mathematics and Theoretical Computer Science", "id" : "ITEM-1", "issued" : { "date-parts" : [ [ "1994" ] ] }, "page" : "173-187", "publisher" : "American Mathematical Society", "title" : "Genetic hybrids for the quadratic assignment problem", "type" : "chapter" }, "uris" : [ "http://www.mendeley.com/documents/?uuid=a2336fa7-f0e2-4262-8c88-e21ba115f024" ] } ], "mendeley" : { "previouslyFormattedCitation" : "[15]" }, "properties" : { "noteIndex" : 0 }, "schema" : "https://github.com/citation-style-language/schema/raw/master/csl-citation.json" }</w:instrText>
      </w:r>
      <w:r w:rsidRPr="000F2F91">
        <w:fldChar w:fldCharType="separate"/>
      </w:r>
      <w:r w:rsidR="000806F4" w:rsidRPr="000806F4">
        <w:rPr>
          <w:noProof/>
        </w:rPr>
        <w:t>[15]</w:t>
      </w:r>
      <w:r w:rsidRPr="000F2F91">
        <w:fldChar w:fldCharType="end"/>
      </w:r>
      <w:r w:rsidRPr="000F2F91">
        <w:t xml:space="preserve"> while finding the </w:t>
      </w:r>
      <w:r w:rsidRPr="000F2F91">
        <w:lastRenderedPageBreak/>
        <w:t xml:space="preserve">current best-known value for </w:t>
      </w:r>
      <w:r w:rsidR="00B53154" w:rsidRPr="005A652E">
        <w:rPr>
          <w:i/>
        </w:rPr>
        <w:t>Tai60a</w:t>
      </w:r>
      <w:r w:rsidRPr="000F2F91">
        <w:t xml:space="preserve">; however, ITS still supplants ETS due to its innovative approach to mutation. </w:t>
      </w:r>
    </w:p>
    <w:p w14:paraId="653483BF" w14:textId="5273193C" w:rsidR="00386571" w:rsidRDefault="00386571" w:rsidP="00386571">
      <w:pPr>
        <w:pStyle w:val="Heading2"/>
      </w:pPr>
      <w:r>
        <w:t>Genetic Algorithm</w:t>
      </w:r>
    </w:p>
    <w:p w14:paraId="7E4644CA" w14:textId="14047AC3" w:rsidR="00386571" w:rsidRDefault="008268EA" w:rsidP="000F2F91">
      <w:r w:rsidRPr="000F2F91">
        <w:t>Genetic algorithms operate on the premise of evolution and natural selection whereby certain anomalies in population create elite members who outlive their counterparts.  The basic framework is as follows:  An initial population is seeded and evaluated</w:t>
      </w:r>
      <w:r w:rsidR="001C71E0">
        <w:t>.</w:t>
      </w:r>
      <w:r w:rsidRPr="000F2F91">
        <w:t xml:space="preserve"> </w:t>
      </w:r>
      <w:r w:rsidR="00A018FC">
        <w:t xml:space="preserve"> </w:t>
      </w:r>
      <w:r w:rsidR="001C71E0">
        <w:t>O</w:t>
      </w:r>
      <w:r w:rsidRPr="000F2F91">
        <w:t xml:space="preserve">ffspring are created using crossover and mutation mechanics, and culling excises inferior members to foster an elite population.  </w:t>
      </w:r>
    </w:p>
    <w:p w14:paraId="3A45987D" w14:textId="27169D18" w:rsidR="00386571" w:rsidRDefault="00A018FC" w:rsidP="000F2F91">
      <w:r>
        <w:t>A</w:t>
      </w:r>
      <w:r w:rsidRPr="000F2F91">
        <w:t xml:space="preserve"> </w:t>
      </w:r>
      <w:r w:rsidR="008268EA" w:rsidRPr="000F2F91">
        <w:t>hybrid genetic algorithm (GEN)</w:t>
      </w:r>
      <w:r>
        <w:t xml:space="preserve"> </w:t>
      </w:r>
      <w:r w:rsidRPr="000F2F91">
        <w:fldChar w:fldCharType="begin" w:fldLock="1"/>
      </w:r>
      <w:r w:rsidR="00084E56">
        <w:instrText>ADDIN CSL_CITATION { "citationItems" : [ { "id" : "ITEM-1", "itemData" : { "abstract" : "A new hybrid procedure that combines genetic operators to existing heuristics is proposed to solve the Quadratic Assignment Problem (QAP). Genetic operators are found to improve the performance of both local search and tabu search. Some guidelines are also given to design good hybrid schemes. These hybrid algorithms are then used to improve on the best known solutions of many test problems in the literature", "author" : [ { "dropping-particle" : "", "family" : "Fleurent", "given" : "Charles", "non-dropping-particle" : "", "parse-names" : false, "suffix" : "" }, { "dropping-particle" : "", "family" : "Ferland", "given" : "JA", "non-dropping-particle" : "", "parse-names" : false, "suffix" : "" } ], "container-title" : "DIMACS Series in Mathematics and Theoretical Computer Science", "id" : "ITEM-1", "issued" : { "date-parts" : [ [ "1994" ] ] }, "page" : "173-187", "publisher" : "American Mathematical Society", "title" : "Genetic hybrids for the quadratic assignment problem", "type" : "chapter" }, "uris" : [ "http://www.mendeley.com/documents/?uuid=a2336fa7-f0e2-4262-8c88-e21ba115f024" ] } ], "mendeley" : { "previouslyFormattedCitation" : "[15]" }, "properties" : { "noteIndex" : 0 }, "schema" : "https://github.com/citation-style-language/schema/raw/master/csl-citation.json" }</w:instrText>
      </w:r>
      <w:r w:rsidRPr="000F2F91">
        <w:fldChar w:fldCharType="separate"/>
      </w:r>
      <w:r w:rsidR="000806F4" w:rsidRPr="000806F4">
        <w:rPr>
          <w:noProof/>
        </w:rPr>
        <w:t>[15]</w:t>
      </w:r>
      <w:r w:rsidRPr="000F2F91">
        <w:fldChar w:fldCharType="end"/>
      </w:r>
      <w:r w:rsidRPr="000F2F91">
        <w:t xml:space="preserve"> </w:t>
      </w:r>
      <w:r>
        <w:t xml:space="preserve">is proposed that seeds the initial population </w:t>
      </w:r>
      <w:r w:rsidR="008268EA" w:rsidRPr="000F2F91">
        <w:t>with the output of RoTS (</w:t>
      </w:r>
      <m:oMath>
        <m:sSup>
          <m:sSupPr>
            <m:ctrlPr>
              <w:rPr>
                <w:rFonts w:ascii="Cambria Math" w:hAnsi="Cambria Math"/>
              </w:rPr>
            </m:ctrlPr>
          </m:sSupPr>
          <m:e>
            <m:r>
              <w:rPr>
                <w:rFonts w:ascii="Cambria Math" w:hAnsi="Cambria Math"/>
              </w:rPr>
              <m:t>n</m:t>
            </m:r>
          </m:e>
          <m:sup>
            <m:r>
              <m:rPr>
                <m:sty m:val="p"/>
              </m:rPr>
              <w:rPr>
                <w:rFonts w:ascii="Cambria Math" w:hAnsi="Cambria Math"/>
              </w:rPr>
              <m:t>2</m:t>
            </m:r>
          </m:sup>
        </m:sSup>
      </m:oMath>
      <w:r w:rsidR="008268EA" w:rsidRPr="000F2F91">
        <w:t xml:space="preserve"> iterations)</w:t>
      </w:r>
      <w:r>
        <w:t xml:space="preserve">, and </w:t>
      </w:r>
      <w:r w:rsidR="008268EA" w:rsidRPr="000F2F91">
        <w:t xml:space="preserve"> utilizes short  RoTS runs (</w:t>
      </w:r>
      <m:oMath>
        <m:r>
          <m:rPr>
            <m:sty m:val="p"/>
          </m:rPr>
          <w:rPr>
            <w:rFonts w:ascii="Cambria Math" w:hAnsi="Cambria Math"/>
          </w:rPr>
          <m:t>10</m:t>
        </m:r>
        <m:r>
          <w:rPr>
            <w:rFonts w:ascii="Cambria Math" w:hAnsi="Cambria Math"/>
          </w:rPr>
          <m:t>n</m:t>
        </m:r>
      </m:oMath>
      <w:r w:rsidR="008268EA" w:rsidRPr="000F2F91">
        <w:t xml:space="preserve">) as the mutation mechanism performed after a crossover.  Parents are chosen randomly according to rank, and crossover is performed by copying overlaps in the parents and partitioning the rest.  Given enough time the algorithm is not only superior to a purely genetic scheme but is shown to improve the basic RoTS on </w:t>
      </w:r>
      <w:r>
        <w:t>Skorin-Kapov</w:t>
      </w:r>
      <w:r w:rsidR="008268EA" w:rsidRPr="000F2F91">
        <w:t xml:space="preserve"> instances</w:t>
      </w:r>
      <w:r w:rsidR="007B7FA0">
        <w:t>,</w:t>
      </w:r>
      <w:r w:rsidR="008268EA" w:rsidRPr="000F2F91">
        <w:t xml:space="preserve"> establishing the current best-known solutions for </w:t>
      </w:r>
      <w:r w:rsidRPr="00175CF2">
        <w:rPr>
          <w:i/>
        </w:rPr>
        <w:t>Wil100</w:t>
      </w:r>
      <w:r w:rsidRPr="000F2F91">
        <w:t xml:space="preserve"> </w:t>
      </w:r>
      <w:r w:rsidR="008268EA" w:rsidRPr="000F2F91">
        <w:t xml:space="preserve">and </w:t>
      </w:r>
      <w:r w:rsidRPr="00175CF2">
        <w:rPr>
          <w:i/>
        </w:rPr>
        <w:t>Sko100</w:t>
      </w:r>
      <w:r w:rsidRPr="000F2F91">
        <w:t xml:space="preserve"> </w:t>
      </w:r>
      <w:r w:rsidR="008268EA" w:rsidRPr="000F2F91">
        <w:t xml:space="preserve">instances </w:t>
      </w:r>
      <w:r w:rsidR="008268EA" w:rsidRPr="000F2F91">
        <w:fldChar w:fldCharType="begin" w:fldLock="1"/>
      </w:r>
      <w:r w:rsidR="00084E56">
        <w:instrText>ADDIN CSL_CITATION { "citationItems" : [ { "id" : "ITEM-1", "itemData" : { "URL" : "http://www.seas.upenn.edu/qaplib/", "abstract" : "The Quadratic Assignment Problem (QAP) has remained one of the great challenges in combinatorial optimization. It is still considered a computationally nontrivial task to solve modest size problems, say of size n=25. The QAPLIB was first published in 1991, in order to provide a unified testbed for QAP, accessible to the scientific community. It consisted of virtually all QAP instances that were accessible to the authors at that time. Due to the continuing demand for these instances, and the strong feedback from many researchers, a major update was provided by Burkard, Karisch and Rendl in 1994. This update was also accessible through anonymous ftp. This update included many new problem instances, generated by several researchers for their own testing purposes. Moreover, a list of current champions, i.e. best known feasible solutions, and best lower bounds was included. The update of April 1996 reflected on one hand the big changes in electronic communication. QAPLIB became a World Wide Web site, the QAPLIB Home Page. On the other hand, the update was necessary, due to the increased research activities around the QAP. A short list of at-that-time-recent dissertations concerning QAP, was included. The update of June 2000 reflects the progress made on the QAP especially on solving new test instances and test instances which were previously not solved to optimality. It includes an updated list of people working on the QAP and an updated list of surveys and dissertations on the QAP. The update of January 2002 reflects the progress made more recently on the QAP. The emphasis relies on the optimal solution of test instances which were previously not solved to optimality. The optimal solutions were obtained by using new bounding techniques and new branch and bound schemes generally implemented in very powerful parallel computation environments. This update also includes new test instances and some improvements on the best known solutions of existing test instances. The list of people working on the QAP as well the list of references have also been updated. The web site will be updated on a regular basis and we hope that, with your help, the QAPLIB Home Page will be an up-to-date source for the QAP. We appreciate any hints on new and better solutions to existing instances or new test instances form QAPLIB, as well as any hints on recent literature pointers on the QAP.", "author" : [ { "dropping-particle" : "", "family" : "R.E. Burkard, E. \u00c7ela, S.E. Karisch", "given" : "F. Rendl", "non-dropping-particle" : "", "parse-names" : false, "suffix" : "" } ], "container-title" : "Journal of Global Optimization", "id" : "ITEM-1", "issued" : { "date-parts" : [ [ "2011" ] ] }, "page" : "391-403", "title" : "QAPLib - A Quadratic Assignment Problem Library", "type" : "webpage" }, "uris" : [ "http://www.mendeley.com/documents/?uuid=2ab7fc54-ed62-4929-813a-4ae650a494c3" ] }, { "id" : "ITEM-2", "itemData" : { "abstract" : "A new hybrid procedure that combines genetic operators to existing heuristics is proposed to solve the Quadratic Assignment Problem (QAP). Genetic operators are found to improve the performance of both local search and tabu search. Some guidelines are also given to design good hybrid schemes. These hybrid algorithms are then used to improve on the best known solutions of many test problems in the literature", "author" : [ { "dropping-particle" : "", "family" : "Fleurent", "given" : "Charles", "non-dropping-particle" : "", "parse-names" : false, "suffix" : "" }, { "dropping-particle" : "", "family" : "Ferland", "given" : "JA", "non-dropping-particle" : "", "parse-names" : false, "suffix" : "" } ], "container-title" : "DIMACS Series in Mathematics and Theoretical Computer Science", "id" : "ITEM-2", "issued" : { "date-parts" : [ [ "1994" ] ] }, "page" : "173-187", "publisher" : "American Mathematical Society", "title" : "Genetic hybrids for the quadratic assignment problem", "type" : "chapter" }, "uris" : [ "http://www.mendeley.com/documents/?uuid=a2336fa7-f0e2-4262-8c88-e21ba115f024" ] } ], "mendeley" : { "previouslyFormattedCitation" : "[15], [33]" }, "properties" : { "noteIndex" : 0 }, "schema" : "https://github.com/citation-style-language/schema/raw/master/csl-citation.json" }</w:instrText>
      </w:r>
      <w:r w:rsidR="008268EA" w:rsidRPr="000F2F91">
        <w:fldChar w:fldCharType="separate"/>
      </w:r>
      <w:r w:rsidR="00192C2E" w:rsidRPr="00192C2E">
        <w:rPr>
          <w:noProof/>
        </w:rPr>
        <w:t>[15], [33]</w:t>
      </w:r>
      <w:r w:rsidR="008268EA" w:rsidRPr="000F2F91">
        <w:fldChar w:fldCharType="end"/>
      </w:r>
      <w:r w:rsidR="008268EA" w:rsidRPr="000F2F91">
        <w:t xml:space="preserve">.  </w:t>
      </w:r>
    </w:p>
    <w:p w14:paraId="5F1AEDED" w14:textId="77B2731E" w:rsidR="008268EA" w:rsidRPr="000F2F91" w:rsidRDefault="006B3EB4" w:rsidP="000F2F91">
      <w:r>
        <w:t>GEN-3</w:t>
      </w:r>
      <w:r w:rsidRPr="000F2F91">
        <w:t xml:space="preserve"> </w:t>
      </w:r>
      <w:r w:rsidR="00BC4626" w:rsidRPr="000F2F91">
        <w:fldChar w:fldCharType="begin" w:fldLock="1"/>
      </w:r>
      <w:r w:rsidR="00084E56">
        <w:instrText>ADDIN CSL_CITATION { "citationItems" : [ { "id" : "ITEM-1", "itemData" : { "abstract" : "The paper proposes, compares and analyses different memory- based meta-heuristics for the quadratic assignment problem (QAP). Two of these methods (FANT and GDH) are new while two others (HAS-QAP and GTSH) are among the best for structured QAP instances. These methods are based on ant systems and genetic algorithms and they are presented under a unified general scheme, called adaptive memory programming (AMP). However, they use different types of memory and different improving procedures. Two new memoryless methods (VNS-QAP and RVNS-QAP) based on variable neighbourhood search are also proposed and compared with adaptive memory procedures.", "author" : [ { "dropping-particle" : "", "family" : "Taillard", "given" : "ED", "non-dropping-particle" : "", "parse-names" : false, "suffix" : "" }, { "dropping-particle" : "", "family" : "Gambardella", "given" : "LM", "non-dropping-particle" : "", "parse-names" : false, "suffix" : "" } ], "container-title" : "Istituto Dalle Molle Di Studi Sull \u2026", "id" : "ITEM-1", "issued" : { "date-parts" : [ [ "1997" ] ] }, "page" : "18", "title" : "Adaptive memories for the quadratic assignment problem", "type" : "report" }, "uris" : [ "http://www.mendeley.com/documents/?uuid=6922afda-915d-4e8d-8b6f-cd59f692694b" ] } ], "mendeley" : { "previouslyFormattedCitation" : "[17]" }, "properties" : { "noteIndex" : 0 }, "schema" : "https://github.com/citation-style-language/schema/raw/master/csl-citation.json" }</w:instrText>
      </w:r>
      <w:r w:rsidR="00BC4626" w:rsidRPr="000F2F91">
        <w:fldChar w:fldCharType="separate"/>
      </w:r>
      <w:r w:rsidR="000806F4" w:rsidRPr="000806F4">
        <w:rPr>
          <w:noProof/>
        </w:rPr>
        <w:t>[17]</w:t>
      </w:r>
      <w:r w:rsidR="00BC4626" w:rsidRPr="000F2F91">
        <w:fldChar w:fldCharType="end"/>
      </w:r>
      <w:r w:rsidR="00BC4626">
        <w:t xml:space="preserve"> </w:t>
      </w:r>
      <w:r w:rsidR="008268EA" w:rsidRPr="000F2F91">
        <w:t xml:space="preserve">modifies GEN by swapping RoTS with a simple first-descent algorithm, while </w:t>
      </w:r>
      <w:r>
        <w:t>utilizing</w:t>
      </w:r>
      <w:r w:rsidRPr="000F2F91">
        <w:t xml:space="preserve"> </w:t>
      </w:r>
      <w:r w:rsidR="008268EA" w:rsidRPr="000F2F91">
        <w:t xml:space="preserve">the same crossover method. The first-descent algorithm simply considers n randomly ordered distinct swaps and executes a swap if the solution will improve; this process is repeated twice. In fact it was found that, for the more structured instances of </w:t>
      </w:r>
      <w:r w:rsidRPr="00CD24C7">
        <w:rPr>
          <w:i/>
        </w:rPr>
        <w:t>Tai-b</w:t>
      </w:r>
      <w:r w:rsidRPr="000F2F91">
        <w:t xml:space="preserve"> </w:t>
      </w:r>
      <w:r w:rsidR="008268EA" w:rsidRPr="000F2F91">
        <w:t xml:space="preserve">and </w:t>
      </w:r>
      <w:r w:rsidRPr="00CD24C7">
        <w:rPr>
          <w:i/>
        </w:rPr>
        <w:t>Sko</w:t>
      </w:r>
      <w:r w:rsidR="008268EA" w:rsidRPr="000F2F91">
        <w:t xml:space="preserve">, GEN-3 surpasses GEN; however, for unstructured instances neither GEN, GEN-3, nor HAS-QAP can compete with tabu searches </w:t>
      </w:r>
      <w:r w:rsidR="008268EA" w:rsidRPr="000F2F91">
        <w:fldChar w:fldCharType="begin" w:fldLock="1"/>
      </w:r>
      <w:r w:rsidR="00084E56">
        <w:instrText>ADDIN CSL_CITATION { "citationItems" : [ { "id" : "ITEM-1", "itemData" : { "abstract" : "The paper proposes, compares and analyses different memory- based meta-heuristics for the quadratic assignment problem (QAP). Two of these methods (FANT and GDH) are new while two others (HAS-QAP and GTSH) are among the best for structured QAP instances. These methods are based on ant systems and genetic algorithms and they are presented under a unified general scheme, called adaptive memory programming (AMP). However, they use different types of memory and different improving procedures. Two new memoryless methods (VNS-QAP and RVNS-QAP) based on variable neighbourhood search are also proposed and compared with adaptive memory procedures.", "author" : [ { "dropping-particle" : "", "family" : "Taillard", "given" : "ED", "non-dropping-particle" : "", "parse-names" : false, "suffix" : "" }, { "dropping-particle" : "", "family" : "Gambardella", "given" : "LM", "non-dropping-particle" : "", "parse-names" : false, "suffix" : "" } ], "container-title" : "Istituto Dalle Molle Di Studi Sull \u2026", "id" : "ITEM-1", "issued" : { "date-parts" : [ [ "1997" ] ] }, "page" : "18", "title" : "Adaptive memories for the quadratic assignment problem", "type" : "report" }, "uris" : [ "http://www.mendeley.com/documents/?uuid=6922afda-915d-4e8d-8b6f-cd59f692694b" ] } ], "mendeley" : { "previouslyFormattedCitation" : "[17]" }, "properties" : { "noteIndex" : 0 }, "schema" : "https://github.com/citation-style-language/schema/raw/master/csl-citation.json" }</w:instrText>
      </w:r>
      <w:r w:rsidR="008268EA" w:rsidRPr="000F2F91">
        <w:fldChar w:fldCharType="separate"/>
      </w:r>
      <w:r w:rsidR="000806F4" w:rsidRPr="000806F4">
        <w:rPr>
          <w:noProof/>
        </w:rPr>
        <w:t>[17]</w:t>
      </w:r>
      <w:r w:rsidR="008268EA" w:rsidRPr="000F2F91">
        <w:fldChar w:fldCharType="end"/>
      </w:r>
      <w:r w:rsidR="008268EA" w:rsidRPr="000F2F91">
        <w:t xml:space="preserve">.  GEN-3 currently holds the best-known values for </w:t>
      </w:r>
      <w:r w:rsidR="00E22676">
        <w:rPr>
          <w:i/>
        </w:rPr>
        <w:t>T</w:t>
      </w:r>
      <w:r w:rsidR="008268EA" w:rsidRPr="00CD24C7">
        <w:rPr>
          <w:i/>
        </w:rPr>
        <w:t>ai150b</w:t>
      </w:r>
      <w:r w:rsidR="008268EA" w:rsidRPr="000F2F91">
        <w:t xml:space="preserve">, the largest of </w:t>
      </w:r>
      <w:r>
        <w:t xml:space="preserve">the </w:t>
      </w:r>
      <w:r w:rsidR="008268EA" w:rsidRPr="000F2F91">
        <w:t>structured instances</w:t>
      </w:r>
      <w:r w:rsidR="0076664A">
        <w:t xml:space="preserve"> in QAPLib</w:t>
      </w:r>
      <w:r w:rsidR="008268EA" w:rsidRPr="000F2F91">
        <w:t xml:space="preserve">.      </w:t>
      </w:r>
    </w:p>
    <w:p w14:paraId="2F984147" w14:textId="1CB83E29" w:rsidR="00386571" w:rsidRDefault="00386571" w:rsidP="00386571">
      <w:pPr>
        <w:pStyle w:val="Heading2"/>
      </w:pPr>
      <w:r>
        <w:t>Ant Colony Optimization</w:t>
      </w:r>
    </w:p>
    <w:p w14:paraId="4A3F9AAF" w14:textId="0B45E160" w:rsidR="008268EA" w:rsidRDefault="008268EA" w:rsidP="000F2F91">
      <w:r w:rsidRPr="000F2F91">
        <w:t>Ant colony optimization algorithms are nature-based meta-heuristics inspired by the foraging behavior of ant colonies</w:t>
      </w:r>
      <w:r w:rsidR="00E71E32">
        <w:t xml:space="preserve"> </w:t>
      </w:r>
      <w:r w:rsidR="00E71E32">
        <w:fldChar w:fldCharType="begin" w:fldLock="1"/>
      </w:r>
      <w:r w:rsidR="00084E56">
        <w:instrText>ADDIN CSL_CITATION { "citationItems" : [ { "id" : "ITEM-1", "itemData" : { "ISBN" : "0262042193", "abstract" : "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 "author" : [ { "dropping-particle" : "", "family" : "Dorigo", "given" : "Marco", "non-dropping-particle" : "", "parse-names" : false, "suffix" : "" }, { "dropping-particle" : "", "family" : "Birattari", "given" : "M", "non-dropping-particle" : "", "parse-names" : false, "suffix" : "" }, { "dropping-particle" : "", "family" : "Stutzle", "given" : "T", "non-dropping-particle" : "", "parse-names" : false, "suffix" : "" } ], "container-title" : "IEEE Computational Intelligence Magazine", "id" : "ITEM-1", "issued" : { "date-parts" : [ [ "2006" ] ] }, "title" : "Ant colony optimization", "type" : "article-journal" }, "uris" : [ "http://www.mendeley.com/documents/?uuid=63263d46-c0d0-481d-99eb-307b6cb21786" ] }, { "id" : "ITEM-2", "itemData" : { "author" : [ { "dropping-particle" : "", "family" : "St\u00fctzle", "given" : "T", "non-dropping-particle" : "", "parse-names" : false, "suffix" : "" } ], "id" : "ITEM-2", "issued" : { "date-parts" : [ [ "1997" ] ] }, "title" : "MAX-MIN ant system for quadratic assignment problems", "type" : "article-journal" }, "uris" : [ "http://www.mendeley.com/documents/?uuid=a2227701-06e5-4a19-bfca-d3ce9f8ff9ca" ] } ], "mendeley" : { "previouslyFormattedCitation" : "[5], [9]" }, "properties" : { "noteIndex" : 0 }, "schema" : "https://github.com/citation-style-language/schema/raw/master/csl-citation.json" }</w:instrText>
      </w:r>
      <w:r w:rsidR="00E71E32">
        <w:fldChar w:fldCharType="separate"/>
      </w:r>
      <w:r w:rsidR="00257D2B" w:rsidRPr="00257D2B">
        <w:rPr>
          <w:noProof/>
        </w:rPr>
        <w:t>[5], [9]</w:t>
      </w:r>
      <w:r w:rsidR="00E71E32">
        <w:fldChar w:fldCharType="end"/>
      </w:r>
      <w:r w:rsidRPr="000F2F91">
        <w:t>.  Ants lay pheromones in their search to food sources, while other ants probabilistically follow paths weighted by pheromone strength</w:t>
      </w:r>
      <w:r w:rsidR="00A429CA">
        <w:t>.</w:t>
      </w:r>
      <w:r w:rsidRPr="000F2F91">
        <w:t xml:space="preserve"> </w:t>
      </w:r>
      <w:r w:rsidR="00A429CA">
        <w:t xml:space="preserve"> </w:t>
      </w:r>
      <w:r w:rsidR="00BC507C">
        <w:t>E</w:t>
      </w:r>
      <w:r w:rsidRPr="000F2F91">
        <w:t xml:space="preserve">ventually, shorter paths to the food source is reinforced and therefore traversed the most.  </w:t>
      </w:r>
      <w:r w:rsidR="001A542D">
        <w:t>The</w:t>
      </w:r>
      <w:r w:rsidRPr="000F2F91">
        <w:t xml:space="preserve"> min-max ant system (ANT)</w:t>
      </w:r>
      <w:r w:rsidR="001A542D">
        <w:t xml:space="preserve"> </w:t>
      </w:r>
      <w:r w:rsidR="001A542D" w:rsidRPr="000F2F91">
        <w:fldChar w:fldCharType="begin" w:fldLock="1"/>
      </w:r>
      <w:r w:rsidR="00084E56">
        <w:instrText>ADDIN CSL_CITATION { "citationItems" : [ { "id" : "ITEM-1", "itemData" : { "author" : [ { "dropping-particle" : "", "family" : "St\u00fctzle", "given" : "T", "non-dropping-particle" : "", "parse-names" : false, "suffix" : "" } ], "id" : "ITEM-1", "issued" : { "date-parts" : [ [ "1997" ] ] }, "title" : "MAX-MIN ant system for quadratic assignment problems", "type" : "article-journal" }, "uris" : [ "http://www.mendeley.com/documents/?uuid=a2227701-06e5-4a19-bfca-d3ce9f8ff9ca" ] } ], "mendeley" : { "previouslyFormattedCitation" : "[5]" }, "properties" : { "noteIndex" : 0 }, "schema" : "https://github.com/citation-style-language/schema/raw/master/csl-citation.json" }</w:instrText>
      </w:r>
      <w:r w:rsidR="001A542D" w:rsidRPr="000F2F91">
        <w:fldChar w:fldCharType="separate"/>
      </w:r>
      <w:r w:rsidR="001A542D" w:rsidRPr="000F2F91">
        <w:rPr>
          <w:noProof/>
        </w:rPr>
        <w:t>[5]</w:t>
      </w:r>
      <w:r w:rsidR="001A542D" w:rsidRPr="000F2F91">
        <w:fldChar w:fldCharType="end"/>
      </w:r>
      <w:r w:rsidRPr="000F2F91">
        <w:t xml:space="preserve"> </w:t>
      </w:r>
      <w:r w:rsidR="001A542D">
        <w:t xml:space="preserve">is applied </w:t>
      </w:r>
      <w:r w:rsidRPr="000F2F91">
        <w:t xml:space="preserve">to QAP whereby each facility/location assignment possesses a corresponding pheromone restricted between upper and lower bounds.  Ants randomly traverse edges in constructing a valid solution guided by the pheromones and the resulting either global or iteration best solution is used to reinforce pheromones along with evaporation of all pheromones taking place.  Utilizing a 2-opt best-exchange local search, ANT was found to vastly outperform RoTS and ReTS on structured instances, finding the current best-known value for </w:t>
      </w:r>
      <w:r w:rsidR="00BE01A7" w:rsidRPr="00EF6B60">
        <w:rPr>
          <w:i/>
        </w:rPr>
        <w:t>Tai256c</w:t>
      </w:r>
      <w:r w:rsidRPr="000F2F91">
        <w:t>.</w:t>
      </w:r>
    </w:p>
    <w:p w14:paraId="203AB3CF" w14:textId="0C8C6BE5" w:rsidR="00E967EB" w:rsidRDefault="00E967EB" w:rsidP="000F2F91">
      <w:r>
        <w:t xml:space="preserve">Our approach extends GLS’ and its two basic extensions by more advanced aspiration criteria over the basic best improvement extension and partial, full, and </w:t>
      </w:r>
      <w:r w:rsidR="0071340C">
        <w:t>repeated</w:t>
      </w:r>
      <w:r>
        <w:t xml:space="preserve">  penalty relaxation </w:t>
      </w:r>
      <w:r w:rsidR="003F4573">
        <w:t xml:space="preserve">schemes </w:t>
      </w:r>
      <w:r>
        <w:t xml:space="preserve">over the naïve random moves extension.  </w:t>
      </w:r>
    </w:p>
    <w:p w14:paraId="16FAFCC8" w14:textId="62EF9DDB" w:rsidR="00807CAC" w:rsidRDefault="00807CAC" w:rsidP="00807CAC">
      <w:pPr>
        <w:pStyle w:val="Heading1"/>
      </w:pPr>
      <w:r>
        <w:t>Guided Local Search</w:t>
      </w:r>
    </w:p>
    <w:p w14:paraId="294D6C74" w14:textId="74604321" w:rsidR="00705275" w:rsidRDefault="00807CAC" w:rsidP="0057497C">
      <w:r>
        <w:t xml:space="preserve">The Quadratic Assignment Problem is classically known in the literature as one of the hardest of the hard combinatorial optimization (CO) problems.  It has been proven to be </w:t>
      </w:r>
      <w:r>
        <w:lastRenderedPageBreak/>
        <w:t>intractable for sizes above n&gt;</w:t>
      </w:r>
      <w:r w:rsidR="006F6E73">
        <w:t>25</w:t>
      </w:r>
      <w:r>
        <w:t xml:space="preserve">.  Due to the complexities inherent in this tough problem, exact algorithms applications are simply </w:t>
      </w:r>
      <w:r w:rsidR="00075B2B">
        <w:t xml:space="preserve">intractable </w:t>
      </w:r>
      <w:r>
        <w:t xml:space="preserve">and heuristics must be </w:t>
      </w:r>
      <w:r w:rsidR="00075B2B">
        <w:t>used</w:t>
      </w:r>
      <w:r>
        <w:t xml:space="preserve">.  Thus, </w:t>
      </w:r>
      <w:r w:rsidR="006E3295">
        <w:t xml:space="preserve">QAP </w:t>
      </w:r>
      <w:r>
        <w:t xml:space="preserve">has been </w:t>
      </w:r>
      <w:r w:rsidR="006E3295">
        <w:t>one</w:t>
      </w:r>
      <w:r>
        <w:t xml:space="preserve"> of the archetypal combinatorial optimization problems for benchmarking, testing, refining, and development </w:t>
      </w:r>
      <w:r w:rsidR="00F20AF1">
        <w:t xml:space="preserve">novel </w:t>
      </w:r>
      <w:r>
        <w:t>heuristics</w:t>
      </w:r>
      <w:r w:rsidR="00F20AF1">
        <w:t xml:space="preserve"> and meta-</w:t>
      </w:r>
      <w:r w:rsidR="00F532AF">
        <w:t>heuristics</w:t>
      </w:r>
      <w:r w:rsidR="00F20AF1">
        <w:t xml:space="preserve"> approaches</w:t>
      </w:r>
      <w:r>
        <w:t xml:space="preserve">.  This is also facilitated by </w:t>
      </w:r>
      <w:r w:rsidR="00F20AF1">
        <w:t>means of the</w:t>
      </w:r>
      <w:r>
        <w:t xml:space="preserve"> excellent </w:t>
      </w:r>
      <w:r w:rsidR="00F92FB0">
        <w:t xml:space="preserve">up-to-date </w:t>
      </w:r>
      <w:r>
        <w:t>ce</w:t>
      </w:r>
      <w:r w:rsidR="00F92FB0">
        <w:t xml:space="preserve">ntralized set of benchmarks, results, and references used </w:t>
      </w:r>
      <w:r>
        <w:t xml:space="preserve">extensively throughout the literature, known as the QAPLib </w:t>
      </w:r>
      <w:r>
        <w:fldChar w:fldCharType="begin" w:fldLock="1"/>
      </w:r>
      <w:r w:rsidR="00084E56">
        <w:instrText>ADDIN CSL_CITATION { "citationItems" : [ { "id" : "ITEM-1", "itemData" : { "URL" : "http://www.seas.upenn.edu/qaplib/", "abstract" : "The Quadratic Assignment Problem (QAP) has remained one of the great challenges in combinatorial optimization. It is still considered a computationally nontrivial task to solve modest size problems, say of size n=25. The QAPLIB was first published in 1991, in order to provide a unified testbed for QAP, accessible to the scientific community. It consisted of virtually all QAP instances that were accessible to the authors at that time. Due to the continuing demand for these instances, and the strong feedback from many researchers, a major update was provided by Burkard, Karisch and Rendl in 1994. This update was also accessible through anonymous ftp. This update included many new problem instances, generated by several researchers for their own testing purposes. Moreover, a list of current champions, i.e. best known feasible solutions, and best lower bounds was included. The update of April 1996 reflected on one hand the big changes in electronic communication. QAPLIB became a World Wide Web site, the QAPLIB Home Page. On the other hand, the update was necessary, due to the increased research activities around the QAP. A short list of at-that-time-recent dissertations concerning QAP, was included. The update of June 2000 reflects the progress made on the QAP especially on solving new test instances and test instances which were previously not solved to optimality. It includes an updated list of people working on the QAP and an updated list of surveys and dissertations on the QAP. The update of January 2002 reflects the progress made more recently on the QAP. The emphasis relies on the optimal solution of test instances which were previously not solved to optimality. The optimal solutions were obtained by using new bounding techniques and new branch and bound schemes generally implemented in very powerful parallel computation environments. This update also includes new test instances and some improvements on the best known solutions of existing test instances. The list of people working on the QAP as well the list of references have also been updated. The web site will be updated on a regular basis and we hope that, with your help, the QAPLIB Home Page will be an up-to-date source for the QAP. We appreciate any hints on new and better solutions to existing instances or new test instances form QAPLIB, as well as any hints on recent literature pointers on the QAP.", "author" : [ { "dropping-particle" : "", "family" : "R.E. Burkard, E. \u00c7ela, S.E. Karisch", "given" : "F. Rendl", "non-dropping-particle" : "", "parse-names" : false, "suffix" : "" } ], "container-title" : "Journal of Global Optimization", "id" : "ITEM-1", "issued" : { "date-parts" : [ [ "2011" ] ] }, "page" : "391-403", "title" : "QAPLib - A Quadratic Assignment Problem Library", "type" : "webpage" }, "uris" : [ "http://www.mendeley.com/documents/?uuid=2ab7fc54-ed62-4929-813a-4ae650a494c3" ] } ], "mendeley" : { "previouslyFormattedCitation" : "[33]" }, "properties" : { "noteIndex" : 0 }, "schema" : "https://github.com/citation-style-language/schema/raw/master/csl-citation.json" }</w:instrText>
      </w:r>
      <w:r>
        <w:fldChar w:fldCharType="separate"/>
      </w:r>
      <w:r w:rsidRPr="00807CAC">
        <w:rPr>
          <w:noProof/>
        </w:rPr>
        <w:t>[33]</w:t>
      </w:r>
      <w:r>
        <w:fldChar w:fldCharType="end"/>
      </w:r>
      <w:r>
        <w:t xml:space="preserve">.  </w:t>
      </w:r>
    </w:p>
    <w:p w14:paraId="4F4B8878" w14:textId="057F6706" w:rsidR="0057497C" w:rsidRDefault="00084247" w:rsidP="00823A68">
      <w:pPr>
        <w:pStyle w:val="Heading2"/>
      </w:pPr>
      <w:r>
        <w:t>Local Search</w:t>
      </w:r>
    </w:p>
    <w:p w14:paraId="3F132005" w14:textId="33DA79EC" w:rsidR="005817DE" w:rsidRDefault="00AC26E8" w:rsidP="0057497C">
      <w:r>
        <w:t xml:space="preserve">Due to </w:t>
      </w:r>
      <w:r w:rsidR="00A70513">
        <w:t>QAP’s</w:t>
      </w:r>
      <w:r>
        <w:t xml:space="preserve"> hardness and the need for heuristics, one </w:t>
      </w:r>
      <w:r w:rsidR="00957807">
        <w:t>of the most popular heuristic scheme</w:t>
      </w:r>
      <w:r w:rsidR="00B74F23">
        <w:t xml:space="preserve"> used</w:t>
      </w:r>
      <w:r w:rsidR="00957807">
        <w:t xml:space="preserve"> in the literature is</w:t>
      </w:r>
      <w:r>
        <w:t xml:space="preserve"> </w:t>
      </w:r>
      <w:r w:rsidR="00957807">
        <w:t>the</w:t>
      </w:r>
      <w:r>
        <w:t xml:space="preserve"> improvement heuristic.  These operate as follows:  Given a random solution in the </w:t>
      </w:r>
      <w:r w:rsidR="00F07F07">
        <w:t xml:space="preserve">solution space of potentially </w:t>
      </w:r>
      <m:oMath>
        <m:r>
          <w:rPr>
            <w:rFonts w:ascii="Cambria Math" w:hAnsi="Cambria Math"/>
          </w:rPr>
          <m:t>n!</m:t>
        </m:r>
      </m:oMath>
      <w:r>
        <w:t xml:space="preserve"> different solutions – one for each permutation in a combinatorial optimization problem – an improvement heuristic observes a limit</w:t>
      </w:r>
      <w:r w:rsidR="00957807">
        <w:t>ed set of neighboring solutions</w:t>
      </w:r>
      <w:r>
        <w:t xml:space="preserve"> and </w:t>
      </w:r>
      <w:r w:rsidR="00957807">
        <w:t>chooses eithe</w:t>
      </w:r>
      <w:r w:rsidR="00CF3E9B">
        <w:t xml:space="preserve">r the first improving solution </w:t>
      </w:r>
      <w:r w:rsidR="00957807">
        <w:t xml:space="preserve">or the best improving solution. </w:t>
      </w:r>
      <w:r w:rsidR="00084247">
        <w:t xml:space="preserve">The fitness or quality of the solution is simply the </w:t>
      </w:r>
      <w:r w:rsidR="005349C4">
        <w:t>evaluation</w:t>
      </w:r>
      <w:r w:rsidR="00084247">
        <w:t xml:space="preserve"> of the </w:t>
      </w:r>
      <w:r w:rsidR="00084247" w:rsidRPr="00661155">
        <w:rPr>
          <w:b/>
        </w:rPr>
        <w:t>objective function</w:t>
      </w:r>
      <w:r w:rsidR="00084247">
        <w:t xml:space="preserve"> for QAP as shown in (1) when </w:t>
      </w:r>
      <w:r w:rsidR="00C05EF0">
        <w:t>input</w:t>
      </w:r>
      <w:r w:rsidR="00A70513">
        <w:t xml:space="preserve"> with the</w:t>
      </w:r>
      <w:r w:rsidR="00084247">
        <w:t xml:space="preserve"> solution.  Since QAP is a minimization problem, a solution improvement occurs when the new solution resolves to a lower objective function value than the current solution.  The goal is to quickly find the most minimal solution</w:t>
      </w:r>
      <w:r w:rsidR="0084244B">
        <w:t xml:space="preserve">, known as the </w:t>
      </w:r>
      <w:r w:rsidR="0084244B" w:rsidRPr="00E53C27">
        <w:rPr>
          <w:b/>
        </w:rPr>
        <w:t>global optimum</w:t>
      </w:r>
      <w:r w:rsidR="0084244B">
        <w:t>,</w:t>
      </w:r>
      <w:r w:rsidR="00A70513">
        <w:t xml:space="preserve"> in tractable time</w:t>
      </w:r>
      <w:r w:rsidR="00C3472E">
        <w:t xml:space="preserve">.  </w:t>
      </w:r>
      <w:r w:rsidR="00957807">
        <w:t xml:space="preserve">The simplest of </w:t>
      </w:r>
      <w:r w:rsidR="00957807" w:rsidRPr="00B8104C">
        <w:rPr>
          <w:b/>
        </w:rPr>
        <w:t>neighborhood structures</w:t>
      </w:r>
      <w:r w:rsidR="00957807">
        <w:t xml:space="preserve"> is based on 2-Opt and is the set of all </w:t>
      </w:r>
      <m:oMath>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2</m:t>
                </m:r>
              </m:sup>
            </m:sSup>
          </m:e>
        </m:d>
      </m:oMath>
      <w:r w:rsidR="00957807">
        <w:t xml:space="preserve"> solutions obtained by swapping </w:t>
      </w:r>
      <w:r w:rsidR="007B72E7">
        <w:t xml:space="preserve">two elements in the current solution.  This can be generalized to the case of k-Opt, or the set of </w:t>
      </w:r>
      <m:oMath>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k</m:t>
                </m:r>
              </m:sup>
            </m:sSup>
          </m:e>
        </m:d>
      </m:oMath>
      <w:r w:rsidR="007B72E7">
        <w:t xml:space="preserve"> solutions</w:t>
      </w:r>
      <w:r w:rsidR="00957807">
        <w:t xml:space="preserve"> </w:t>
      </w:r>
      <w:r w:rsidR="007B72E7">
        <w:t>obtained by swapping k el</w:t>
      </w:r>
      <w:r w:rsidR="006B3415">
        <w:t>ements in the current solution.</w:t>
      </w:r>
      <w:r w:rsidR="007B72E7">
        <w:t xml:space="preserve"> </w:t>
      </w:r>
      <w:r w:rsidR="00923063">
        <w:t xml:space="preserve"> </w:t>
      </w:r>
      <w:r w:rsidR="00C02BF2">
        <w:t>T</w:t>
      </w:r>
      <w:r w:rsidR="007B72E7">
        <w:t>raversing increasingly complex neighborhood structures increases resolution and accuracy, while suffering from exacerbated time complexity to potentially negate the effectiveness of any meta-heuristic framew</w:t>
      </w:r>
      <w:r w:rsidR="00957D83">
        <w:t>orks utilizing the local search</w:t>
      </w:r>
      <w:r w:rsidR="00D33F63">
        <w:t xml:space="preserve">. </w:t>
      </w:r>
      <w:r w:rsidR="00A77640">
        <w:t>Once a favorable neighboring solution is found, the loca</w:t>
      </w:r>
      <w:r w:rsidR="00084247">
        <w:t>l search “moves” or performs the needed swap to obtain that solution</w:t>
      </w:r>
      <w:r w:rsidR="003E7DFA">
        <w:t xml:space="preserve">.  In doing so it has traversed the </w:t>
      </w:r>
      <w:r w:rsidR="003E7DFA" w:rsidRPr="006B5BBC">
        <w:rPr>
          <w:b/>
        </w:rPr>
        <w:t>solution landscape</w:t>
      </w:r>
      <w:r w:rsidR="003E7DFA">
        <w:t xml:space="preserve">. </w:t>
      </w:r>
      <w:r w:rsidR="00D67889">
        <w:t xml:space="preserve"> </w:t>
      </w:r>
      <w:r w:rsidR="003E7DFA">
        <w:t>This landscape may be thought of as a mountainous region with hills, craters, and valleys and is induced from the objective function</w:t>
      </w:r>
      <w:r w:rsidR="0083637C">
        <w:t xml:space="preserve">, set of all </w:t>
      </w:r>
      <w:r w:rsidR="00957D83">
        <w:t xml:space="preserve"> solutions</w:t>
      </w:r>
      <w:r w:rsidR="0083637C">
        <w:t>,</w:t>
      </w:r>
      <w:r w:rsidR="00957D83">
        <w:t xml:space="preserve"> and </w:t>
      </w:r>
      <w:r w:rsidR="0083637C">
        <w:t>a distance measure</w:t>
      </w:r>
      <w:r w:rsidR="00957D83">
        <w:t xml:space="preserve"> </w:t>
      </w:r>
      <w:r w:rsidR="00957D83">
        <w:fldChar w:fldCharType="begin" w:fldLock="1"/>
      </w:r>
      <w:r w:rsidR="00084E56">
        <w:instrText>ADDIN CSL_CITATION { "citationItems" : [ { "id" : "ITEM-1", "itemData" : { "author" : [ { "dropping-particle" : "", "family" : "St\u00fctzle", "given" : "T", "non-dropping-particle" : "", "parse-names" : false, "suffix" : "" }, { "dropping-particle" : "", "family" : "Dorigo", "given" : "Marco", "non-dropping-particle" : "", "parse-names" : false, "suffix" : "" } ], "id" : "ITEM-1", "issued" : { "date-parts" : [ [ "2001" ] ] }, "title" : "Local search and metaheuristics for the quadratic assignment problem", "type" : "report" }, "uris" : [ "http://www.mendeley.com/documents/?uuid=dc1e6d82-2604-4a62-86be-a2075fd325b6" ] } ], "mendeley" : { "previouslyFormattedCitation" : "[3]" }, "properties" : { "noteIndex" : 0 }, "schema" : "https://github.com/citation-style-language/schema/raw/master/csl-citation.json" }</w:instrText>
      </w:r>
      <w:r w:rsidR="00957D83">
        <w:fldChar w:fldCharType="separate"/>
      </w:r>
      <w:r w:rsidR="00957D83" w:rsidRPr="00D33F63">
        <w:rPr>
          <w:noProof/>
        </w:rPr>
        <w:t>[3]</w:t>
      </w:r>
      <w:r w:rsidR="00957D83">
        <w:fldChar w:fldCharType="end"/>
      </w:r>
      <w:r w:rsidR="00957D83">
        <w:t>.</w:t>
      </w:r>
      <w:r w:rsidR="00084247">
        <w:t xml:space="preserve">  This process recurs until no neighboring solution can be found for which an improvement can be made.</w:t>
      </w:r>
      <w:r w:rsidR="00A73DF2">
        <w:t xml:space="preserve">  Once this occurs, the capstone issue of all local searches arises – namely, how to escape local optima.</w:t>
      </w:r>
      <w:r w:rsidR="005817DE">
        <w:t xml:space="preserve">  The solution at this point is known as a </w:t>
      </w:r>
      <w:r w:rsidR="005817DE" w:rsidRPr="007D06EC">
        <w:rPr>
          <w:b/>
        </w:rPr>
        <w:t>local optimum</w:t>
      </w:r>
      <w:r w:rsidR="005817DE">
        <w:t xml:space="preserve">. </w:t>
      </w:r>
      <w:r w:rsidR="00A73DF2">
        <w:t xml:space="preserve">  </w:t>
      </w:r>
    </w:p>
    <w:p w14:paraId="6321ACCD" w14:textId="1C3C8740" w:rsidR="009E1C9E" w:rsidRDefault="00A73DF2" w:rsidP="0057497C">
      <w:r>
        <w:t xml:space="preserve">Many attempts at </w:t>
      </w:r>
      <w:bookmarkStart w:id="0" w:name="_GoBack"/>
      <w:bookmarkEnd w:id="0"/>
      <w:r>
        <w:t>escaping local optima has been given in the literature</w:t>
      </w:r>
      <w:r w:rsidR="0060398E">
        <w:t xml:space="preserve"> and these usually occur by wrapping a larger </w:t>
      </w:r>
      <w:r w:rsidR="005817DE">
        <w:t xml:space="preserve">more complex </w:t>
      </w:r>
      <w:r w:rsidR="0060398E">
        <w:t xml:space="preserve">framework around the basic improvement local search.  </w:t>
      </w:r>
      <w:r w:rsidR="005817DE">
        <w:t xml:space="preserve">This larger framework is known as a meta-heuristic and can be either constructive or improvement-based.  It is constructive if it uses the locally optimal solution, or the output from the local search, updates an adaptive memory, and strategically surveys other areas of the solution space by generating a new solution based on the adaptive memory.  This new solution is then run through the local search and brought to its local optimum.  On the other hand, a meta-heuristic is improvement-based if, instead of constructing new solutions, it contains mechanisms to traverse past the current local optimum by either performing increasingly intense mutations of the solution, known as perturbations or jolts, allowing for a time </w:t>
      </w:r>
      <w:r w:rsidR="005817DE">
        <w:lastRenderedPageBreak/>
        <w:t xml:space="preserve">traversal to worsening solutions, or temporarily pruning the local neighborhood </w:t>
      </w:r>
      <w:r w:rsidR="009E1C9E">
        <w:t xml:space="preserve">structure </w:t>
      </w:r>
      <w:r w:rsidR="005817DE">
        <w:t>by forbidding certain swaps</w:t>
      </w:r>
      <w:r w:rsidR="009E1C9E">
        <w:t xml:space="preserve"> from being made</w:t>
      </w:r>
      <w:r w:rsidR="005817DE">
        <w:t>.</w:t>
      </w:r>
      <w:r w:rsidR="009E1C9E">
        <w:t xml:space="preserve">  The best of the remaining allowed swaps may be a worsening solution; however, the process is temporary and allows escaping local optimum.</w:t>
      </w:r>
      <w:r w:rsidR="005817DE">
        <w:t xml:space="preserve">  </w:t>
      </w:r>
      <w:r w:rsidR="00B17015">
        <w:t xml:space="preserve">Examples of </w:t>
      </w:r>
      <w:r w:rsidR="0069723D">
        <w:t xml:space="preserve">improvement </w:t>
      </w:r>
      <w:r w:rsidR="00B17015">
        <w:t>meta-heuristics used in the literature are simulated annealing (SA)</w:t>
      </w:r>
      <w:r w:rsidR="007C486C">
        <w:t xml:space="preserve">, </w:t>
      </w:r>
      <w:r w:rsidR="00B17015">
        <w:t>tabu search (TS)</w:t>
      </w:r>
      <w:r w:rsidR="007C486C">
        <w:t>, and guided local search (GLS). In the following we survey GLS,</w:t>
      </w:r>
      <w:r w:rsidR="00974C20">
        <w:t xml:space="preserve"> </w:t>
      </w:r>
      <w:r w:rsidR="007C486C">
        <w:t xml:space="preserve">including a discussion on its background, mechanics, and implementation.  </w:t>
      </w:r>
    </w:p>
    <w:p w14:paraId="62AD8AAF" w14:textId="77777777" w:rsidR="00743150" w:rsidRDefault="00A73DF2" w:rsidP="00743150">
      <w:pPr>
        <w:pStyle w:val="Heading2"/>
      </w:pPr>
      <w:r>
        <w:t>Background</w:t>
      </w:r>
    </w:p>
    <w:p w14:paraId="7C2EAC30" w14:textId="36C6DADF" w:rsidR="00FC0CA2" w:rsidRDefault="00B1299E" w:rsidP="00B17015">
      <w:r>
        <w:t xml:space="preserve">Since the Guided Local Search (GLS) is a meta-heuristic, or a </w:t>
      </w:r>
      <w:r w:rsidR="005C5FD7">
        <w:t>problem-</w:t>
      </w:r>
      <w:r>
        <w:t xml:space="preserve">agnostic framework </w:t>
      </w:r>
      <w:r w:rsidR="005C5FD7">
        <w:t>adaptable</w:t>
      </w:r>
      <w:r w:rsidR="00D0414C">
        <w:t xml:space="preserve"> to </w:t>
      </w:r>
      <w:r>
        <w:t xml:space="preserve">multiple combinatorial optimization problems, GLS has indeed been applied to many such problems.  In addition to QAP, GLS has been applied to the vehicle routing problem, the radio link frequency assignment problem, function optimization, traveling salesman problem, SAT, and weighted MAX-SAT </w:t>
      </w:r>
      <w:r>
        <w:fldChar w:fldCharType="begin" w:fldLock="1"/>
      </w:r>
      <w:r w:rsidR="00084E56">
        <w:instrText>ADDIN CSL_CITATION { "citationItems" : [ { "id" : "ITEM-1", "itemData" : { "abstract" : "In this thesis, we show how an Extended Guided Local Search can be applied to a set of problems and show that the extensions can improve its performance. We show how an aspiration criterion can be added to Guided Local Search to improve its performance for some problem types and parameter settings. We then demonstrate how, by making an occasional random move, the performance of Guided Local Search can be further improved for some problems and parameter settings. For both extensions, we make use of search monitors to attempt to analyse when and why each extension succeeds or fails. Finally, we combine the extensions and compare the resulting Extended Guided Local Search with some state-of-the-art algorithms for the different problem types, we have used for our experiments.", "author" : [ { "dropping-particle" : "", "family" : "Mills", "given" : "P", "non-dropping-particle" : "", "parse-names" : false, "suffix" : "" } ], "id" : "ITEM-1", "issued" : { "date-parts" : [ [ "2002" ] ] }, "title" : "Extensions to guided local search", "type" : "thesis" }, "uris" : [ "http://www.mendeley.com/documents/?uuid=8899583e-b534-4723-bfb7-e265c16e04dc" ] } ], "mendeley" : { "previouslyFormattedCitation" : "[29]" }, "properties" : { "noteIndex" : 0 }, "schema" : "https://github.com/citation-style-language/schema/raw/master/csl-citation.json" }</w:instrText>
      </w:r>
      <w:r>
        <w:fldChar w:fldCharType="separate"/>
      </w:r>
      <w:r w:rsidRPr="00B1299E">
        <w:rPr>
          <w:noProof/>
        </w:rPr>
        <w:t>[29]</w:t>
      </w:r>
      <w:r>
        <w:fldChar w:fldCharType="end"/>
      </w:r>
      <w:r>
        <w:t xml:space="preserve">.  GLS </w:t>
      </w:r>
      <w:r w:rsidR="00843BEF">
        <w:t xml:space="preserve">is a member of the class of meta-heuristics known as dynamic local search, and </w:t>
      </w:r>
      <w:r>
        <w:t>can be seen as a direct descendent of the tabu search</w:t>
      </w:r>
      <w:r w:rsidR="00843BEF">
        <w:t xml:space="preserve"> </w:t>
      </w:r>
      <w:r>
        <w:t>in the hierarchical classification of meta-heuristic approaches</w:t>
      </w:r>
      <w:r w:rsidR="00843BEF">
        <w:t xml:space="preserve">.  It was </w:t>
      </w:r>
      <w:r>
        <w:t>devised and generalized from the “GENET neural network for solving constraint satisfaction problems and optimization problems”</w:t>
      </w:r>
      <w:r w:rsidR="00D6148B">
        <w:t xml:space="preserve"> </w:t>
      </w:r>
      <w:r w:rsidR="00D6148B">
        <w:fldChar w:fldCharType="begin" w:fldLock="1"/>
      </w:r>
      <w:r w:rsidR="00084E56">
        <w:instrText>ADDIN CSL_CITATION { "citationItems" : [ { "id" : "ITEM-1", "itemData" : { "abstract" : "In this thesis, we show how an Extended Guided Local Search can be applied to a set of problems and show that the extensions can improve its performance. We show how an aspiration criterion can be added to Guided Local Search to improve its performance for some problem types and parameter settings. We then demonstrate how, by making an occasional random move, the performance of Guided Local Search can be further improved for some problems and parameter settings. For both extensions, we make use of search monitors to attempt to analyse when and why each extension succeeds or fails. Finally, we combine the extensions and compare the resulting Extended Guided Local Search with some state-of-the-art algorithms for the different problem types, we have used for our experiments.", "author" : [ { "dropping-particle" : "", "family" : "Mills", "given" : "P", "non-dropping-particle" : "", "parse-names" : false, "suffix" : "" } ], "id" : "ITEM-1", "issued" : { "date-parts" : [ [ "2002" ] ] }, "title" : "Extensions to guided local search", "type" : "thesis" }, "uris" : [ "http://www.mendeley.com/documents/?uuid=8899583e-b534-4723-bfb7-e265c16e04dc" ] } ], "mendeley" : { "previouslyFormattedCitation" : "[29]" }, "properties" : { "noteIndex" : 0 }, "schema" : "https://github.com/citation-style-language/schema/raw/master/csl-citation.json" }</w:instrText>
      </w:r>
      <w:r w:rsidR="00D6148B">
        <w:fldChar w:fldCharType="separate"/>
      </w:r>
      <w:r w:rsidR="00D6148B" w:rsidRPr="00D6148B">
        <w:rPr>
          <w:noProof/>
        </w:rPr>
        <w:t>[29]</w:t>
      </w:r>
      <w:r w:rsidR="00D6148B">
        <w:fldChar w:fldCharType="end"/>
      </w:r>
      <w:r w:rsidR="00D6148B">
        <w:t xml:space="preserve">.  </w:t>
      </w:r>
      <w:r w:rsidR="005B6DD3">
        <w:t xml:space="preserve">It was further generalized from the “min-conflicts heuristic repair method by Minton et al.” developed again for constraint satisfaction problems </w:t>
      </w:r>
      <w:r w:rsidR="005B6DD3">
        <w:fldChar w:fldCharType="begin" w:fldLock="1"/>
      </w:r>
      <w:r w:rsidR="00084E56">
        <w:instrText>ADDIN CSL_CITATION { "citationItems" : [ { "id" : "ITEM-1", "itemData" : { "ISBN" : "978-1-4419-1665-5", "abstract" : "The first edition of the Handbook of Metaheuristics was published in 2003 under the editorship of Fred Glover and Gary A. Kochenberger. Given the numerous developments observed in the field of metaheuristics in recent years, it appeared that the time was ripe for a second edition of the Handbook. When Glover and Kochenberger were unable to prepare this second edition, they suggested that Michel Gendreau and Jean-Yves Potvin should take over the editorship, and so this important new edition is now available. Through its 21 chapters, this second edition is designed to provide a broad coverage of the concepts, implementations and applications in this important field of optimization. Original contributors either revised or updated their work, or provided entirely new chapters. The Handbook now includes updated chapters on the best known metaheuristics, including simulated annealing, tabu search, variable neighborhood search, scatter search and path relinking, genetic algorithms, memetic algorithms, genetic programming, ant colony optimization, multi-start methods, greedy randomized adaptive search procedure, guided local search, hyper-heuristics and parallel metaheuristics. It also contains three new chapters on large neighborhood search, artificial immune systems and hybrid metaheuristics. The last four chapters are devoted to more general issues related to the field of metaheuristics, namely reactive search, stochastic search, fitness landscape analysis and performance comparison.", "author" : [ { "dropping-particle" : "", "family" : "Gendreau", "given" : "Michel", "non-dropping-particle" : "", "parse-names" : false, "suffix" : "" }, { "dropping-particle" : "", "family" : "Potvin", "given" : "Jean-Yves", "non-dropping-particle" : "", "parse-names" : false, "suffix" : "" } ], "chapter-number" : "11", "container-title" : "Handbook of Metaheuristics", "edition" : "2", "editor" : [ { "dropping-particle" : "", "family" : "Gendreau", "given" : "Michel", "non-dropping-particle" : "", "parse-names" : false, "suffix" : "" }, { "dropping-particle" : "", "family" : "Potvin", "given" : "Jean-Yves", "non-dropping-particle" : "", "parse-names" : false, "suffix" : "" } ], "id" : "ITEM-1", "issued" : { "date-parts" : [ [ "2010" ] ] }, "page" : "648", "publisher" : "Springer", "title" : "Handbook of Metaheuristics", "type" : "book" }, "uris" : [ "http://www.mendeley.com/documents/?uuid=69dca5df-0e53-4553-a7a7-0c7b1ba339d4" ] } ], "mendeley" : { "previouslyFormattedCitation" : "[36]" }, "properties" : { "noteIndex" : 0 }, "schema" : "https://github.com/citation-style-language/schema/raw/master/csl-citation.json" }</w:instrText>
      </w:r>
      <w:r w:rsidR="005B6DD3">
        <w:fldChar w:fldCharType="separate"/>
      </w:r>
      <w:r w:rsidR="005B6DD3" w:rsidRPr="005B6DD3">
        <w:rPr>
          <w:noProof/>
        </w:rPr>
        <w:t>[36]</w:t>
      </w:r>
      <w:r w:rsidR="005B6DD3">
        <w:fldChar w:fldCharType="end"/>
      </w:r>
      <w:r w:rsidR="005B6DD3">
        <w:t>.</w:t>
      </w:r>
      <w:r w:rsidR="00706582">
        <w:t xml:space="preserve">  </w:t>
      </w:r>
      <w:r w:rsidR="0056354E">
        <w:t xml:space="preserve">Recently GLS has been used with a genetic algorithm as the local search method and successfully applied to the processor configuration problem, the generalized assignment problem, and the radio link frequency assignment problem </w:t>
      </w:r>
      <w:r w:rsidR="0056354E">
        <w:fldChar w:fldCharType="begin" w:fldLock="1"/>
      </w:r>
      <w:r w:rsidR="00084E56">
        <w:instrText>ADDIN CSL_CITATION { "citationItems" : [ { "id" : "ITEM-1", "itemData" : { "abstract" : "In this thesis, we show how an Extended Guided Local Search can be applied to a set of problems and show that the extensions can improve its performance. We show how an aspiration criterion can be added to Guided Local Search to improve its performance for some problem types and parameter settings. We then demonstrate how, by making an occasional random move, the performance of Guided Local Search can be further improved for some problems and parameter settings. For both extensions, we make use of search monitors to attempt to analyse when and why each extension succeeds or fails. Finally, we combine the extensions and compare the resulting Extended Guided Local Search with some state-of-the-art algorithms for the different problem types, we have used for our experiments.", "author" : [ { "dropping-particle" : "", "family" : "Mills", "given" : "P", "non-dropping-particle" : "", "parse-names" : false, "suffix" : "" } ], "id" : "ITEM-1", "issued" : { "date-parts" : [ [ "2002" ] ] }, "title" : "Extensions to guided local search", "type" : "thesis" }, "uris" : [ "http://www.mendeley.com/documents/?uuid=8899583e-b534-4723-bfb7-e265c16e04dc" ] } ], "mendeley" : { "previouslyFormattedCitation" : "[29]" }, "properties" : { "noteIndex" : 0 }, "schema" : "https://github.com/citation-style-language/schema/raw/master/csl-citation.json" }</w:instrText>
      </w:r>
      <w:r w:rsidR="0056354E">
        <w:fldChar w:fldCharType="separate"/>
      </w:r>
      <w:r w:rsidR="0056354E" w:rsidRPr="0056354E">
        <w:rPr>
          <w:noProof/>
        </w:rPr>
        <w:t>[29]</w:t>
      </w:r>
      <w:r w:rsidR="0056354E">
        <w:fldChar w:fldCharType="end"/>
      </w:r>
      <w:r w:rsidR="0056354E">
        <w:t xml:space="preserve">.  </w:t>
      </w:r>
      <w:r w:rsidR="00706582">
        <w:t xml:space="preserve">GLS is related to an area of search theory </w:t>
      </w:r>
      <w:r w:rsidR="00340C3D">
        <w:t>focused on</w:t>
      </w:r>
      <w:r w:rsidR="00706582">
        <w:t xml:space="preserve"> distributing search effort </w:t>
      </w:r>
      <w:r w:rsidR="00706582">
        <w:fldChar w:fldCharType="begin" w:fldLock="1"/>
      </w:r>
      <w:r w:rsidR="00084E56">
        <w:instrText>ADDIN CSL_CITATION { "citationItems" : [ { "id" : "ITEM-1", "itemData" : { "ISBN" : "978-1-4419-1665-5", "abstract" : "The first edition of the Handbook of Metaheuristics was published in 2003 under the editorship of Fred Glover and Gary A. Kochenberger. Given the numerous developments observed in the field of metaheuristics in recent years, it appeared that the time was ripe for a second edition of the Handbook. When Glover and Kochenberger were unable to prepare this second edition, they suggested that Michel Gendreau and Jean-Yves Potvin should take over the editorship, and so this important new edition is now available. Through its 21 chapters, this second edition is designed to provide a broad coverage of the concepts, implementations and applications in this important field of optimization. Original contributors either revised or updated their work, or provided entirely new chapters. The Handbook now includes updated chapters on the best known metaheuristics, including simulated annealing, tabu search, variable neighborhood search, scatter search and path relinking, genetic algorithms, memetic algorithms, genetic programming, ant colony optimization, multi-start methods, greedy randomized adaptive search procedure, guided local search, hyper-heuristics and parallel metaheuristics. It also contains three new chapters on large neighborhood search, artificial immune systems and hybrid metaheuristics. The last four chapters are devoted to more general issues related to the field of metaheuristics, namely reactive search, stochastic search, fitness landscape analysis and performance comparison.", "author" : [ { "dropping-particle" : "", "family" : "Gendreau", "given" : "Michel", "non-dropping-particle" : "", "parse-names" : false, "suffix" : "" }, { "dropping-particle" : "", "family" : "Potvin", "given" : "Jean-Yves", "non-dropping-particle" : "", "parse-names" : false, "suffix" : "" } ], "chapter-number" : "11", "container-title" : "Handbook of Metaheuristics", "edition" : "2", "editor" : [ { "dropping-particle" : "", "family" : "Gendreau", "given" : "Michel", "non-dropping-particle" : "", "parse-names" : false, "suffix" : "" }, { "dropping-particle" : "", "family" : "Potvin", "given" : "Jean-Yves", "non-dropping-particle" : "", "parse-names" : false, "suffix" : "" } ], "id" : "ITEM-1", "issued" : { "date-parts" : [ [ "2010" ] ] }, "page" : "648", "publisher" : "Springer", "title" : "Handbook of Metaheuristics", "type" : "book" }, "uris" : [ "http://www.mendeley.com/documents/?uuid=69dca5df-0e53-4553-a7a7-0c7b1ba339d4" ] } ], "mendeley" : { "previouslyFormattedCitation" : "[36]" }, "properties" : { "noteIndex" : 0 }, "schema" : "https://github.com/citation-style-language/schema/raw/master/csl-citation.json" }</w:instrText>
      </w:r>
      <w:r w:rsidR="00706582">
        <w:fldChar w:fldCharType="separate"/>
      </w:r>
      <w:r w:rsidR="00706582" w:rsidRPr="00706582">
        <w:rPr>
          <w:noProof/>
        </w:rPr>
        <w:t>[36]</w:t>
      </w:r>
      <w:r w:rsidR="00706582">
        <w:fldChar w:fldCharType="end"/>
      </w:r>
      <w:r w:rsidR="00706582">
        <w:t>.</w:t>
      </w:r>
      <w:r w:rsidR="005B6DD3">
        <w:t xml:space="preserve"> </w:t>
      </w:r>
      <w:r w:rsidR="00D6148B">
        <w:t xml:space="preserve">   </w:t>
      </w:r>
      <w:r>
        <w:t xml:space="preserve">      </w:t>
      </w:r>
    </w:p>
    <w:p w14:paraId="586DB816" w14:textId="10BE6AB6" w:rsidR="00996E93" w:rsidRDefault="00B17015" w:rsidP="00B17015">
      <w:r>
        <w:t xml:space="preserve">The Guided Local Search (GLS) is </w:t>
      </w:r>
      <w:r w:rsidR="0043195C">
        <w:t>a</w:t>
      </w:r>
      <w:r>
        <w:t xml:space="preserve"> meta-heuristic with the goal of quickly pr</w:t>
      </w:r>
      <w:r w:rsidR="00F43233">
        <w:t>oducing excellent, even optimal,</w:t>
      </w:r>
      <w:r w:rsidR="001E59D1">
        <w:t xml:space="preserve"> results within tractable time</w:t>
      </w:r>
      <w:r>
        <w:t xml:space="preserve">.  To be precise, it is an improvement-based meta-heuristic operating a local search heuristic over an augmented solution landscape to guide its search to favorable unexplored areas of the solution space.  Local optima is bypassed by selective permanent penalization of features in the solution, thus modifying the augmented objective function and </w:t>
      </w:r>
      <w:r w:rsidR="00B87649">
        <w:t xml:space="preserve">implicitly the </w:t>
      </w:r>
      <w:r>
        <w:t>augmented landscape such that the solution is no longer considered a locally optimal solution when evaluated by the augmented objective function</w:t>
      </w:r>
      <w:r w:rsidR="0084244B">
        <w:t>.  The ingenuity lies in the method used for selection of the subset of features to penalize in a solution.  Penalizing all features in a solution too harshly restricts features that may be inherent in the global optimal solution</w:t>
      </w:r>
      <w:r w:rsidR="00ED06F4">
        <w:t>, whereas penalizing the wrong features may inhibit the</w:t>
      </w:r>
      <w:r w:rsidR="008459A0">
        <w:t xml:space="preserve"> exhaustive</w:t>
      </w:r>
      <w:r w:rsidR="00ED06F4">
        <w:t xml:space="preserve"> exploration of the solution space, which </w:t>
      </w:r>
      <w:r w:rsidR="00425713">
        <w:t xml:space="preserve">is </w:t>
      </w:r>
      <w:r w:rsidR="00D27306">
        <w:t xml:space="preserve">crucial </w:t>
      </w:r>
      <w:r w:rsidR="00556183">
        <w:t xml:space="preserve">in locating the </w:t>
      </w:r>
      <w:r w:rsidR="00ED06F4">
        <w:t>global optimum.</w:t>
      </w:r>
      <w:r w:rsidR="00DF1477">
        <w:t xml:space="preserve">  Due to the novel penalization scheme, effective exploration and guidance to favorable solution space areas is made possible – in other words, search effort is frugally </w:t>
      </w:r>
      <w:r w:rsidR="00AE352E">
        <w:t>expended</w:t>
      </w:r>
      <w:r w:rsidR="00DF1477">
        <w:t>.</w:t>
      </w:r>
      <w:r w:rsidR="00A11852">
        <w:t xml:space="preserve">  The following details the individual mechanics of GLS to make this possible.</w:t>
      </w:r>
    </w:p>
    <w:p w14:paraId="37839894" w14:textId="44DF4F86" w:rsidR="00B17015" w:rsidRDefault="0035061F" w:rsidP="00122254">
      <w:pPr>
        <w:pStyle w:val="Heading2"/>
      </w:pPr>
      <w:r>
        <w:t>Mechanics</w:t>
      </w:r>
    </w:p>
    <w:p w14:paraId="101BAF07" w14:textId="1082DE2A" w:rsidR="00581EE9" w:rsidRDefault="00122254" w:rsidP="00385226">
      <w:r>
        <w:t xml:space="preserve">For any combinatorial optimization problem that GLS is applied, the distinct features of a solution of the problem must be cited.  For the traveling salesman problem, for instance, a feature might be each of the edges jutting from the city connecting it to the other </w:t>
      </w:r>
      <m:oMath>
        <m:r>
          <w:rPr>
            <w:rFonts w:ascii="Cambria Math" w:hAnsi="Cambria Math"/>
          </w:rPr>
          <m:t>n-1</m:t>
        </m:r>
      </m:oMath>
      <w:r>
        <w:t xml:space="preserve"> cities.  The total set of features </w:t>
      </w:r>
      <w:r>
        <w:lastRenderedPageBreak/>
        <w:t>would be the set of all distinct undirected edges in the complete graph.  For the QAP, a feature is</w:t>
      </w:r>
      <w:r w:rsidR="00F615A7">
        <w:t xml:space="preserve"> whether a particular facility is placed at a particular location in a solution.  From this definition it is clear that there are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615A7">
        <w:t xml:space="preserve"> features in any QAP solution.  GLS stores the integer penalty of each feature in an </w:t>
      </w:r>
      <m:oMath>
        <m:r>
          <w:rPr>
            <w:rFonts w:ascii="Cambria Math" w:hAnsi="Cambria Math"/>
          </w:rPr>
          <m:t>n x n</m:t>
        </m:r>
      </m:oMath>
      <w:r w:rsidR="00F615A7">
        <w:t xml:space="preserve"> matrix.  </w:t>
      </w:r>
      <w:r w:rsidR="00843BEF">
        <w:t>All penalties are initialized to 0.  Since the augmented objective function is calculated based on these penalties, modification of any entry of the matrix results in an augme</w:t>
      </w:r>
      <w:r w:rsidR="00385226">
        <w:t xml:space="preserve">ntation of the solution space.  </w:t>
      </w:r>
      <w:r w:rsidR="002D2009">
        <w:t xml:space="preserve">The augmented function </w:t>
      </w:r>
      <m:oMath>
        <m:r>
          <w:rPr>
            <w:rFonts w:ascii="Cambria Math" w:hAnsi="Cambria Math"/>
          </w:rPr>
          <m:t>h</m:t>
        </m:r>
      </m:oMath>
      <w:r w:rsidR="002D2009">
        <w:t xml:space="preserve"> is simply the value of the objective function in addition to the sum of the penalties of all features exhibited by the solution multiplied by a scaling factor.  </w:t>
      </w:r>
      <w:r w:rsidR="00385226">
        <w:t xml:space="preserve">The augmented objective function is defined </w:t>
      </w:r>
      <w:r w:rsidR="002D2009">
        <w:t>formally below</w:t>
      </w:r>
      <w:r w:rsidR="00385226">
        <w:t xml:space="preserve">: </w:t>
      </w:r>
    </w:p>
    <w:p w14:paraId="11AD13A9" w14:textId="0A32472E" w:rsidR="00581EE9" w:rsidRPr="000F2F91" w:rsidRDefault="00D15D19" w:rsidP="00581EE9">
      <w:pPr>
        <w:tabs>
          <w:tab w:val="clear" w:pos="288"/>
          <w:tab w:val="center" w:pos="3240"/>
          <w:tab w:val="right" w:pos="5040"/>
        </w:tabs>
      </w:pPr>
      <w:r>
        <w:t xml:space="preserve">         </w:t>
      </w:r>
      <w:r w:rsidR="00581EE9" w:rsidRPr="000F2F91">
        <w:t xml:space="preserve"> </w:t>
      </w:r>
      <m:oMath>
        <m:r>
          <w:rPr>
            <w:rFonts w:ascii="Cambria Math" w:hAnsi="Cambria Math"/>
          </w:rPr>
          <m:t>h</m:t>
        </m:r>
        <m:d>
          <m:dPr>
            <m:ctrlPr>
              <w:rPr>
                <w:rFonts w:ascii="Cambria Math" w:hAnsi="Cambria Math"/>
                <w:i/>
              </w:rPr>
            </m:ctrlPr>
          </m:dPr>
          <m:e>
            <m:r>
              <w:rPr>
                <w:rFonts w:ascii="Cambria Math" w:hAnsi="Cambria Math"/>
              </w:rPr>
              <m:t>π</m:t>
            </m:r>
          </m:e>
        </m:d>
        <m:r>
          <w:rPr>
            <w:rFonts w:ascii="Cambria Math" w:hAnsi="Cambria Math"/>
          </w:rPr>
          <m:t>=g</m:t>
        </m:r>
        <m:d>
          <m:dPr>
            <m:ctrlPr>
              <w:rPr>
                <w:rFonts w:ascii="Cambria Math" w:hAnsi="Cambria Math"/>
                <w:i/>
              </w:rPr>
            </m:ctrlPr>
          </m:dPr>
          <m:e>
            <m:r>
              <w:rPr>
                <w:rFonts w:ascii="Cambria Math" w:hAnsi="Cambria Math"/>
              </w:rPr>
              <m:t>π</m:t>
            </m:r>
          </m:e>
        </m:d>
        <m:r>
          <w:rPr>
            <w:rFonts w:ascii="Cambria Math" w:hAnsi="Cambria Math"/>
          </w:rPr>
          <m:t>+λα</m:t>
        </m:r>
        <m:nary>
          <m:naryPr>
            <m:chr m:val="∑"/>
            <m:limLoc m:val="undOvr"/>
            <m:supHide m:val="1"/>
            <m:ctrlPr>
              <w:rPr>
                <w:rFonts w:ascii="Cambria Math" w:hAnsi="Cambria Math"/>
                <w:i/>
              </w:rPr>
            </m:ctrlPr>
          </m:naryPr>
          <m:sub>
            <m:r>
              <m:rPr>
                <m:sty m:val="p"/>
              </m:rPr>
              <w:rPr>
                <w:rFonts w:ascii="Cambria Math" w:hAnsi="Cambria Math"/>
              </w:rPr>
              <m:t xml:space="preserve"> i is a feature</m:t>
            </m:r>
          </m:sub>
          <m:sup/>
          <m:e>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π</m:t>
                </m:r>
              </m:e>
            </m:d>
            <m:r>
              <w:rPr>
                <w:rFonts w:ascii="Cambria Math" w:hAnsi="Cambria Math"/>
              </w:rPr>
              <m:t>)</m:t>
            </m:r>
          </m:e>
        </m:nary>
      </m:oMath>
      <w:r w:rsidR="00581EE9" w:rsidRPr="000F2F91">
        <w:t xml:space="preserve"> </w:t>
      </w:r>
      <w:r w:rsidR="00581EE9">
        <w:tab/>
      </w:r>
      <w:r w:rsidR="00581EE9" w:rsidRPr="000F2F91">
        <w:t>(</w:t>
      </w:r>
      <w:r w:rsidR="00581EE9">
        <w:t>2</w:t>
      </w:r>
      <w:r w:rsidR="00581EE9" w:rsidRPr="000F2F91">
        <w:t xml:space="preserve">)    </w:t>
      </w:r>
    </w:p>
    <w:p w14:paraId="7AB4965A" w14:textId="61709C75" w:rsidR="00113294" w:rsidRDefault="00385226" w:rsidP="00581EE9">
      <w:r>
        <w:t xml:space="preserve"> </w:t>
      </w:r>
      <w:r w:rsidR="00581EE9">
        <w:rPr>
          <w:i/>
        </w:rPr>
        <w:t xml:space="preserve">g </w:t>
      </w:r>
      <w:r w:rsidR="00581EE9">
        <w:t xml:space="preserve">is the original objective function defined in (1),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581EE9">
        <w:t xml:space="preserve"> is the penalty of feature </w:t>
      </w:r>
      <m:oMath>
        <m:r>
          <w:rPr>
            <w:rFonts w:ascii="Cambria Math" w:hAnsi="Cambria Math"/>
          </w:rPr>
          <m:t>i</m:t>
        </m:r>
      </m:oMath>
      <w:r w:rsidR="00581EE9">
        <w:t xml:space="preserve">, </w:t>
      </w:r>
      <m:oMath>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π</m:t>
            </m:r>
          </m:e>
        </m:d>
      </m:oMath>
      <w:r w:rsidR="00581EE9">
        <w:t xml:space="preserve"> is an indicator function which outputs 1 if the feature </w:t>
      </w:r>
      <m:oMath>
        <m:r>
          <w:rPr>
            <w:rFonts w:ascii="Cambria Math" w:hAnsi="Cambria Math"/>
          </w:rPr>
          <m:t>i</m:t>
        </m:r>
      </m:oMath>
      <w:r w:rsidR="00581EE9">
        <w:t xml:space="preserve"> is present in the solution, and 0 otherwise</w:t>
      </w:r>
      <w:r w:rsidR="003D7AE1">
        <w:t xml:space="preserve">, and </w:t>
      </w:r>
      <m:oMath>
        <m:r>
          <w:rPr>
            <w:rFonts w:ascii="Cambria Math" w:hAnsi="Cambria Math"/>
          </w:rPr>
          <m:t>λ</m:t>
        </m:r>
      </m:oMath>
      <w:r w:rsidR="003D7AE1">
        <w:t xml:space="preserve"> is a parameter of GLS</w:t>
      </w:r>
      <w:r w:rsidR="00124C40">
        <w:t xml:space="preserve">, which </w:t>
      </w:r>
      <w:r w:rsidR="003D7AE1">
        <w:t>varies the intensity of the augmentation of the landscape</w:t>
      </w:r>
      <w:r w:rsidR="00581EE9">
        <w:t>.</w:t>
      </w:r>
      <w:r w:rsidR="003D7AE1">
        <w:t xml:space="preserve">  A higher value of </w:t>
      </w:r>
      <m:oMath>
        <m:r>
          <w:rPr>
            <w:rFonts w:ascii="Cambria Math" w:hAnsi="Cambria Math"/>
          </w:rPr>
          <m:t>λ</m:t>
        </m:r>
      </m:oMath>
      <w:r w:rsidR="003D7AE1">
        <w:t xml:space="preserve"> </w:t>
      </w:r>
      <w:r w:rsidR="00037811">
        <w:t xml:space="preserve">exhibits </w:t>
      </w:r>
      <w:r w:rsidR="003D7AE1">
        <w:t>more disru</w:t>
      </w:r>
      <w:r w:rsidR="00C21F8C">
        <w:t xml:space="preserve">ptive augmentation resulting in coarser searching and </w:t>
      </w:r>
      <w:r w:rsidR="003D7AE1">
        <w:t xml:space="preserve">higher diversification, while a lower value results in greater intensification at the cost of reduced exploration.  </w:t>
      </w:r>
      <w:r w:rsidR="00037811">
        <w:t>In practice, this</w:t>
      </w:r>
      <w:r w:rsidR="006367F8">
        <w:t xml:space="preserve"> selection of </w:t>
      </w:r>
      <m:oMath>
        <m:r>
          <w:rPr>
            <w:rFonts w:ascii="Cambria Math" w:hAnsi="Cambria Math"/>
          </w:rPr>
          <m:t>λ</m:t>
        </m:r>
      </m:oMath>
      <w:r w:rsidR="006367F8">
        <w:t xml:space="preserve"> affects the efficiency of the search and GLS performance is relatively insensitive to the choice of </w:t>
      </w:r>
      <m:oMath>
        <m:r>
          <w:rPr>
            <w:rFonts w:ascii="Cambria Math" w:hAnsi="Cambria Math"/>
          </w:rPr>
          <m:t>λ</m:t>
        </m:r>
      </m:oMath>
      <w:r w:rsidR="006367F8">
        <w:t xml:space="preserve"> for many problems</w:t>
      </w:r>
      <w:r w:rsidR="008B4177">
        <w:t xml:space="preserve"> </w:t>
      </w:r>
      <w:r w:rsidR="008B4177">
        <w:fldChar w:fldCharType="begin" w:fldLock="1"/>
      </w:r>
      <w:r w:rsidR="00084E56">
        <w:instrText>ADDIN CSL_CITATION { "citationItems" : [ { "id" : "ITEM-1", "itemData" : { "ISBN" : "978-1-4419-1665-5", "abstract" : "The first edition of the Handbook of Metaheuristics was published in 2003 under the editorship of Fred Glover and Gary A. Kochenberger. Given the numerous developments observed in the field of metaheuristics in recent years, it appeared that the time was ripe for a second edition of the Handbook. When Glover and Kochenberger were unable to prepare this second edition, they suggested that Michel Gendreau and Jean-Yves Potvin should take over the editorship, and so this important new edition is now available. Through its 21 chapters, this second edition is designed to provide a broad coverage of the concepts, implementations and applications in this important field of optimization. Original contributors either revised or updated their work, or provided entirely new chapters. The Handbook now includes updated chapters on the best known metaheuristics, including simulated annealing, tabu search, variable neighborhood search, scatter search and path relinking, genetic algorithms, memetic algorithms, genetic programming, ant colony optimization, multi-start methods, greedy randomized adaptive search procedure, guided local search, hyper-heuristics and parallel metaheuristics. It also contains three new chapters on large neighborhood search, artificial immune systems and hybrid metaheuristics. The last four chapters are devoted to more general issues related to the field of metaheuristics, namely reactive search, stochastic search, fitness landscape analysis and performance comparison.", "author" : [ { "dropping-particle" : "", "family" : "Gendreau", "given" : "Michel", "non-dropping-particle" : "", "parse-names" : false, "suffix" : "" }, { "dropping-particle" : "", "family" : "Potvin", "given" : "Jean-Yves", "non-dropping-particle" : "", "parse-names" : false, "suffix" : "" } ], "chapter-number" : "11", "container-title" : "Handbook of Metaheuristics", "edition" : "2", "editor" : [ { "dropping-particle" : "", "family" : "Gendreau", "given" : "Michel", "non-dropping-particle" : "", "parse-names" : false, "suffix" : "" }, { "dropping-particle" : "", "family" : "Potvin", "given" : "Jean-Yves", "non-dropping-particle" : "", "parse-names" : false, "suffix" : "" } ], "id" : "ITEM-1", "issued" : { "date-parts" : [ [ "2010" ] ] }, "page" : "648", "publisher" : "Springer", "title" : "Handbook of Metaheuristics", "type" : "book" }, "uris" : [ "http://www.mendeley.com/documents/?uuid=69dca5df-0e53-4553-a7a7-0c7b1ba339d4" ] } ], "mendeley" : { "previouslyFormattedCitation" : "[36]" }, "properties" : { "noteIndex" : 0 }, "schema" : "https://github.com/citation-style-language/schema/raw/master/csl-citation.json" }</w:instrText>
      </w:r>
      <w:r w:rsidR="008B4177">
        <w:fldChar w:fldCharType="separate"/>
      </w:r>
      <w:r w:rsidR="008B4177" w:rsidRPr="008B4177">
        <w:rPr>
          <w:noProof/>
        </w:rPr>
        <w:t>[36]</w:t>
      </w:r>
      <w:r w:rsidR="008B4177">
        <w:fldChar w:fldCharType="end"/>
      </w:r>
      <w:r w:rsidR="002D2009">
        <w:t xml:space="preserve">.  </w:t>
      </w:r>
      <w:r w:rsidR="00DB0BE1">
        <w:t>Lastly, t</w:t>
      </w:r>
      <w:r w:rsidR="00401EF4">
        <w:t xml:space="preserve">he coefficient </w:t>
      </w:r>
      <m:oMath>
        <m:r>
          <w:rPr>
            <w:rFonts w:ascii="Cambria Math" w:hAnsi="Cambria Math"/>
          </w:rPr>
          <m:t>α</m:t>
        </m:r>
      </m:oMath>
      <w:r w:rsidR="00113294">
        <w:t xml:space="preserve"> is a value sensitive to the given problem instance</w:t>
      </w:r>
      <w:r w:rsidR="00302732">
        <w:t xml:space="preserve"> and is derived</w:t>
      </w:r>
      <w:r w:rsidR="00401EF4">
        <w:t xml:space="preserve"> from the average change in the objective function value for a single move or swap in a solution</w:t>
      </w:r>
      <w:r w:rsidR="00113294">
        <w:t>:</w:t>
      </w:r>
    </w:p>
    <w:p w14:paraId="73402372" w14:textId="498E4756" w:rsidR="00113294" w:rsidRDefault="00D15D19" w:rsidP="00D15D19">
      <w:pPr>
        <w:tabs>
          <w:tab w:val="clear" w:pos="288"/>
          <w:tab w:val="center" w:pos="4950"/>
          <w:tab w:val="right" w:pos="5040"/>
        </w:tabs>
      </w:pPr>
      <w:r>
        <w:t xml:space="preserve">                    </w:t>
      </w:r>
      <w:r w:rsidRPr="000F2F91">
        <w:t xml:space="preserve"> </w:t>
      </w:r>
      <m:oMath>
        <m:r>
          <w:rPr>
            <w:rFonts w:ascii="Cambria Math" w:hAnsi="Cambria Math"/>
          </w:rPr>
          <m:t>α=</m:t>
        </m:r>
        <m:f>
          <m:fPr>
            <m:ctrlPr>
              <w:rPr>
                <w:rFonts w:ascii="Cambria Math" w:hAnsi="Cambria Math"/>
                <w:i/>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d</m:t>
                        </m:r>
                      </m:e>
                      <m:sub>
                        <m:r>
                          <w:rPr>
                            <w:rFonts w:ascii="Cambria Math" w:hAnsi="Cambria Math"/>
                          </w:rPr>
                          <m:t>ij</m:t>
                        </m:r>
                      </m:sub>
                    </m:sSub>
                  </m:e>
                </m:nary>
              </m:e>
            </m:nary>
            <m: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π</m:t>
                            </m:r>
                          </m:e>
                          <m:sub>
                            <m:r>
                              <w:rPr>
                                <w:rFonts w:ascii="Cambria Math" w:hAnsi="Cambria Math"/>
                              </w:rPr>
                              <m:t>i</m:t>
                            </m:r>
                          </m:sub>
                        </m:sSub>
                        <m:sSub>
                          <m:sSubPr>
                            <m:ctrlPr>
                              <w:rPr>
                                <w:rFonts w:ascii="Cambria Math" w:hAnsi="Cambria Math"/>
                              </w:rPr>
                            </m:ctrlPr>
                          </m:sSubPr>
                          <m:e>
                            <m:r>
                              <w:rPr>
                                <w:rFonts w:ascii="Cambria Math" w:hAnsi="Cambria Math"/>
                              </w:rPr>
                              <m:t>π</m:t>
                            </m:r>
                          </m:e>
                          <m:sub>
                            <m:r>
                              <w:rPr>
                                <w:rFonts w:ascii="Cambria Math" w:hAnsi="Cambria Math"/>
                              </w:rPr>
                              <m:t>j</m:t>
                            </m:r>
                          </m:sub>
                        </m:sSub>
                      </m:sub>
                    </m:sSub>
                  </m:e>
                </m:nary>
              </m:e>
            </m:nary>
          </m:num>
          <m:den>
            <m:sSup>
              <m:sSupPr>
                <m:ctrlPr>
                  <w:rPr>
                    <w:rFonts w:ascii="Cambria Math" w:hAnsi="Cambria Math"/>
                    <w:i/>
                  </w:rPr>
                </m:ctrlPr>
              </m:sSupPr>
              <m:e>
                <m:r>
                  <w:rPr>
                    <w:rFonts w:ascii="Cambria Math" w:hAnsi="Cambria Math"/>
                  </w:rPr>
                  <m:t>n</m:t>
                </m:r>
              </m:e>
              <m:sup>
                <m:r>
                  <w:rPr>
                    <w:rFonts w:ascii="Cambria Math" w:hAnsi="Cambria Math"/>
                  </w:rPr>
                  <m:t>4</m:t>
                </m:r>
              </m:sup>
            </m:sSup>
          </m:den>
        </m:f>
      </m:oMath>
      <w:r w:rsidRPr="000F2F91">
        <w:t xml:space="preserve"> </w:t>
      </w:r>
      <w:r>
        <w:tab/>
      </w:r>
      <w:r w:rsidRPr="000F2F91">
        <w:t>(</w:t>
      </w:r>
      <w:r w:rsidR="002D2009">
        <w:t>3</w:t>
      </w:r>
      <w:r>
        <w:t xml:space="preserve">)    </w:t>
      </w:r>
    </w:p>
    <w:p w14:paraId="6B8BC8A5" w14:textId="75BA6893" w:rsidR="00965BAA" w:rsidRDefault="004C3835" w:rsidP="00581EE9">
      <w:r>
        <w:t xml:space="preserve">Recall that </w:t>
      </w:r>
      <m:oMath>
        <m:r>
          <w:rPr>
            <w:rFonts w:ascii="Cambria Math" w:hAnsi="Cambria Math"/>
          </w:rPr>
          <m:t>d</m:t>
        </m:r>
      </m:oMath>
      <w:r>
        <w:t xml:space="preserve"> and </w:t>
      </w:r>
      <m:oMath>
        <m:r>
          <w:rPr>
            <w:rFonts w:ascii="Cambria Math" w:hAnsi="Cambria Math"/>
          </w:rPr>
          <m:t>f</m:t>
        </m:r>
      </m:oMath>
      <w:r>
        <w:t xml:space="preserve"> are the distance an</w:t>
      </w:r>
      <w:r w:rsidR="00CA1EEB">
        <w:t>d flow matrices, respectively.</w:t>
      </w:r>
      <w:r w:rsidR="00037811">
        <w:t xml:space="preserve">  </w:t>
      </w:r>
    </w:p>
    <w:p w14:paraId="6CFABAAC" w14:textId="5CD0F91C" w:rsidR="00C44B14" w:rsidRDefault="00965BAA" w:rsidP="00581EE9">
      <w:r>
        <w:t xml:space="preserve">The </w:t>
      </w:r>
      <w:r w:rsidR="00A71280">
        <w:t xml:space="preserve">specific </w:t>
      </w:r>
      <w:r>
        <w:t>functioning of GLS is as follows.  The local search (LS) utilized is a simple steepest descent algorithm</w:t>
      </w:r>
      <w:r w:rsidR="007001A8">
        <w:t xml:space="preserve">.  </w:t>
      </w:r>
      <w:r>
        <w:t>The local sea</w:t>
      </w:r>
      <w:r w:rsidR="00497565">
        <w:t xml:space="preserve">rch </w:t>
      </w:r>
      <w:r>
        <w:t>is fed the current solution</w:t>
      </w:r>
      <w:r w:rsidR="00497565">
        <w:t xml:space="preserve"> and the augmented objective function</w:t>
      </w:r>
      <w:r w:rsidR="007001A8">
        <w:t xml:space="preserve"> given in (2).  The neighborhood structure used is 2-Opt.  The local search evaluates each of the neighboring solutions using the augmented objective function and traverses or moves to this solution only if it is better than the current solution again based on the augmented objective function. This process is repeated until no improving solution is found.  At this point, </w:t>
      </w:r>
      <w:r w:rsidR="00C44B14">
        <w:t xml:space="preserve">the single feature with the highest utility in the </w:t>
      </w:r>
      <w:r w:rsidR="007001A8">
        <w:t>locally optimal solution</w:t>
      </w:r>
      <w:r w:rsidR="00BD26AD">
        <w:t xml:space="preserve"> </w:t>
      </w:r>
      <m:oMath>
        <m:sSup>
          <m:sSupPr>
            <m:ctrlPr>
              <w:rPr>
                <w:rFonts w:ascii="Cambria Math" w:hAnsi="Cambria Math"/>
                <w:i/>
              </w:rPr>
            </m:ctrlPr>
          </m:sSupPr>
          <m:e>
            <m:r>
              <w:rPr>
                <w:rFonts w:ascii="Cambria Math" w:hAnsi="Cambria Math"/>
              </w:rPr>
              <m:t>π</m:t>
            </m:r>
          </m:e>
          <m:sup>
            <m:r>
              <w:rPr>
                <w:rFonts w:ascii="Cambria Math" w:hAnsi="Cambria Math"/>
              </w:rPr>
              <m:t>*</m:t>
            </m:r>
          </m:sup>
        </m:sSup>
      </m:oMath>
      <w:r w:rsidR="00BD26AD">
        <w:t xml:space="preserve"> </w:t>
      </w:r>
      <w:r w:rsidR="007001A8">
        <w:t xml:space="preserve"> is penalized</w:t>
      </w:r>
      <w:r w:rsidR="006F6E59">
        <w:t xml:space="preserve"> by increasing the corresponding entry in the penalty matrix by exactly 1</w:t>
      </w:r>
      <w:r w:rsidR="00C44B14">
        <w:t xml:space="preserve">.  The utility of a feature is calculated as follows: </w:t>
      </w:r>
    </w:p>
    <w:p w14:paraId="7BB04CCF" w14:textId="0B2ACD33" w:rsidR="00C44B14" w:rsidRPr="000F2F91" w:rsidRDefault="00BD26AD" w:rsidP="00BD26AD">
      <w:pPr>
        <w:tabs>
          <w:tab w:val="clear" w:pos="288"/>
          <w:tab w:val="center" w:pos="4950"/>
        </w:tabs>
      </w:pPr>
      <w:r>
        <w:t xml:space="preserve">                     </w:t>
      </w:r>
      <w:r w:rsidR="00C44B14" w:rsidRPr="000F2F91">
        <w:t xml:space="preserve"> </w:t>
      </w:r>
      <w:r w:rsidR="00C44B14">
        <w:t xml:space="preserve"> </w:t>
      </w:r>
      <m:oMath>
        <m:r>
          <w:rPr>
            <w:rFonts w:ascii="Cambria Math" w:hAnsi="Cambria Math"/>
          </w:rPr>
          <m:t>uti</m:t>
        </m:r>
        <m:sSub>
          <m:sSubPr>
            <m:ctrlPr>
              <w:rPr>
                <w:rFonts w:ascii="Cambria Math" w:hAnsi="Cambria Math"/>
                <w:i/>
              </w:rPr>
            </m:ctrlPr>
          </m:sSubPr>
          <m:e>
            <m:r>
              <w:rPr>
                <w:rFonts w:ascii="Cambria Math" w:hAnsi="Cambria Math"/>
              </w:rPr>
              <m:t>l</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w:rPr>
                    <w:rFonts w:ascii="Cambria Math" w:hAnsi="Cambria Math"/>
                  </w:rPr>
                  <m:t>π</m:t>
                </m:r>
              </m:e>
              <m:sup>
                <m:r>
                  <w:rPr>
                    <w:rFonts w:ascii="Cambria Math" w:hAnsi="Cambria Math"/>
                  </w:rPr>
                  <m:t>*</m:t>
                </m:r>
              </m:sup>
            </m:sSup>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w:rPr>
                    <w:rFonts w:ascii="Cambria Math" w:hAnsi="Cambria Math"/>
                  </w:rPr>
                  <m:t>π</m:t>
                </m:r>
              </m:e>
              <m:sup>
                <m:r>
                  <w:rPr>
                    <w:rFonts w:ascii="Cambria Math" w:hAnsi="Cambria Math"/>
                  </w:rPr>
                  <m:t>*</m:t>
                </m:r>
              </m:sup>
            </m:s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den>
        </m:f>
      </m:oMath>
      <w:r w:rsidR="00C44B14">
        <w:tab/>
      </w:r>
      <w:r w:rsidR="00C44B14" w:rsidRPr="000F2F91">
        <w:t>(</w:t>
      </w:r>
      <w:r w:rsidR="002D2009">
        <w:t>4</w:t>
      </w:r>
      <w:r w:rsidR="00C44B14" w:rsidRPr="000F2F91">
        <w:t>)</w:t>
      </w:r>
    </w:p>
    <w:p w14:paraId="28446551" w14:textId="0CCB0D7B" w:rsidR="00807CAC" w:rsidRDefault="00E91147" w:rsidP="00786332">
      <w:r>
        <w:t xml:space="preserve">The cost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of feature</w:t>
      </w:r>
      <w:r>
        <w:rPr>
          <w:i/>
        </w:rPr>
        <w:t xml:space="preserve"> </w:t>
      </w:r>
      <m:oMath>
        <m:r>
          <w:rPr>
            <w:rFonts w:ascii="Cambria Math" w:hAnsi="Cambria Math"/>
          </w:rPr>
          <m:t>i</m:t>
        </m:r>
      </m:oMath>
      <w:r>
        <w:rPr>
          <w:i/>
        </w:rPr>
        <w:t xml:space="preserve"> </w:t>
      </w:r>
      <w:r w:rsidR="006F6E59">
        <w:t xml:space="preserve">is one of the pivotal mechanics of GLS to not </w:t>
      </w:r>
      <w:r w:rsidR="00E62E7C">
        <w:t>only traverse past local optima</w:t>
      </w:r>
      <w:r w:rsidR="006F6E59">
        <w:t xml:space="preserve"> but guide the search to favorable areas of the search space.  The cost of feature </w:t>
      </w:r>
      <m:oMath>
        <m:r>
          <w:rPr>
            <w:rFonts w:ascii="Cambria Math" w:hAnsi="Cambria Math"/>
          </w:rPr>
          <m:t>i</m:t>
        </m:r>
      </m:oMath>
      <w:r w:rsidR="006F6E59">
        <w:t xml:space="preserve"> is defined as the proportion of the objective function for which the feature contributes.  By penalizing features with the highest costs, solutions in the future possessing such features are </w:t>
      </w:r>
      <w:r w:rsidR="00377611">
        <w:t xml:space="preserve">more likely </w:t>
      </w:r>
      <w:r w:rsidR="006F6E59">
        <w:t xml:space="preserve">avoided.  In this way, the future search is guided to more favorable locations for which the majority of the features are of lower cost, and thus the resulting objective function will also be of lower cost.  In a minimization problem such as </w:t>
      </w:r>
      <w:r w:rsidR="003F2F79">
        <w:t>QAP</w:t>
      </w:r>
      <w:r w:rsidR="006F6E59">
        <w:t xml:space="preserve">, doing </w:t>
      </w:r>
      <w:r w:rsidR="006F6E59">
        <w:lastRenderedPageBreak/>
        <w:t xml:space="preserve">so is highly desirable.  </w:t>
      </w:r>
      <w:r w:rsidR="00B12A20">
        <w:t>Of equal importance, stemming from the denominator in equation (3), is the fact that features penalized in the past are less likely to be penalized in the future.  This provides a more equally distributed exploration of the solution space.</w:t>
      </w:r>
      <w:r w:rsidR="004D5978">
        <w:t xml:space="preserve">  The cost of feature </w:t>
      </w:r>
      <m:oMath>
        <m:r>
          <w:rPr>
            <w:rFonts w:ascii="Cambria Math" w:hAnsi="Cambria Math"/>
          </w:rPr>
          <m:t>i</m:t>
        </m:r>
      </m:oMath>
      <w:r w:rsidR="004D5978">
        <w:t xml:space="preserve"> </w:t>
      </w:r>
      <w:r w:rsidR="00377611">
        <w:t xml:space="preserve">of solution </w:t>
      </w:r>
      <m:oMath>
        <m:r>
          <w:rPr>
            <w:rFonts w:ascii="Cambria Math" w:hAnsi="Cambria Math"/>
          </w:rPr>
          <m:t>π</m:t>
        </m:r>
      </m:oMath>
      <w:r w:rsidR="00377611">
        <w:t xml:space="preserve"> </w:t>
      </w:r>
      <w:r w:rsidR="004D5978">
        <w:t xml:space="preserve">in the case of QAP is </w:t>
      </w:r>
      <w:r w:rsidR="0055596B">
        <w:t>calculated the following way</w:t>
      </w:r>
      <w:r w:rsidR="0047213B">
        <w:t>:</w:t>
      </w:r>
      <w:r w:rsidR="00850EB9">
        <w:t xml:space="preserve">  </w:t>
      </w:r>
    </w:p>
    <w:p w14:paraId="588FF2F5" w14:textId="28A2F07A" w:rsidR="00786332" w:rsidRPr="000F2F91" w:rsidRDefault="00786332" w:rsidP="00786332">
      <w:pPr>
        <w:tabs>
          <w:tab w:val="clear" w:pos="288"/>
          <w:tab w:val="center" w:pos="4950"/>
        </w:tabs>
      </w:pPr>
      <w:r>
        <w:t xml:space="preserve">                     </w:t>
      </w:r>
      <w:r w:rsidRPr="000F2F91">
        <w:t xml:space="preserve"> </w:t>
      </w:r>
      <w:r>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π</m:t>
            </m:r>
          </m:e>
        </m:d>
        <m: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m:t>
            </m:r>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π</m:t>
                    </m:r>
                  </m:e>
                  <m:sub>
                    <m:r>
                      <w:rPr>
                        <w:rFonts w:ascii="Cambria Math" w:hAnsi="Cambria Math"/>
                      </w:rPr>
                      <m:t>i</m:t>
                    </m:r>
                  </m:sub>
                </m:sSub>
                <m:sSub>
                  <m:sSubPr>
                    <m:ctrlPr>
                      <w:rPr>
                        <w:rFonts w:ascii="Cambria Math" w:hAnsi="Cambria Math"/>
                      </w:rPr>
                    </m:ctrlPr>
                  </m:sSubPr>
                  <m:e>
                    <m:r>
                      <w:rPr>
                        <w:rFonts w:ascii="Cambria Math" w:hAnsi="Cambria Math"/>
                      </w:rPr>
                      <m:t>π</m:t>
                    </m:r>
                  </m:e>
                  <m:sub>
                    <m:r>
                      <w:rPr>
                        <w:rFonts w:ascii="Cambria Math" w:hAnsi="Cambria Math"/>
                      </w:rPr>
                      <m:t>j</m:t>
                    </m:r>
                  </m:sub>
                </m:sSub>
              </m:sub>
            </m:sSub>
            <m:r>
              <m:rPr>
                <m:sty m:val="p"/>
              </m:rPr>
              <w:rPr>
                <w:rFonts w:ascii="Cambria Math" w:hAnsi="Cambria Math"/>
              </w:rPr>
              <m:t xml:space="preserve"> </m:t>
            </m:r>
          </m:e>
        </m:nary>
      </m:oMath>
      <w:r>
        <w:tab/>
      </w:r>
      <w:r w:rsidRPr="000F2F91">
        <w:t>(</w:t>
      </w:r>
      <w:r w:rsidR="009F1A91">
        <w:t>5</w:t>
      </w:r>
      <w:r w:rsidRPr="000F2F91">
        <w:t>)</w:t>
      </w:r>
    </w:p>
    <w:p w14:paraId="3647C476" w14:textId="6CD66541" w:rsidR="009A3475" w:rsidRDefault="00087872" w:rsidP="00087872">
      <w:r>
        <w:t xml:space="preserve">Note that the sum of the costs over all </w:t>
      </w:r>
      <m:oMath>
        <m:r>
          <w:rPr>
            <w:rFonts w:ascii="Cambria Math" w:hAnsi="Cambria Math"/>
          </w:rPr>
          <m:t>n</m:t>
        </m:r>
      </m:oMath>
      <w:r>
        <w:t xml:space="preserve"> features in a solution is precisely the objective function (1). </w:t>
      </w:r>
      <w:r w:rsidR="009A3475">
        <w:t xml:space="preserve">Once a single feature with the highest utility is penalized, the augmented objective function is implicitly modified.  The process detailed above is repeated on </w:t>
      </w:r>
      <w:r w:rsidR="00E62E7C">
        <w:t xml:space="preserve">the </w:t>
      </w:r>
      <w:r w:rsidR="009A3475">
        <w:t xml:space="preserve">current solution with the newly modified augmented objective function, which is no longer a local optimum due to the penalization.  </w:t>
      </w:r>
      <w:r w:rsidR="00E57694">
        <w:t xml:space="preserve">This process is repeated until some stopping criterion is met, such as number of iterations, runtime, or </w:t>
      </w:r>
      <w:r w:rsidR="00864B4D">
        <w:t xml:space="preserve">the </w:t>
      </w:r>
      <w:r w:rsidR="007C1D5D">
        <w:t xml:space="preserve">relative </w:t>
      </w:r>
      <w:r w:rsidR="00E57694">
        <w:t xml:space="preserve">change in successive solutions.  </w:t>
      </w:r>
    </w:p>
    <w:p w14:paraId="524DA41B" w14:textId="54BCFE15" w:rsidR="001412EA" w:rsidRDefault="002E3483" w:rsidP="00377611">
      <w:r>
        <w:t xml:space="preserve">The last implementation detail is the fact that the change in augmented objective function </w:t>
      </w:r>
      <w:r w:rsidR="000667F8">
        <w:t>cost</w:t>
      </w:r>
      <w:r>
        <w:t xml:space="preserve"> from the current solution to a neighboring solution can be quickly calculated iteratively based on the last change in</w:t>
      </w:r>
      <w:r w:rsidR="00350666">
        <w:t xml:space="preserve"> amortized</w:t>
      </w:r>
      <w:r>
        <w:t xml:space="preserve"> </w:t>
      </w:r>
      <m:oMath>
        <m:r>
          <w:rPr>
            <w:rFonts w:ascii="Cambria Math" w:hAnsi="Cambria Math"/>
          </w:rPr>
          <m:t>O(1)</m:t>
        </m:r>
      </m:oMath>
      <w:r>
        <w:t xml:space="preserve">, making searching the entire 2-Opt neighborhood possible in </w:t>
      </w:r>
      <w:r w:rsidR="00350666">
        <w:t xml:space="preserve">amortized </w:t>
      </w:r>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rsidR="00350666">
        <w:t>.</w:t>
      </w:r>
      <w:r w:rsidR="009D7FB9">
        <w:t xml:space="preserve">  </w:t>
      </w:r>
    </w:p>
    <w:p w14:paraId="49742A04" w14:textId="4C43B4DF" w:rsidR="00843F80" w:rsidRDefault="001412EA" w:rsidP="00B24672">
      <w:pPr>
        <w:tabs>
          <w:tab w:val="clear" w:pos="288"/>
          <w:tab w:val="center" w:pos="4950"/>
        </w:tabs>
        <w:ind w:firstLine="0"/>
      </w:pPr>
      <m:oMath>
        <m:r>
          <m:rPr>
            <m:sty m:val="p"/>
          </m:rPr>
          <w:rPr>
            <w:rFonts w:ascii="Cambria Math" w:hAnsi="Cambria Math"/>
          </w:rPr>
          <m:t>Δ</m:t>
        </m:r>
        <m:r>
          <w:rPr>
            <w:rFonts w:ascii="Cambria Math" w:hAnsi="Cambria Math"/>
          </w:rPr>
          <m:t>h</m:t>
        </m:r>
        <m:d>
          <m:dPr>
            <m:ctrlPr>
              <w:rPr>
                <w:rFonts w:ascii="Cambria Math" w:hAnsi="Cambria Math"/>
                <w:i/>
              </w:rPr>
            </m:ctrlPr>
          </m:dPr>
          <m:e>
            <m:r>
              <w:rPr>
                <w:rFonts w:ascii="Cambria Math" w:hAnsi="Cambria Math"/>
              </w:rPr>
              <m:t>π,i,j</m:t>
            </m:r>
          </m:e>
        </m:d>
        <m:r>
          <w:rPr>
            <w:rFonts w:ascii="Cambria Math" w:hAnsi="Cambria Math"/>
          </w:rPr>
          <m:t>=</m:t>
        </m:r>
        <m:r>
          <m:rPr>
            <m:sty m:val="p"/>
          </m:rPr>
          <w:rPr>
            <w:rFonts w:ascii="Cambria Math" w:hAnsi="Cambria Math"/>
          </w:rPr>
          <m:t>Δ</m:t>
        </m:r>
        <m:r>
          <w:rPr>
            <w:rFonts w:ascii="Cambria Math" w:hAnsi="Cambria Math"/>
          </w:rPr>
          <m:t>g</m:t>
        </m:r>
        <m:d>
          <m:dPr>
            <m:ctrlPr>
              <w:rPr>
                <w:rFonts w:ascii="Cambria Math" w:hAnsi="Cambria Math"/>
                <w:i/>
              </w:rPr>
            </m:ctrlPr>
          </m:dPr>
          <m:e>
            <m:r>
              <w:rPr>
                <w:rFonts w:ascii="Cambria Math" w:hAnsi="Cambria Math"/>
              </w:rPr>
              <m:t>π,i,j</m:t>
            </m:r>
          </m:e>
        </m:d>
        <m:r>
          <w:rPr>
            <w:rFonts w:ascii="Cambria Math" w:hAnsi="Cambria Math"/>
          </w:rPr>
          <m:t>+λα(</m:t>
        </m:r>
        <m:sSub>
          <m:sSubPr>
            <m:ctrlPr>
              <w:rPr>
                <w:rFonts w:ascii="Cambria Math" w:hAnsi="Cambria Math"/>
                <w:i/>
              </w:rPr>
            </m:ctrlPr>
          </m:sSubPr>
          <m:e>
            <m:r>
              <w:rPr>
                <w:rFonts w:ascii="Cambria Math" w:hAnsi="Cambria Math"/>
              </w:rPr>
              <m:t>p</m:t>
            </m:r>
          </m:e>
          <m:sub>
            <m:r>
              <w:rPr>
                <w:rFonts w:ascii="Cambria Math" w:hAnsi="Cambria Math"/>
              </w:rPr>
              <m:t>i,</m:t>
            </m:r>
            <m:sSub>
              <m:sSubPr>
                <m:ctrlPr>
                  <w:rPr>
                    <w:rFonts w:ascii="Cambria Math" w:hAnsi="Cambria Math"/>
                    <w:i/>
                  </w:rPr>
                </m:ctrlPr>
              </m:sSubPr>
              <m:e>
                <m:r>
                  <w:rPr>
                    <w:rFonts w:ascii="Cambria Math" w:hAnsi="Cambria Math"/>
                  </w:rPr>
                  <m:t>π</m:t>
                </m:r>
              </m:e>
              <m:sub>
                <m:r>
                  <w:rPr>
                    <w:rFonts w:ascii="Cambria Math" w:hAnsi="Cambria Math"/>
                  </w:rPr>
                  <m:t>j</m:t>
                </m:r>
              </m:sub>
            </m:sSub>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Sub>
              <m:sSubPr>
                <m:ctrlPr>
                  <w:rPr>
                    <w:rFonts w:ascii="Cambria Math" w:hAnsi="Cambria Math"/>
                    <w:i/>
                  </w:rPr>
                </m:ctrlPr>
              </m:sSubPr>
              <m:e>
                <m:r>
                  <w:rPr>
                    <w:rFonts w:ascii="Cambria Math" w:hAnsi="Cambria Math"/>
                  </w:rPr>
                  <m:t>π</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Sub>
              <m:sSubPr>
                <m:ctrlPr>
                  <w:rPr>
                    <w:rFonts w:ascii="Cambria Math" w:hAnsi="Cambria Math"/>
                    <w:i/>
                  </w:rPr>
                </m:ctrlPr>
              </m:sSubPr>
              <m:e>
                <m:r>
                  <w:rPr>
                    <w:rFonts w:ascii="Cambria Math" w:hAnsi="Cambria Math"/>
                  </w:rPr>
                  <m:t>π</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Sub>
              <m:sSubPr>
                <m:ctrlPr>
                  <w:rPr>
                    <w:rFonts w:ascii="Cambria Math" w:hAnsi="Cambria Math"/>
                    <w:i/>
                  </w:rPr>
                </m:ctrlPr>
              </m:sSubPr>
              <m:e>
                <m:r>
                  <w:rPr>
                    <w:rFonts w:ascii="Cambria Math" w:hAnsi="Cambria Math"/>
                  </w:rPr>
                  <m:t>π</m:t>
                </m:r>
              </m:e>
              <m:sub>
                <m:r>
                  <w:rPr>
                    <w:rFonts w:ascii="Cambria Math" w:hAnsi="Cambria Math"/>
                  </w:rPr>
                  <m:t>j</m:t>
                </m:r>
              </m:sub>
            </m:sSub>
          </m:sub>
        </m:sSub>
        <m:r>
          <w:rPr>
            <w:rFonts w:ascii="Cambria Math" w:hAnsi="Cambria Math"/>
          </w:rPr>
          <m:t>)</m:t>
        </m:r>
      </m:oMath>
      <w:r w:rsidR="00A25176">
        <w:t>,</w:t>
      </w:r>
      <w:r>
        <w:tab/>
      </w:r>
      <w:r w:rsidRPr="000F2F91">
        <w:t>(</w:t>
      </w:r>
      <w:r w:rsidR="00712D52">
        <w:t>6</w:t>
      </w:r>
      <w:r w:rsidRPr="000F2F91">
        <w:t>)</w:t>
      </w:r>
    </w:p>
    <w:p w14:paraId="08016089" w14:textId="2CA313DA" w:rsidR="00B2461C" w:rsidRDefault="00843F80" w:rsidP="00B2461C">
      <w:r>
        <w:t xml:space="preserve">where </w:t>
      </w:r>
      <m:oMath>
        <m:r>
          <m:rPr>
            <m:sty m:val="p"/>
          </m:rPr>
          <w:rPr>
            <w:rFonts w:ascii="Cambria Math" w:hAnsi="Cambria Math"/>
          </w:rPr>
          <m:t>Δ</m:t>
        </m:r>
        <m:r>
          <w:rPr>
            <w:rFonts w:ascii="Cambria Math" w:hAnsi="Cambria Math"/>
          </w:rPr>
          <m:t>h(π,i,j)</m:t>
        </m:r>
      </m:oMath>
      <w:r>
        <w:t xml:space="preserve"> is the change in augmented cost </w:t>
      </w:r>
      <m:oMath>
        <m:r>
          <w:rPr>
            <w:rFonts w:ascii="Cambria Math" w:hAnsi="Cambria Math"/>
          </w:rPr>
          <m:t>h</m:t>
        </m:r>
      </m:oMath>
      <w:r>
        <w:t xml:space="preserve"> of permutation </w:t>
      </w:r>
      <m:oMath>
        <m:r>
          <w:rPr>
            <w:rFonts w:ascii="Cambria Math" w:hAnsi="Cambria Math"/>
          </w:rPr>
          <m:t>π</m:t>
        </m:r>
      </m:oMath>
      <w:r>
        <w:t xml:space="preserve"> after the elements </w:t>
      </w:r>
      <m:oMath>
        <m:r>
          <w:rPr>
            <w:rFonts w:ascii="Cambria Math" w:hAnsi="Cambria Math"/>
          </w:rPr>
          <m:t>i</m:t>
        </m:r>
      </m:oMath>
      <w:r>
        <w:t xml:space="preserve"> and </w:t>
      </w:r>
      <m:oMath>
        <m:r>
          <w:rPr>
            <w:rFonts w:ascii="Cambria Math" w:hAnsi="Cambria Math"/>
          </w:rPr>
          <m:t>j</m:t>
        </m:r>
      </m:oMath>
      <w:r>
        <w:t xml:space="preserve"> have been swapped, </w:t>
      </w:r>
      <m:oMath>
        <m:sSub>
          <m:sSubPr>
            <m:ctrlPr>
              <w:rPr>
                <w:rFonts w:ascii="Cambria Math" w:hAnsi="Cambria Math"/>
                <w:i/>
              </w:rPr>
            </m:ctrlPr>
          </m:sSubPr>
          <m:e>
            <m:r>
              <w:rPr>
                <w:rFonts w:ascii="Cambria Math" w:hAnsi="Cambria Math"/>
              </w:rPr>
              <m:t>p</m:t>
            </m:r>
          </m:e>
          <m:sub>
            <m:r>
              <w:rPr>
                <w:rFonts w:ascii="Cambria Math" w:hAnsi="Cambria Math"/>
              </w:rPr>
              <m:t>i,</m:t>
            </m:r>
            <m:sSub>
              <m:sSubPr>
                <m:ctrlPr>
                  <w:rPr>
                    <w:rFonts w:ascii="Cambria Math" w:hAnsi="Cambria Math"/>
                    <w:i/>
                  </w:rPr>
                </m:ctrlPr>
              </m:sSubPr>
              <m:e>
                <m:r>
                  <w:rPr>
                    <w:rFonts w:ascii="Cambria Math" w:hAnsi="Cambria Math"/>
                  </w:rPr>
                  <m:t>π</m:t>
                </m:r>
              </m:e>
              <m:sub>
                <m:r>
                  <w:rPr>
                    <w:rFonts w:ascii="Cambria Math" w:hAnsi="Cambria Math"/>
                  </w:rPr>
                  <m:t>i</m:t>
                </m:r>
              </m:sub>
            </m:sSub>
          </m:sub>
        </m:sSub>
      </m:oMath>
      <w:r>
        <w:t xml:space="preserve"> is the penalty when the </w:t>
      </w:r>
      <m:oMath>
        <m:r>
          <w:rPr>
            <w:rFonts w:ascii="Cambria Math" w:hAnsi="Cambria Math"/>
          </w:rPr>
          <m:t>i</m:t>
        </m:r>
      </m:oMath>
      <w:r>
        <w:t xml:space="preserve">th element of permutation </w:t>
      </w:r>
      <m:oMath>
        <m:r>
          <w:rPr>
            <w:rFonts w:ascii="Cambria Math" w:hAnsi="Cambria Math"/>
          </w:rPr>
          <m:t>π</m:t>
        </m:r>
      </m:oMath>
      <w:r>
        <w:t xml:space="preserve"> is assigned to value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t xml:space="preserve">, and </w:t>
      </w:r>
      <m:oMath>
        <m:r>
          <m:rPr>
            <m:sty m:val="p"/>
          </m:rPr>
          <w:rPr>
            <w:rFonts w:ascii="Cambria Math" w:hAnsi="Cambria Math"/>
          </w:rPr>
          <m:t>Δ</m:t>
        </m:r>
        <m:r>
          <w:rPr>
            <w:rFonts w:ascii="Cambria Math" w:hAnsi="Cambria Math"/>
          </w:rPr>
          <m:t>g(π,i,j)</m:t>
        </m:r>
      </m:oMath>
      <w:r w:rsidR="000667F8">
        <w:t xml:space="preserve"> is the change in original objective function cost, which can be found in </w:t>
      </w:r>
      <w:r w:rsidR="000667F8">
        <w:fldChar w:fldCharType="begin" w:fldLock="1"/>
      </w:r>
      <w:r w:rsidR="00084E56">
        <w:instrText>ADDIN CSL_CITATION { "citationItems" : [ { "id" : "ITEM-1", "itemData" : { "abstract" : "In this paper, we show how an extended Guided Local Search (GLS) can be applied to the Quadratic Assignment Problem (QAP). GLS is a general, penalty-based meta-heuristic, which sits on top of local search algorithms, to help guide them out of local minima. We present empirical results of applying several extended versions of GLS to the QAP, and show that these extensions can improve the range of parameter settings within which Guided Local Search performs well. Finally, we compare the results of running our extended GLS with some state of the art algorithms for the QAP.", "author" : [ { "dropping-particle" : "", "family" : "Mills", "given" : "P", "non-dropping-particle" : "", "parse-names" : false, "suffix" : "" }, { "dropping-particle" : "", "family" : "Tsang", "given" : "E", "non-dropping-particle" : "", "parse-names" : false, "suffix" : "" }, { "dropping-particle" : "", "family" : "Ford", "given" : "J", "non-dropping-particle" : "", "parse-names" : false, "suffix" : "" } ], "container-title" : "Annals of Operations Research", "id" : "ITEM-1", "issued" : { "date-parts" : [ [ "2003" ] ] }, "page" : "121-135", "title" : "Applying an extended guided local search to the quadratic assignment problem", "type" : "article-journal" }, "uris" : [ "http://www.mendeley.com/documents/?uuid=55e72d9b-adeb-4fe2-827f-d30e99b06ac0" ] } ], "mendeley" : { "previouslyFormattedCitation" : "[28]" }, "properties" : { "noteIndex" : 0 }, "schema" : "https://github.com/citation-style-language/schema/raw/master/csl-citation.json" }</w:instrText>
      </w:r>
      <w:r w:rsidR="000667F8">
        <w:fldChar w:fldCharType="separate"/>
      </w:r>
      <w:r w:rsidR="000667F8" w:rsidRPr="000667F8">
        <w:rPr>
          <w:noProof/>
        </w:rPr>
        <w:t>[28]</w:t>
      </w:r>
      <w:r w:rsidR="000667F8">
        <w:fldChar w:fldCharType="end"/>
      </w:r>
      <w:r w:rsidR="00C30DDC">
        <w:t xml:space="preserve"> with efficient implementation in </w:t>
      </w:r>
      <w:r w:rsidR="00C30DDC">
        <w:fldChar w:fldCharType="begin" w:fldLock="1"/>
      </w:r>
      <w:r w:rsidR="00084E56">
        <w:instrText>ADDIN CSL_CITATION { "citationItems" : [ { "id" : "ITEM-1", "itemData" : { "abstract" : "In this paper, we describe an implementation of the iterated tabu search (ITS) algorithm for the quadratic assignment problem (QAP), which is one of the well-known problems in combinatorial optimization. The medium- and large-scale QAPs are not, to this date, practically solvable to optimality, therefore heuristic algorithms are widely used. In the proposed ITS approach, intensification and diversification mechanisms are combined in a proper way. The goal of intensification is to search for good solutions in the neighbourhood of a given solution, while diversification is responsible for escaping from local optima and moving towards new regions of the search space. In particular, the following enhancements were implemented: new formula for fast evaluation of the objective function and efficient data structure; extended intensification mechanisms (including randomized tabu criterion, combination of tabu search and local search, dynamic tabu list maintaining); enhanced diversification strategy using periodic tabu tenure and special mutation procedure. The ITS algorithm is tested on the different instances taken from the QAP library QAPLIB. The results from the experiments demonstrate promising efficiency of the proposed algorithm, especially for the random QAP instances.", "author" : [ { "dropping-particle" : "", "family" : "Misevicius", "given" : "Alfonsas", "non-dropping-particle" : "", "parse-names" : false, "suffix" : "" }, { "dropping-particle" : "", "family" : "Lenkevicius", "given" : "Antanas", "non-dropping-particle" : "", "parse-names" : false, "suffix" : "" }, { "dropping-particle" : "", "family" : "Rubliauskas", "given" : "Dalius", "non-dropping-particle" : "", "parse-names" : false, "suffix" : "" } ], "container-title" : "OR Spectrum", "id" : "ITEM-1", "issue" : "3", "issued" : { "date-parts" : [ [ "2012" ] ] }, "page" : "665-690", "title" : "An implementation of the iterated tabu search algorithm for the quadratic assignment problem", "type" : "article-journal", "volume" : "34" }, "uris" : [ "http://www.mendeley.com/documents/?uuid=742cdf0c-4471-42a5-aecc-c016adb54d84" ] } ], "mendeley" : { "previouslyFormattedCitation" : "[6]" }, "properties" : { "noteIndex" : 0 }, "schema" : "https://github.com/citation-style-language/schema/raw/master/csl-citation.json" }</w:instrText>
      </w:r>
      <w:r w:rsidR="00C30DDC">
        <w:fldChar w:fldCharType="separate"/>
      </w:r>
      <w:r w:rsidR="00C30DDC" w:rsidRPr="00C30DDC">
        <w:rPr>
          <w:noProof/>
        </w:rPr>
        <w:t>[6]</w:t>
      </w:r>
      <w:r w:rsidR="00C30DDC">
        <w:fldChar w:fldCharType="end"/>
      </w:r>
      <w:r w:rsidR="000667F8">
        <w:t>.</w:t>
      </w:r>
      <w:r w:rsidR="00B2461C">
        <w:t xml:space="preserve"> </w:t>
      </w:r>
      <w:r w:rsidR="00F751D8">
        <w:t xml:space="preserve">Below is the pseudo-code for GLS: </w:t>
      </w:r>
    </w:p>
    <w:p w14:paraId="56239A6C" w14:textId="37E1298F" w:rsidR="002E3483" w:rsidRPr="00807CAC" w:rsidRDefault="00B2461C" w:rsidP="00B2461C">
      <w:pPr>
        <w:ind w:firstLine="0"/>
      </w:pPr>
      <w:r>
        <w:rPr>
          <w:noProof/>
        </w:rPr>
        <mc:AlternateContent>
          <mc:Choice Requires="wps">
            <w:drawing>
              <wp:inline distT="0" distB="0" distL="0" distR="0" wp14:anchorId="1C4AD538" wp14:editId="78F5065B">
                <wp:extent cx="3195955" cy="1432560"/>
                <wp:effectExtent l="0" t="0" r="0" b="0"/>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5955" cy="1432560"/>
                        </a:xfrm>
                        <a:prstGeom prst="rect">
                          <a:avLst/>
                        </a:prstGeom>
                        <a:noFill/>
                        <a:ln w="9525">
                          <a:noFill/>
                          <a:miter lim="800000"/>
                          <a:headEnd/>
                          <a:tailEnd/>
                        </a:ln>
                      </wps:spPr>
                      <wps:txbx>
                        <w:txbxContent>
                          <w:p w14:paraId="36D0E0DA" w14:textId="77EA712D" w:rsidR="00D1112C" w:rsidRPr="002965D4" w:rsidRDefault="00D1112C" w:rsidP="00B2461C">
                            <w:pPr>
                              <w:pStyle w:val="BodyText"/>
                              <w:ind w:firstLine="0"/>
                              <w:jc w:val="left"/>
                              <w:rPr>
                                <w:rFonts w:ascii="Cambria Math" w:hAnsi="Cambria Math" w:hint="eastAsia"/>
                                <w:i/>
                                <w:lang w:val="en-US"/>
                              </w:rPr>
                            </w:pPr>
                            <m:oMath>
                              <m:r>
                                <m:rPr>
                                  <m:sty m:val="bi"/>
                                </m:rPr>
                                <w:rPr>
                                  <w:rFonts w:ascii="Cambria Math" w:hAnsi="Cambria Math"/>
                                  <w:lang w:val="en-US"/>
                                </w:rPr>
                                <m:t>GLSQAP</m:t>
                              </m:r>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coeff</m:t>
                                  </m:r>
                                </m:sub>
                              </m:sSub>
                              <m:r>
                                <w:rPr>
                                  <w:rFonts w:ascii="Cambria Math" w:hAnsi="Cambria Math"/>
                                  <w:lang w:val="en-US"/>
                                </w:rPr>
                                <m:t>)</m:t>
                              </m:r>
                            </m:oMath>
                            <w:r>
                              <w:rPr>
                                <w:rFonts w:ascii="Cambria Math" w:hAnsi="Cambria Math"/>
                                <w:i/>
                                <w:lang w:val="en-US"/>
                              </w:rPr>
                              <w:t xml:space="preserve"> </w:t>
                            </w:r>
                            <w:r w:rsidRPr="002965D4">
                              <w:rPr>
                                <w:rFonts w:ascii="Cambria Math" w:hAnsi="Cambria Math"/>
                                <w:i/>
                                <w:lang w:val="en-US"/>
                              </w:rPr>
                              <w:t xml:space="preserve"> </w:t>
                            </w:r>
                            <w:r w:rsidRPr="006D6BC7">
                              <w:rPr>
                                <w:rFonts w:ascii="Cambria Math" w:hAnsi="Cambria Math"/>
                                <w:lang w:val="en-US"/>
                              </w:rPr>
                              <w:t xml:space="preserve">{ </w:t>
                            </w:r>
                            <w:r w:rsidRPr="002965D4">
                              <w:rPr>
                                <w:rFonts w:ascii="Cambria Math" w:hAnsi="Cambria Math"/>
                                <w:i/>
                                <w:lang w:val="en-US"/>
                              </w:rPr>
                              <w:br/>
                              <w:t xml:space="preserve">    </w:t>
                            </w:r>
                            <m:oMath>
                              <m:r>
                                <w:rPr>
                                  <w:rFonts w:ascii="Cambria Math" w:hAnsi="Cambria Math"/>
                                  <w:lang w:val="en-US"/>
                                </w:rPr>
                                <m:t>λ←α*</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coeff</m:t>
                                  </m:r>
                                </m:sub>
                              </m:sSub>
                              <m:r>
                                <w:rPr>
                                  <w:rFonts w:ascii="Cambria Math" w:hAnsi="Cambria Math"/>
                                  <w:lang w:val="en-US"/>
                                </w:rPr>
                                <m:t xml:space="preserve">,    </m:t>
                              </m:r>
                              <m:r>
                                <m:rPr>
                                  <m:sty m:val="p"/>
                                </m:rPr>
                                <w:rPr>
                                  <w:rFonts w:ascii="Cambria Math" w:hAnsi="Cambria Math"/>
                                  <w:lang w:val="en-US"/>
                                </w:rPr>
                                <m:t>where α calculated from (3)</m:t>
                              </m:r>
                            </m:oMath>
                            <w:r w:rsidRPr="002965D4">
                              <w:rPr>
                                <w:rFonts w:ascii="Cambria Math" w:hAnsi="Cambria Math"/>
                                <w:i/>
                                <w:lang w:val="en-US"/>
                              </w:rPr>
                              <w:br/>
                              <w:t xml:space="preserve">    </w:t>
                            </w:r>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π←</m:t>
                              </m:r>
                              <m:r>
                                <m:rPr>
                                  <m:sty m:val="p"/>
                                </m:rPr>
                                <w:rPr>
                                  <w:rFonts w:ascii="Cambria Math" w:hAnsi="Cambria Math"/>
                                  <w:lang w:val="en-US"/>
                                </w:rPr>
                                <m:t>random permutatation from</m:t>
                              </m:r>
                              <m:r>
                                <w:rPr>
                                  <w:rFonts w:ascii="Cambria Math" w:hAnsi="Cambria Math"/>
                                  <w:lang w:val="en-US"/>
                                </w:rPr>
                                <m:t xml:space="preserve"> [1..n]</m:t>
                              </m:r>
                            </m:oMath>
                            <w:r w:rsidRPr="002965D4">
                              <w:rPr>
                                <w:rFonts w:ascii="Cambria Math" w:hAnsi="Cambria Math"/>
                                <w:i/>
                                <w:lang w:val="en-US"/>
                              </w:rPr>
                              <w:t xml:space="preserve"> </w:t>
                            </w:r>
                            <w:r w:rsidRPr="002965D4">
                              <w:rPr>
                                <w:rFonts w:ascii="Cambria Math" w:hAnsi="Cambria Math"/>
                                <w:i/>
                                <w:lang w:val="en-US"/>
                              </w:rPr>
                              <w:br/>
                              <w:t xml:space="preserve">    </w:t>
                            </w:r>
                            <w:r>
                              <w:rPr>
                                <w:rFonts w:ascii="Cambria Math" w:hAnsi="Cambria Math"/>
                                <w:b/>
                                <w:lang w:val="en-US"/>
                              </w:rPr>
                              <w:t xml:space="preserve">while </w:t>
                            </w:r>
                            <w:r>
                              <w:rPr>
                                <w:rFonts w:ascii="Cambria Math" w:hAnsi="Cambria Math"/>
                                <w:lang w:val="en-US"/>
                              </w:rPr>
                              <w:t>(not termination criteria)</w:t>
                            </w:r>
                            <w:r>
                              <w:rPr>
                                <w:b/>
                                <w:lang w:val="en-US"/>
                              </w:rPr>
                              <w:t xml:space="preserve"> </w:t>
                            </w:r>
                            <w:r w:rsidRPr="002965D4">
                              <w:rPr>
                                <w:rFonts w:ascii="Cambria Math" w:hAnsi="Cambria Math"/>
                                <w:lang w:val="en-US"/>
                              </w:rPr>
                              <w:t>{</w:t>
                            </w:r>
                            <w:r w:rsidRPr="002965D4">
                              <w:rPr>
                                <w:rFonts w:ascii="Cambria Math" w:hAnsi="Cambria Math"/>
                                <w:lang w:val="en-US"/>
                              </w:rPr>
                              <w:br/>
                              <w:t xml:space="preserve">        </w:t>
                            </w:r>
                            <m:oMath>
                              <m:r>
                                <w:rPr>
                                  <w:rFonts w:ascii="Cambria Math" w:hAnsi="Cambria Math"/>
                                  <w:lang w:val="en-US"/>
                                </w:rPr>
                                <m:t xml:space="preserve">π←LocalSearch(π, </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 h, g)</m:t>
                              </m:r>
                            </m:oMath>
                            <w:r w:rsidRPr="002965D4">
                              <w:rPr>
                                <w:rFonts w:ascii="Cambria Math" w:hAnsi="Cambria Math"/>
                                <w:i/>
                                <w:lang w:val="en-US"/>
                              </w:rPr>
                              <w:t xml:space="preserve"> </w:t>
                            </w:r>
                            <w:r>
                              <w:rPr>
                                <w:rFonts w:ascii="Cambria Math" w:hAnsi="Cambria Math"/>
                                <w:i/>
                                <w:lang w:val="en-US"/>
                              </w:rPr>
                              <w:br/>
                              <w:t xml:space="preserve">        </w:t>
                            </w:r>
                            <w:r w:rsidRPr="002965D4">
                              <w:rPr>
                                <w:rFonts w:ascii="Cambria Math" w:hAnsi="Cambria Math"/>
                                <w:b/>
                                <w:lang w:val="en-US"/>
                              </w:rPr>
                              <w:t>foreach</w:t>
                            </w:r>
                            <w:r>
                              <w:rPr>
                                <w:rFonts w:ascii="Cambria Math" w:hAnsi="Cambria Math"/>
                                <w:b/>
                                <w:lang w:val="en-US"/>
                              </w:rPr>
                              <w:t xml:space="preserve"> </w:t>
                            </w:r>
                            <w:r>
                              <w:rPr>
                                <w:rFonts w:ascii="Cambria Math" w:hAnsi="Cambria Math"/>
                                <w:lang w:val="en-US"/>
                              </w:rPr>
                              <w:t>(</w:t>
                            </w:r>
                            <m:oMath>
                              <m:r>
                                <w:rPr>
                                  <w:rFonts w:ascii="Cambria Math" w:hAnsi="Cambria Math"/>
                                  <w:lang w:val="en-US"/>
                                </w:rPr>
                                <m:t>i</m:t>
                              </m:r>
                            </m:oMath>
                            <w:r>
                              <w:rPr>
                                <w:rFonts w:ascii="Cambria Math" w:hAnsi="Cambria Math"/>
                                <w:lang w:val="en-US"/>
                              </w:rPr>
                              <w:t xml:space="preserve"> in {1..n}), where </w:t>
                            </w:r>
                            <m:oMath>
                              <m:r>
                                <w:rPr>
                                  <w:rFonts w:ascii="Cambria Math" w:hAnsi="Cambria Math"/>
                                  <w:lang w:val="en-US"/>
                                </w:rPr>
                                <m:t>Uti</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r>
                                <w:rPr>
                                  <w:rFonts w:ascii="Cambria Math" w:hAnsi="Cambria Math"/>
                                  <w:lang w:val="en-US"/>
                                </w:rPr>
                                <m:t>(π)</m:t>
                              </m:r>
                            </m:oMath>
                            <w:r>
                              <w:rPr>
                                <w:rFonts w:ascii="Cambria Math" w:hAnsi="Cambria Math"/>
                                <w:lang w:val="en-US"/>
                              </w:rPr>
                              <w:t xml:space="preserve"> is maximized</w:t>
                            </w:r>
                            <w:r>
                              <w:rPr>
                                <w:rFonts w:ascii="Cambria Math" w:hAnsi="Cambria Math"/>
                                <w:lang w:val="en-US"/>
                              </w:rPr>
                              <w:br/>
                              <w:t xml:space="preserv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i</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i</m:t>
                                      </m:r>
                                    </m:sub>
                                  </m:sSub>
                                </m:sub>
                              </m:sSub>
                              <m:r>
                                <w:rPr>
                                  <w:rFonts w:ascii="Cambria Math" w:hAnsi="Cambria Math"/>
                                  <w:lang w:val="en-US"/>
                                </w:rPr>
                                <m:t>+1</m:t>
                              </m:r>
                            </m:oMath>
                            <w:r>
                              <w:rPr>
                                <w:rFonts w:ascii="Cambria Math" w:hAnsi="Cambria Math"/>
                                <w:lang w:val="en-US"/>
                              </w:rPr>
                              <w:br/>
                              <w:t xml:space="preserve">    }</w:t>
                            </w:r>
                            <w:r>
                              <w:rPr>
                                <w:rFonts w:ascii="Cambria Math" w:hAnsi="Cambria Math"/>
                                <w:lang w:val="en-US"/>
                              </w:rPr>
                              <w:br/>
                              <w:t xml:space="preserve">    </w:t>
                            </w:r>
                            <w:r>
                              <w:rPr>
                                <w:rFonts w:ascii="Cambria Math" w:hAnsi="Cambria Math"/>
                                <w:b/>
                                <w:lang w:val="en-US"/>
                              </w:rPr>
                              <w:t>return</w:t>
                            </w:r>
                            <w:r>
                              <w:rPr>
                                <w:rFonts w:ascii="Cambria Math" w:hAnsi="Cambria Math"/>
                                <w:lang w:val="en-US"/>
                              </w:rPr>
                              <w:t xml:space="preserve"> </w:t>
                            </w:r>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oMath>
                            <w:r>
                              <w:rPr>
                                <w:rFonts w:ascii="Cambria Math" w:hAnsi="Cambria Math"/>
                                <w:lang w:val="en-US"/>
                              </w:rPr>
                              <w:t xml:space="preserve"> }</w:t>
                            </w:r>
                          </w:p>
                        </w:txbxContent>
                      </wps:txbx>
                      <wps:bodyPr rot="0" vert="horz" wrap="square" lIns="91440" tIns="45720" rIns="91440" bIns="45720" anchor="t" anchorCtr="0" upright="1">
                        <a:noAutofit/>
                      </wps:bodyPr>
                    </wps:wsp>
                  </a:graphicData>
                </a:graphic>
              </wp:inline>
            </w:drawing>
          </mc:Choice>
          <mc:Fallback>
            <w:pict>
              <v:shapetype w14:anchorId="1C4AD538" id="_x0000_t202" coordsize="21600,21600" o:spt="202" path="m,l,21600r21600,l21600,xe">
                <v:stroke joinstyle="miter"/>
                <v:path gradientshapeok="t" o:connecttype="rect"/>
              </v:shapetype>
              <v:shape id="Text Box 1" o:spid="_x0000_s1026" type="#_x0000_t202" style="width:251.65pt;height:11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" filled="f" stroked="f">
                <v:textbox>
                  <w:txbxContent>
                    <w:p w14:paraId="36D0E0DA" w14:textId="77EA712D" w:rsidR="00D1112C" w:rsidRPr="002965D4" w:rsidRDefault="00D1112C" w:rsidP="00B2461C">
                      <w:pPr>
                        <w:pStyle w:val="BodyText"/>
                        <w:ind w:firstLine="0"/>
                        <w:jc w:val="left"/>
                        <w:rPr>
                          <w:rFonts w:ascii="Cambria Math" w:hAnsi="Cambria Math" w:hint="eastAsia"/>
                          <w:i/>
                          <w:lang w:val="en-US"/>
                        </w:rPr>
                      </w:pPr>
                      <m:oMath>
                        <m:r>
                          <m:rPr>
                            <m:sty m:val="bi"/>
                          </m:rPr>
                          <w:rPr>
                            <w:rFonts w:ascii="Cambria Math" w:hAnsi="Cambria Math"/>
                            <w:lang w:val="en-US"/>
                          </w:rPr>
                          <m:t>GLSQAP</m:t>
                        </m:r>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coeff</m:t>
                            </m:r>
                          </m:sub>
                        </m:sSub>
                        <m:r>
                          <w:rPr>
                            <w:rFonts w:ascii="Cambria Math" w:hAnsi="Cambria Math"/>
                            <w:lang w:val="en-US"/>
                          </w:rPr>
                          <m:t>)</m:t>
                        </m:r>
                      </m:oMath>
                      <w:r>
                        <w:rPr>
                          <w:rFonts w:ascii="Cambria Math" w:hAnsi="Cambria Math"/>
                          <w:i/>
                          <w:lang w:val="en-US"/>
                        </w:rPr>
                        <w:t xml:space="preserve"> </w:t>
                      </w:r>
                      <w:r w:rsidRPr="002965D4">
                        <w:rPr>
                          <w:rFonts w:ascii="Cambria Math" w:hAnsi="Cambria Math"/>
                          <w:i/>
                          <w:lang w:val="en-US"/>
                        </w:rPr>
                        <w:t xml:space="preserve"> </w:t>
                      </w:r>
                      <w:r w:rsidRPr="006D6BC7">
                        <w:rPr>
                          <w:rFonts w:ascii="Cambria Math" w:hAnsi="Cambria Math"/>
                          <w:lang w:val="en-US"/>
                        </w:rPr>
                        <w:t xml:space="preserve">{ </w:t>
                      </w:r>
                      <w:r w:rsidRPr="002965D4">
                        <w:rPr>
                          <w:rFonts w:ascii="Cambria Math" w:hAnsi="Cambria Math"/>
                          <w:i/>
                          <w:lang w:val="en-US"/>
                        </w:rPr>
                        <w:br/>
                        <w:t xml:space="preserve">    </w:t>
                      </w:r>
                      <m:oMath>
                        <m:r>
                          <w:rPr>
                            <w:rFonts w:ascii="Cambria Math" w:hAnsi="Cambria Math"/>
                            <w:lang w:val="en-US"/>
                          </w:rPr>
                          <m:t>λ←α*</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coeff</m:t>
                            </m:r>
                          </m:sub>
                        </m:sSub>
                        <m:r>
                          <w:rPr>
                            <w:rFonts w:ascii="Cambria Math" w:hAnsi="Cambria Math"/>
                            <w:lang w:val="en-US"/>
                          </w:rPr>
                          <m:t xml:space="preserve">,    </m:t>
                        </m:r>
                        <m:r>
                          <m:rPr>
                            <m:sty m:val="p"/>
                          </m:rPr>
                          <w:rPr>
                            <w:rFonts w:ascii="Cambria Math" w:hAnsi="Cambria Math"/>
                            <w:lang w:val="en-US"/>
                          </w:rPr>
                          <m:t>where α calculated from (3)</m:t>
                        </m:r>
                      </m:oMath>
                      <w:r w:rsidRPr="002965D4">
                        <w:rPr>
                          <w:rFonts w:ascii="Cambria Math" w:hAnsi="Cambria Math"/>
                          <w:i/>
                          <w:lang w:val="en-US"/>
                        </w:rPr>
                        <w:br/>
                        <w:t xml:space="preserve">    </w:t>
                      </w:r>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π←</m:t>
                        </m:r>
                        <m:r>
                          <m:rPr>
                            <m:sty m:val="p"/>
                          </m:rPr>
                          <w:rPr>
                            <w:rFonts w:ascii="Cambria Math" w:hAnsi="Cambria Math"/>
                            <w:lang w:val="en-US"/>
                          </w:rPr>
                          <m:t>random permutatation from</m:t>
                        </m:r>
                        <m:r>
                          <w:rPr>
                            <w:rFonts w:ascii="Cambria Math" w:hAnsi="Cambria Math"/>
                            <w:lang w:val="en-US"/>
                          </w:rPr>
                          <m:t xml:space="preserve"> [1..n]</m:t>
                        </m:r>
                      </m:oMath>
                      <w:r w:rsidRPr="002965D4">
                        <w:rPr>
                          <w:rFonts w:ascii="Cambria Math" w:hAnsi="Cambria Math"/>
                          <w:i/>
                          <w:lang w:val="en-US"/>
                        </w:rPr>
                        <w:t xml:space="preserve"> </w:t>
                      </w:r>
                      <w:r w:rsidRPr="002965D4">
                        <w:rPr>
                          <w:rFonts w:ascii="Cambria Math" w:hAnsi="Cambria Math"/>
                          <w:i/>
                          <w:lang w:val="en-US"/>
                        </w:rPr>
                        <w:br/>
                        <w:t xml:space="preserve">    </w:t>
                      </w:r>
                      <w:r>
                        <w:rPr>
                          <w:rFonts w:ascii="Cambria Math" w:hAnsi="Cambria Math"/>
                          <w:b/>
                          <w:lang w:val="en-US"/>
                        </w:rPr>
                        <w:t xml:space="preserve">while </w:t>
                      </w:r>
                      <w:r>
                        <w:rPr>
                          <w:rFonts w:ascii="Cambria Math" w:hAnsi="Cambria Math"/>
                          <w:lang w:val="en-US"/>
                        </w:rPr>
                        <w:t>(not termination criteria)</w:t>
                      </w:r>
                      <w:r>
                        <w:rPr>
                          <w:b/>
                          <w:lang w:val="en-US"/>
                        </w:rPr>
                        <w:t xml:space="preserve"> </w:t>
                      </w:r>
                      <w:r w:rsidRPr="002965D4">
                        <w:rPr>
                          <w:rFonts w:ascii="Cambria Math" w:hAnsi="Cambria Math"/>
                          <w:lang w:val="en-US"/>
                        </w:rPr>
                        <w:t>{</w:t>
                      </w:r>
                      <w:r w:rsidRPr="002965D4">
                        <w:rPr>
                          <w:rFonts w:ascii="Cambria Math" w:hAnsi="Cambria Math"/>
                          <w:lang w:val="en-US"/>
                        </w:rPr>
                        <w:br/>
                        <w:t xml:space="preserve">        </w:t>
                      </w:r>
                      <m:oMath>
                        <m:r>
                          <w:rPr>
                            <w:rFonts w:ascii="Cambria Math" w:hAnsi="Cambria Math"/>
                            <w:lang w:val="en-US"/>
                          </w:rPr>
                          <m:t xml:space="preserve">π←LocalSearch(π, </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 h, g)</m:t>
                        </m:r>
                      </m:oMath>
                      <w:r w:rsidRPr="002965D4">
                        <w:rPr>
                          <w:rFonts w:ascii="Cambria Math" w:hAnsi="Cambria Math"/>
                          <w:i/>
                          <w:lang w:val="en-US"/>
                        </w:rPr>
                        <w:t xml:space="preserve"> </w:t>
                      </w:r>
                      <w:r>
                        <w:rPr>
                          <w:rFonts w:ascii="Cambria Math" w:hAnsi="Cambria Math"/>
                          <w:i/>
                          <w:lang w:val="en-US"/>
                        </w:rPr>
                        <w:br/>
                        <w:t xml:space="preserve">        </w:t>
                      </w:r>
                      <w:r w:rsidRPr="002965D4">
                        <w:rPr>
                          <w:rFonts w:ascii="Cambria Math" w:hAnsi="Cambria Math"/>
                          <w:b/>
                          <w:lang w:val="en-US"/>
                        </w:rPr>
                        <w:t>foreach</w:t>
                      </w:r>
                      <w:r>
                        <w:rPr>
                          <w:rFonts w:ascii="Cambria Math" w:hAnsi="Cambria Math"/>
                          <w:b/>
                          <w:lang w:val="en-US"/>
                        </w:rPr>
                        <w:t xml:space="preserve"> </w:t>
                      </w:r>
                      <w:r>
                        <w:rPr>
                          <w:rFonts w:ascii="Cambria Math" w:hAnsi="Cambria Math"/>
                          <w:lang w:val="en-US"/>
                        </w:rPr>
                        <w:t>(</w:t>
                      </w:r>
                      <m:oMath>
                        <m:r>
                          <w:rPr>
                            <w:rFonts w:ascii="Cambria Math" w:hAnsi="Cambria Math"/>
                            <w:lang w:val="en-US"/>
                          </w:rPr>
                          <m:t>i</m:t>
                        </m:r>
                      </m:oMath>
                      <w:r>
                        <w:rPr>
                          <w:rFonts w:ascii="Cambria Math" w:hAnsi="Cambria Math"/>
                          <w:lang w:val="en-US"/>
                        </w:rPr>
                        <w:t xml:space="preserve"> in {1..n}), where </w:t>
                      </w:r>
                      <m:oMath>
                        <m:r>
                          <w:rPr>
                            <w:rFonts w:ascii="Cambria Math" w:hAnsi="Cambria Math"/>
                            <w:lang w:val="en-US"/>
                          </w:rPr>
                          <m:t>Uti</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r>
                          <w:rPr>
                            <w:rFonts w:ascii="Cambria Math" w:hAnsi="Cambria Math"/>
                            <w:lang w:val="en-US"/>
                          </w:rPr>
                          <m:t>(π)</m:t>
                        </m:r>
                      </m:oMath>
                      <w:r>
                        <w:rPr>
                          <w:rFonts w:ascii="Cambria Math" w:hAnsi="Cambria Math"/>
                          <w:lang w:val="en-US"/>
                        </w:rPr>
                        <w:t xml:space="preserve"> is maximized</w:t>
                      </w:r>
                      <w:r>
                        <w:rPr>
                          <w:rFonts w:ascii="Cambria Math" w:hAnsi="Cambria Math"/>
                          <w:lang w:val="en-US"/>
                        </w:rPr>
                        <w:br/>
                        <w:t xml:space="preserv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i</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i</m:t>
                                </m:r>
                              </m:sub>
                            </m:sSub>
                          </m:sub>
                        </m:sSub>
                        <m:r>
                          <w:rPr>
                            <w:rFonts w:ascii="Cambria Math" w:hAnsi="Cambria Math"/>
                            <w:lang w:val="en-US"/>
                          </w:rPr>
                          <m:t>+1</m:t>
                        </m:r>
                      </m:oMath>
                      <w:r>
                        <w:rPr>
                          <w:rFonts w:ascii="Cambria Math" w:hAnsi="Cambria Math"/>
                          <w:lang w:val="en-US"/>
                        </w:rPr>
                        <w:br/>
                        <w:t xml:space="preserve">    }</w:t>
                      </w:r>
                      <w:r>
                        <w:rPr>
                          <w:rFonts w:ascii="Cambria Math" w:hAnsi="Cambria Math"/>
                          <w:lang w:val="en-US"/>
                        </w:rPr>
                        <w:br/>
                        <w:t xml:space="preserve">    </w:t>
                      </w:r>
                      <w:r>
                        <w:rPr>
                          <w:rFonts w:ascii="Cambria Math" w:hAnsi="Cambria Math"/>
                          <w:b/>
                          <w:lang w:val="en-US"/>
                        </w:rPr>
                        <w:t>return</w:t>
                      </w:r>
                      <w:r>
                        <w:rPr>
                          <w:rFonts w:ascii="Cambria Math" w:hAnsi="Cambria Math"/>
                          <w:lang w:val="en-US"/>
                        </w:rPr>
                        <w:t xml:space="preserve"> </w:t>
                      </w:r>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oMath>
                      <w:r>
                        <w:rPr>
                          <w:rFonts w:ascii="Cambria Math" w:hAnsi="Cambria Math"/>
                          <w:lang w:val="en-US"/>
                        </w:rPr>
                        <w:t xml:space="preserve"> }</w:t>
                      </w:r>
                    </w:p>
                  </w:txbxContent>
                </v:textbox>
                <w10:anchorlock/>
              </v:shape>
            </w:pict>
          </mc:Fallback>
        </mc:AlternateContent>
      </w:r>
    </w:p>
    <w:p w14:paraId="1409A8DB" w14:textId="3162C21B" w:rsidR="00B2461C" w:rsidRDefault="00CE616E" w:rsidP="00B2461C">
      <w:pPr>
        <w:pStyle w:val="figurecaption"/>
      </w:pPr>
      <w:r>
        <w:t>Pseudocode for GLSQAP</w:t>
      </w:r>
      <w:r w:rsidR="006C4E31">
        <w:t xml:space="preserve"> </w:t>
      </w:r>
      <w:r w:rsidR="006C4E31">
        <w:fldChar w:fldCharType="begin" w:fldLock="1"/>
      </w:r>
      <w:r w:rsidR="00084E56">
        <w:instrText>ADDIN CSL_CITATION { "citationItems" : [ { "id" : "ITEM-1", "itemData" : { "abstract" : "In this paper, we show how an extended Guided Local Search (GLS) can be applied to the Quadratic Assignment Problem (QAP). GLS is a general, penalty-based meta-heuristic, which sits on top of local search algorithms, to help guide them out of local minima. We present empirical results of applying several extended versions of GLS to the QAP, and show that these extensions can improve the range of parameter settings within which Guided Local Search performs well. Finally, we compare the results of running our extended GLS with some state of the art algorithms for the QAP.", "author" : [ { "dropping-particle" : "", "family" : "Mills", "given" : "P", "non-dropping-particle" : "", "parse-names" : false, "suffix" : "" }, { "dropping-particle" : "", "family" : "Tsang", "given" : "E", "non-dropping-particle" : "", "parse-names" : false, "suffix" : "" }, { "dropping-particle" : "", "family" : "Ford", "given" : "J", "non-dropping-particle" : "", "parse-names" : false, "suffix" : "" } ], "container-title" : "Annals of Operations Research", "id" : "ITEM-1", "issued" : { "date-parts" : [ [ "2003" ] ] }, "page" : "121-135", "title" : "Applying an extended guided local search to the quadratic assignment problem", "type" : "article-journal" }, "uris" : [ "http://www.mendeley.com/documents/?uuid=55e72d9b-adeb-4fe2-827f-d30e99b06ac0" ] } ], "mendeley" : { "previouslyFormattedCitation" : "[28]" }, "properties" : { "noteIndex" : 0 }, "schema" : "https://github.com/citation-style-language/schema/raw/master/csl-citation.json" }</w:instrText>
      </w:r>
      <w:r w:rsidR="006C4E31">
        <w:fldChar w:fldCharType="separate"/>
      </w:r>
      <w:r w:rsidR="006C4E31" w:rsidRPr="006C4E31">
        <w:t>[28]</w:t>
      </w:r>
      <w:r w:rsidR="006C4E31">
        <w:fldChar w:fldCharType="end"/>
      </w:r>
    </w:p>
    <w:p w14:paraId="19BC7C9D" w14:textId="77777777" w:rsidR="001866CE" w:rsidRPr="00807CAC" w:rsidRDefault="001866CE" w:rsidP="001866CE">
      <w:pPr>
        <w:ind w:firstLine="0"/>
      </w:pPr>
      <w:r>
        <w:rPr>
          <w:noProof/>
        </w:rPr>
        <mc:AlternateContent>
          <mc:Choice Requires="wps">
            <w:drawing>
              <wp:inline distT="0" distB="0" distL="0" distR="0" wp14:anchorId="3A1B2DFE" wp14:editId="15FA8519">
                <wp:extent cx="3195955" cy="1775460"/>
                <wp:effectExtent l="0" t="0" r="0" b="0"/>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5955" cy="1775460"/>
                        </a:xfrm>
                        <a:prstGeom prst="rect">
                          <a:avLst/>
                        </a:prstGeom>
                        <a:noFill/>
                        <a:ln w="9525">
                          <a:noFill/>
                          <a:miter lim="800000"/>
                          <a:headEnd/>
                          <a:tailEnd/>
                        </a:ln>
                      </wps:spPr>
                      <wps:txbx>
                        <w:txbxContent>
                          <w:p w14:paraId="3C04A862" w14:textId="58CF00CF" w:rsidR="00D1112C" w:rsidRPr="00265332" w:rsidRDefault="00D1112C" w:rsidP="001866CE">
                            <w:pPr>
                              <w:pStyle w:val="BodyText"/>
                              <w:ind w:firstLine="0"/>
                              <w:jc w:val="left"/>
                              <w:rPr>
                                <w:rFonts w:ascii="Cambria Math" w:hAnsi="Cambria Math" w:hint="eastAsia"/>
                                <w:lang w:val="en-US"/>
                              </w:rPr>
                            </w:pPr>
                            <m:oMath>
                              <m:r>
                                <m:rPr>
                                  <m:sty m:val="bi"/>
                                </m:rPr>
                                <w:rPr>
                                  <w:rFonts w:ascii="Cambria Math" w:hAnsi="Cambria Math"/>
                                  <w:lang w:val="en-US"/>
                                </w:rPr>
                                <m:t>LocalSearch</m:t>
                              </m:r>
                              <m:r>
                                <w:rPr>
                                  <w:rFonts w:ascii="Cambria Math" w:hAnsi="Cambria Math"/>
                                  <w:lang w:val="en-US"/>
                                </w:rPr>
                                <m:t xml:space="preserve">(π, </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 h, g)</m:t>
                              </m:r>
                            </m:oMath>
                            <w:r w:rsidRPr="002965D4">
                              <w:rPr>
                                <w:rFonts w:ascii="Cambria Math" w:hAnsi="Cambria Math"/>
                                <w:i/>
                                <w:lang w:val="en-US"/>
                              </w:rPr>
                              <w:t xml:space="preserve"> </w:t>
                            </w:r>
                            <w:r w:rsidRPr="00C35225">
                              <w:rPr>
                                <w:rFonts w:ascii="Cambria Math" w:hAnsi="Cambria Math"/>
                                <w:lang w:val="en-US"/>
                              </w:rPr>
                              <w:t>{</w:t>
                            </w:r>
                            <w:r w:rsidRPr="002965D4">
                              <w:rPr>
                                <w:rFonts w:ascii="Cambria Math" w:hAnsi="Cambria Math"/>
                                <w:i/>
                                <w:lang w:val="en-US"/>
                              </w:rPr>
                              <w:t xml:space="preserve"> </w:t>
                            </w:r>
                            <w:r w:rsidRPr="002965D4">
                              <w:rPr>
                                <w:rFonts w:ascii="Cambria Math" w:hAnsi="Cambria Math"/>
                                <w:i/>
                                <w:lang w:val="en-US"/>
                              </w:rPr>
                              <w:br/>
                              <w:t xml:space="preserve">    </w:t>
                            </w:r>
                            <m:oMath>
                              <m:r>
                                <w:rPr>
                                  <w:rFonts w:ascii="Cambria Math" w:hAnsi="Cambria Math"/>
                                  <w:lang w:val="en-US"/>
                                </w:rPr>
                                <m:t>sideCount←0</m:t>
                              </m:r>
                            </m:oMath>
                            <w:r>
                              <w:rPr>
                                <w:rFonts w:ascii="Cambria Math" w:hAnsi="Cambria Math"/>
                                <w:i/>
                                <w:lang w:val="en-US"/>
                              </w:rPr>
                              <w:t xml:space="preserve"> </w:t>
                            </w:r>
                            <w:r w:rsidRPr="002965D4">
                              <w:rPr>
                                <w:rFonts w:ascii="Cambria Math" w:hAnsi="Cambria Math"/>
                                <w:i/>
                                <w:lang w:val="en-US"/>
                              </w:rPr>
                              <w:t xml:space="preserve"> </w:t>
                            </w:r>
                            <w:r w:rsidRPr="002965D4">
                              <w:rPr>
                                <w:rFonts w:ascii="Cambria Math" w:hAnsi="Cambria Math"/>
                                <w:i/>
                                <w:lang w:val="en-US"/>
                              </w:rPr>
                              <w:br/>
                              <w:t xml:space="preserve">    </w:t>
                            </w:r>
                            <w:r>
                              <w:rPr>
                                <w:rFonts w:ascii="Cambria Math" w:hAnsi="Cambria Math"/>
                                <w:b/>
                                <w:lang w:val="en-US"/>
                              </w:rPr>
                              <w:t xml:space="preserve">do  </w:t>
                            </w:r>
                            <w:r w:rsidRPr="002965D4">
                              <w:rPr>
                                <w:rFonts w:ascii="Cambria Math" w:hAnsi="Cambria Math"/>
                                <w:lang w:val="en-US"/>
                              </w:rPr>
                              <w:t>{</w:t>
                            </w:r>
                            <w:r w:rsidRPr="002965D4">
                              <w:rPr>
                                <w:rFonts w:ascii="Cambria Math" w:hAnsi="Cambria Math"/>
                                <w:lang w:val="en-US"/>
                              </w:rPr>
                              <w:br/>
                            </w:r>
                            <w:r>
                              <w:rPr>
                                <w:rFonts w:ascii="Cambria Math" w:hAnsi="Cambria Math"/>
                                <w:lang w:val="en-US"/>
                              </w:rPr>
                              <w:t xml:space="preserve">        </w:t>
                            </w:r>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π'</m:t>
                              </m:r>
                            </m:oMath>
                            <w:r>
                              <w:rPr>
                                <w:rFonts w:ascii="Cambria Math" w:hAnsi="Cambria Math"/>
                                <w:lang w:val="en-US"/>
                              </w:rPr>
                              <w:t xml:space="preserve"> in </w:t>
                            </w:r>
                            <m:oMath>
                              <m:r>
                                <w:rPr>
                                  <w:rFonts w:ascii="Cambria Math" w:hAnsi="Cambria Math"/>
                                  <w:lang w:val="en-US"/>
                                </w:rPr>
                                <m:t>N(π)</m:t>
                              </m:r>
                            </m:oMath>
                            <w:r>
                              <w:rPr>
                                <w:rFonts w:ascii="Cambria Math" w:hAnsi="Cambria Math"/>
                                <w:lang w:val="en-US"/>
                              </w:rPr>
                              <w:t xml:space="preserve"> s.t. </w:t>
                            </w:r>
                            <m:oMath>
                              <m:r>
                                <w:rPr>
                                  <w:rFonts w:ascii="Cambria Math" w:hAnsi="Cambria Math"/>
                                  <w:lang w:val="en-US"/>
                                </w:rPr>
                                <m:t>h(</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m:t>
                              </m:r>
                            </m:oMath>
                            <w:r>
                              <w:rPr>
                                <w:rFonts w:ascii="Cambria Math" w:hAnsi="Cambria Math"/>
                                <w:lang w:val="en-US"/>
                              </w:rPr>
                              <w:t xml:space="preserve"> is minimized</w:t>
                            </w:r>
                            <w:r>
                              <w:rPr>
                                <w:rFonts w:ascii="Cambria Math" w:hAnsi="Cambria Math"/>
                                <w:lang w:val="en-US"/>
                              </w:rPr>
                              <w:br/>
                              <w:t xml:space="preserve">        // </w:t>
                            </w:r>
                            <m:oMath>
                              <m:r>
                                <w:rPr>
                                  <w:rFonts w:ascii="Cambria Math" w:hAnsi="Cambria Math"/>
                                </w:rPr>
                                <m:t>N(π)</m:t>
                              </m:r>
                            </m:oMath>
                            <w:r w:rsidRPr="00712D52">
                              <w:rPr>
                                <w:rFonts w:ascii="Cambria Math" w:hAnsi="Cambria Math"/>
                              </w:rPr>
                              <w:t xml:space="preserve"> is the 2-Opt neighborhood</w:t>
                            </w:r>
                            <w:r>
                              <w:rPr>
                                <w:rFonts w:ascii="Cambria Math" w:hAnsi="Cambria Math"/>
                                <w:lang w:val="en-US"/>
                              </w:rPr>
                              <w:br/>
                              <w:t xml:space="preserve">        </w:t>
                            </w:r>
                            <m:oMath>
                              <m:r>
                                <m:rPr>
                                  <m:sty m:val="p"/>
                                </m:rPr>
                                <w:rPr>
                                  <w:rFonts w:ascii="Cambria Math" w:hAnsi="Cambria Math"/>
                                  <w:lang w:val="en-US"/>
                                </w:rPr>
                                <m:t>Δ</m:t>
                              </m:r>
                              <m:r>
                                <w:rPr>
                                  <w:rFonts w:ascii="Cambria Math" w:hAnsi="Cambria Math"/>
                                  <w:lang w:val="en-US"/>
                                </w:rPr>
                                <m:t>h←</m:t>
                              </m:r>
                            </m:oMath>
                            <w:r>
                              <w:rPr>
                                <w:rFonts w:ascii="Cambria Math" w:hAnsi="Cambria Math"/>
                                <w:lang w:val="en-US"/>
                              </w:rPr>
                              <w:t xml:space="preserve"> </w:t>
                            </w:r>
                            <m:oMath>
                              <m:r>
                                <w:rPr>
                                  <w:rFonts w:ascii="Cambria Math" w:hAnsi="Cambria Math"/>
                                  <w:lang w:val="en-US"/>
                                </w:rPr>
                                <m:t>h</m:t>
                              </m:r>
                              <m:d>
                                <m:dPr>
                                  <m:ctrlPr>
                                    <w:rPr>
                                      <w:rFonts w:ascii="Cambria Math" w:hAnsi="Cambria Math"/>
                                      <w:i/>
                                      <w:lang w:val="en-US"/>
                                    </w:rPr>
                                  </m:ctrlPr>
                                </m:dPr>
                                <m:e>
                                  <m:r>
                                    <w:rPr>
                                      <w:rFonts w:ascii="Cambria Math" w:hAnsi="Cambria Math"/>
                                      <w:lang w:val="en-US"/>
                                    </w:rPr>
                                    <m:t>π'</m:t>
                                  </m:r>
                                </m:e>
                              </m:d>
                              <m:r>
                                <w:rPr>
                                  <w:rFonts w:ascii="Cambria Math" w:hAnsi="Cambria Math"/>
                                  <w:lang w:val="en-US"/>
                                </w:rPr>
                                <m:t>-h(π)</m:t>
                              </m:r>
                            </m:oMath>
                            <w:r>
                              <w:rPr>
                                <w:rFonts w:ascii="Cambria Math" w:hAnsi="Cambria Math"/>
                                <w:lang w:val="en-US"/>
                              </w:rPr>
                              <w:t xml:space="preserve">    // see (6)</w:t>
                            </w:r>
                            <w:r>
                              <w:rPr>
                                <w:rFonts w:ascii="Cambria Math" w:hAnsi="Cambria Math"/>
                                <w:lang w:val="en-US"/>
                              </w:rPr>
                              <w:br/>
                              <w:t xml:space="preserve">        </w:t>
                            </w:r>
                            <w:r>
                              <w:rPr>
                                <w:rFonts w:ascii="Cambria Math" w:hAnsi="Cambria Math"/>
                                <w:b/>
                                <w:lang w:val="en-US"/>
                              </w:rPr>
                              <w:t>if</w:t>
                            </w:r>
                            <w:r>
                              <w:rPr>
                                <w:rFonts w:ascii="Cambria Math" w:hAnsi="Cambria Math"/>
                                <w:lang w:val="en-US"/>
                              </w:rPr>
                              <w:t xml:space="preserve"> </w:t>
                            </w:r>
                            <m:oMath>
                              <m:r>
                                <w:rPr>
                                  <w:rFonts w:ascii="Cambria Math" w:hAnsi="Cambria Math"/>
                                  <w:lang w:val="en-US"/>
                                </w:rPr>
                                <m:t>(</m:t>
                              </m:r>
                              <m:r>
                                <m:rPr>
                                  <m:sty m:val="p"/>
                                </m:rPr>
                                <w:rPr>
                                  <w:rFonts w:ascii="Cambria Math" w:hAnsi="Cambria Math"/>
                                  <w:lang w:val="en-US"/>
                                </w:rPr>
                                <m:t>Δ</m:t>
                              </m:r>
                              <m:r>
                                <w:rPr>
                                  <w:rFonts w:ascii="Cambria Math" w:hAnsi="Cambria Math"/>
                                  <w:lang w:val="en-US"/>
                                </w:rPr>
                                <m:t>h≤0) π←π'</m:t>
                              </m:r>
                            </m:oMath>
                            <w:r>
                              <w:rPr>
                                <w:rFonts w:ascii="Cambria Math" w:hAnsi="Cambria Math"/>
                                <w:lang w:val="en-US"/>
                              </w:rPr>
                              <w:br/>
                              <w:t xml:space="preserve">        </w:t>
                            </w:r>
                            <w:r>
                              <w:rPr>
                                <w:rFonts w:ascii="Cambria Math" w:hAnsi="Cambria Math"/>
                                <w:b/>
                                <w:lang w:val="en-US"/>
                              </w:rPr>
                              <w:t xml:space="preserve">if </w:t>
                            </w:r>
                            <m:oMath>
                              <m:d>
                                <m:dPr>
                                  <m:ctrlPr>
                                    <w:rPr>
                                      <w:rFonts w:ascii="Cambria Math" w:hAnsi="Cambria Math"/>
                                      <w:i/>
                                      <w:lang w:val="en-US"/>
                                    </w:rPr>
                                  </m:ctrlPr>
                                </m:dPr>
                                <m:e>
                                  <m:r>
                                    <m:rPr>
                                      <m:sty m:val="p"/>
                                    </m:rPr>
                                    <w:rPr>
                                      <w:rFonts w:ascii="Cambria Math" w:hAnsi="Cambria Math"/>
                                      <w:lang w:val="en-US"/>
                                    </w:rPr>
                                    <m:t>Δ</m:t>
                                  </m:r>
                                  <m:r>
                                    <w:rPr>
                                      <w:rFonts w:ascii="Cambria Math" w:hAnsi="Cambria Math"/>
                                      <w:lang w:val="en-US"/>
                                    </w:rPr>
                                    <m:t>h=0</m:t>
                                  </m:r>
                                </m:e>
                              </m:d>
                              <m:r>
                                <w:rPr>
                                  <w:rFonts w:ascii="Cambria Math" w:hAnsi="Cambria Math"/>
                                  <w:lang w:val="en-US"/>
                                </w:rPr>
                                <m:t xml:space="preserve"> sideCount←sideCount+1</m:t>
                              </m:r>
                            </m:oMath>
                            <w:r>
                              <w:rPr>
                                <w:rFonts w:ascii="Cambria Math" w:hAnsi="Cambria Math"/>
                                <w:lang w:val="en-US"/>
                              </w:rPr>
                              <w:t xml:space="preserve"> </w:t>
                            </w:r>
                            <w:r w:rsidRPr="00712D52">
                              <w:rPr>
                                <w:rFonts w:ascii="Cambria Math" w:hAnsi="Cambria Math"/>
                                <w:lang w:val="en-US"/>
                              </w:rPr>
                              <w:t xml:space="preserve"> </w:t>
                            </w:r>
                            <w:r>
                              <w:rPr>
                                <w:rFonts w:ascii="Cambria Math" w:hAnsi="Cambria Math"/>
                                <w:lang w:val="en-US"/>
                              </w:rPr>
                              <w:br/>
                              <w:t xml:space="preserve">        </w:t>
                            </w:r>
                            <w:r>
                              <w:rPr>
                                <w:rFonts w:ascii="Cambria Math" w:hAnsi="Cambria Math"/>
                                <w:b/>
                                <w:lang w:val="en-US"/>
                              </w:rPr>
                              <w:t xml:space="preserve">else </w:t>
                            </w:r>
                            <m:oMath>
                              <m:r>
                                <w:rPr>
                                  <w:rFonts w:ascii="Cambria Math" w:hAnsi="Cambria Math"/>
                                  <w:lang w:val="en-US"/>
                                </w:rPr>
                                <m:t>sideCount←0</m:t>
                              </m:r>
                            </m:oMath>
                            <w:r>
                              <w:rPr>
                                <w:rFonts w:ascii="Cambria Math" w:hAnsi="Cambria Math"/>
                                <w:lang w:val="en-US"/>
                              </w:rPr>
                              <w:t xml:space="preserve">    </w:t>
                            </w:r>
                            <w:r>
                              <w:rPr>
                                <w:rFonts w:ascii="Cambria Math" w:hAnsi="Cambria Math"/>
                                <w:lang w:val="en-US"/>
                              </w:rPr>
                              <w:br/>
                              <w:t xml:space="preserve">        </w:t>
                            </w:r>
                            <w:r>
                              <w:rPr>
                                <w:rFonts w:ascii="Cambria Math" w:hAnsi="Cambria Math"/>
                                <w:b/>
                                <w:lang w:val="en-US"/>
                              </w:rPr>
                              <w:t xml:space="preserve">if </w:t>
                            </w:r>
                            <m:oMath>
                              <m:r>
                                <w:rPr>
                                  <w:rFonts w:ascii="Cambria Math" w:hAnsi="Cambria Math"/>
                                  <w:lang w:val="en-US"/>
                                </w:rPr>
                                <m:t>g</m:t>
                              </m:r>
                              <m:d>
                                <m:dPr>
                                  <m:ctrlPr>
                                    <w:rPr>
                                      <w:rFonts w:ascii="Cambria Math" w:hAnsi="Cambria Math"/>
                                      <w:i/>
                                      <w:lang w:val="en-US"/>
                                    </w:rPr>
                                  </m:ctrlPr>
                                </m:dPr>
                                <m:e>
                                  <m:r>
                                    <w:rPr>
                                      <w:rFonts w:ascii="Cambria Math" w:hAnsi="Cambria Math"/>
                                      <w:lang w:val="en-US"/>
                                    </w:rPr>
                                    <m:t>π</m:t>
                                  </m:r>
                                </m:e>
                              </m:d>
                              <m:r>
                                <w:rPr>
                                  <w:rFonts w:ascii="Cambria Math" w:hAnsi="Cambria Math"/>
                                  <w:lang w:val="en-US"/>
                                </w:rPr>
                                <m:t>&lt;g(</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 xml:space="preserve">←π </m:t>
                              </m:r>
                            </m:oMath>
                            <w:r>
                              <w:rPr>
                                <w:rFonts w:ascii="Cambria Math" w:hAnsi="Cambria Math"/>
                                <w:lang w:val="en-US"/>
                              </w:rPr>
                              <w:br/>
                              <w:t xml:space="preserve">    } </w:t>
                            </w:r>
                            <w:r>
                              <w:rPr>
                                <w:rFonts w:ascii="Cambria Math" w:hAnsi="Cambria Math"/>
                                <w:b/>
                                <w:lang w:val="en-US"/>
                              </w:rPr>
                              <w:t xml:space="preserve">while </w:t>
                            </w:r>
                            <m:oMath>
                              <m:r>
                                <m:rPr>
                                  <m:sty m:val="bi"/>
                                </m:rPr>
                                <w:rPr>
                                  <w:rFonts w:ascii="Cambria Math" w:hAnsi="Cambria Math"/>
                                  <w:lang w:val="en-US"/>
                                </w:rPr>
                                <m:t>(</m:t>
                              </m:r>
                              <m:r>
                                <m:rPr>
                                  <m:sty m:val="p"/>
                                </m:rPr>
                                <w:rPr>
                                  <w:rFonts w:ascii="Cambria Math" w:hAnsi="Cambria Math"/>
                                  <w:lang w:val="en-US"/>
                                </w:rPr>
                                <m:t>Δ</m:t>
                              </m:r>
                              <m:r>
                                <w:rPr>
                                  <w:rFonts w:ascii="Cambria Math" w:hAnsi="Cambria Math"/>
                                  <w:lang w:val="en-US"/>
                                </w:rPr>
                                <m:t>h≤0 and sideCount&lt;2)</m:t>
                              </m:r>
                            </m:oMath>
                            <w:r>
                              <w:rPr>
                                <w:rFonts w:ascii="Cambria Math" w:hAnsi="Cambria Math"/>
                                <w:lang w:val="en-US"/>
                              </w:rPr>
                              <w:br/>
                              <w:t xml:space="preserve">    </w:t>
                            </w:r>
                            <w:r>
                              <w:rPr>
                                <w:rFonts w:ascii="Cambria Math" w:hAnsi="Cambria Math"/>
                                <w:b/>
                                <w:lang w:val="en-US"/>
                              </w:rPr>
                              <w:t>return</w:t>
                            </w:r>
                            <w:r>
                              <w:rPr>
                                <w:rFonts w:ascii="Cambria Math" w:hAnsi="Cambria Math"/>
                                <w:lang w:val="en-US"/>
                              </w:rPr>
                              <w:t xml:space="preserve"> </w:t>
                            </w:r>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oMath>
                            <w:r>
                              <w:rPr>
                                <w:rFonts w:ascii="Cambria Math" w:hAnsi="Cambria Math"/>
                                <w:lang w:val="en-US"/>
                              </w:rPr>
                              <w:t>}</w:t>
                            </w:r>
                          </w:p>
                        </w:txbxContent>
                      </wps:txbx>
                      <wps:bodyPr rot="0" vert="horz" wrap="square" lIns="91440" tIns="45720" rIns="91440" bIns="45720" anchor="t" anchorCtr="0" upright="1">
                        <a:noAutofit/>
                      </wps:bodyPr>
                    </wps:wsp>
                  </a:graphicData>
                </a:graphic>
              </wp:inline>
            </w:drawing>
          </mc:Choice>
          <mc:Fallback>
            <w:pict>
              <v:shape w14:anchorId="3A1B2DFE" id="Text Box 3" o:spid="_x0000_s1027" type="#_x0000_t202" style="width:251.65pt;height:13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" filled="f" stroked="f">
                <v:textbox>
                  <w:txbxContent>
                    <w:p w14:paraId="3C04A862" w14:textId="58CF00CF" w:rsidR="00D1112C" w:rsidRPr="00265332" w:rsidRDefault="00D1112C" w:rsidP="001866CE">
                      <w:pPr>
                        <w:pStyle w:val="BodyText"/>
                        <w:ind w:firstLine="0"/>
                        <w:jc w:val="left"/>
                        <w:rPr>
                          <w:rFonts w:ascii="Cambria Math" w:hAnsi="Cambria Math" w:hint="eastAsia"/>
                          <w:lang w:val="en-US"/>
                        </w:rPr>
                      </w:pPr>
                      <m:oMath>
                        <m:r>
                          <m:rPr>
                            <m:sty m:val="bi"/>
                          </m:rPr>
                          <w:rPr>
                            <w:rFonts w:ascii="Cambria Math" w:hAnsi="Cambria Math"/>
                            <w:lang w:val="en-US"/>
                          </w:rPr>
                          <m:t>LocalSearch</m:t>
                        </m:r>
                        <m:r>
                          <w:rPr>
                            <w:rFonts w:ascii="Cambria Math" w:hAnsi="Cambria Math"/>
                            <w:lang w:val="en-US"/>
                          </w:rPr>
                          <m:t xml:space="preserve">(π, </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 h, g)</m:t>
                        </m:r>
                      </m:oMath>
                      <w:r w:rsidRPr="002965D4">
                        <w:rPr>
                          <w:rFonts w:ascii="Cambria Math" w:hAnsi="Cambria Math"/>
                          <w:i/>
                          <w:lang w:val="en-US"/>
                        </w:rPr>
                        <w:t xml:space="preserve"> </w:t>
                      </w:r>
                      <w:r w:rsidRPr="00C35225">
                        <w:rPr>
                          <w:rFonts w:ascii="Cambria Math" w:hAnsi="Cambria Math"/>
                          <w:lang w:val="en-US"/>
                        </w:rPr>
                        <w:t>{</w:t>
                      </w:r>
                      <w:r w:rsidRPr="002965D4">
                        <w:rPr>
                          <w:rFonts w:ascii="Cambria Math" w:hAnsi="Cambria Math"/>
                          <w:i/>
                          <w:lang w:val="en-US"/>
                        </w:rPr>
                        <w:t xml:space="preserve"> </w:t>
                      </w:r>
                      <w:r w:rsidRPr="002965D4">
                        <w:rPr>
                          <w:rFonts w:ascii="Cambria Math" w:hAnsi="Cambria Math"/>
                          <w:i/>
                          <w:lang w:val="en-US"/>
                        </w:rPr>
                        <w:br/>
                        <w:t xml:space="preserve">    </w:t>
                      </w:r>
                      <m:oMath>
                        <m:r>
                          <w:rPr>
                            <w:rFonts w:ascii="Cambria Math" w:hAnsi="Cambria Math"/>
                            <w:lang w:val="en-US"/>
                          </w:rPr>
                          <m:t>sideCount←0</m:t>
                        </m:r>
                      </m:oMath>
                      <w:r>
                        <w:rPr>
                          <w:rFonts w:ascii="Cambria Math" w:hAnsi="Cambria Math"/>
                          <w:i/>
                          <w:lang w:val="en-US"/>
                        </w:rPr>
                        <w:t xml:space="preserve"> </w:t>
                      </w:r>
                      <w:r w:rsidRPr="002965D4">
                        <w:rPr>
                          <w:rFonts w:ascii="Cambria Math" w:hAnsi="Cambria Math"/>
                          <w:i/>
                          <w:lang w:val="en-US"/>
                        </w:rPr>
                        <w:t xml:space="preserve"> </w:t>
                      </w:r>
                      <w:r w:rsidRPr="002965D4">
                        <w:rPr>
                          <w:rFonts w:ascii="Cambria Math" w:hAnsi="Cambria Math"/>
                          <w:i/>
                          <w:lang w:val="en-US"/>
                        </w:rPr>
                        <w:br/>
                        <w:t xml:space="preserve">    </w:t>
                      </w:r>
                      <w:r>
                        <w:rPr>
                          <w:rFonts w:ascii="Cambria Math" w:hAnsi="Cambria Math"/>
                          <w:b/>
                          <w:lang w:val="en-US"/>
                        </w:rPr>
                        <w:t xml:space="preserve">do  </w:t>
                      </w:r>
                      <w:r w:rsidRPr="002965D4">
                        <w:rPr>
                          <w:rFonts w:ascii="Cambria Math" w:hAnsi="Cambria Math"/>
                          <w:lang w:val="en-US"/>
                        </w:rPr>
                        <w:t>{</w:t>
                      </w:r>
                      <w:r w:rsidRPr="002965D4">
                        <w:rPr>
                          <w:rFonts w:ascii="Cambria Math" w:hAnsi="Cambria Math"/>
                          <w:lang w:val="en-US"/>
                        </w:rPr>
                        <w:br/>
                      </w:r>
                      <w:r>
                        <w:rPr>
                          <w:rFonts w:ascii="Cambria Math" w:hAnsi="Cambria Math"/>
                          <w:lang w:val="en-US"/>
                        </w:rPr>
                        <w:t xml:space="preserve">        </w:t>
                      </w:r>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π'</m:t>
                        </m:r>
                      </m:oMath>
                      <w:r>
                        <w:rPr>
                          <w:rFonts w:ascii="Cambria Math" w:hAnsi="Cambria Math"/>
                          <w:lang w:val="en-US"/>
                        </w:rPr>
                        <w:t xml:space="preserve"> in </w:t>
                      </w:r>
                      <m:oMath>
                        <m:r>
                          <w:rPr>
                            <w:rFonts w:ascii="Cambria Math" w:hAnsi="Cambria Math"/>
                            <w:lang w:val="en-US"/>
                          </w:rPr>
                          <m:t>N(π)</m:t>
                        </m:r>
                      </m:oMath>
                      <w:r>
                        <w:rPr>
                          <w:rFonts w:ascii="Cambria Math" w:hAnsi="Cambria Math"/>
                          <w:lang w:val="en-US"/>
                        </w:rPr>
                        <w:t xml:space="preserve"> s.t. </w:t>
                      </w:r>
                      <m:oMath>
                        <m:r>
                          <w:rPr>
                            <w:rFonts w:ascii="Cambria Math" w:hAnsi="Cambria Math"/>
                            <w:lang w:val="en-US"/>
                          </w:rPr>
                          <m:t>h(</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m:t>
                        </m:r>
                      </m:oMath>
                      <w:r>
                        <w:rPr>
                          <w:rFonts w:ascii="Cambria Math" w:hAnsi="Cambria Math"/>
                          <w:lang w:val="en-US"/>
                        </w:rPr>
                        <w:t xml:space="preserve"> is minimized</w:t>
                      </w:r>
                      <w:r>
                        <w:rPr>
                          <w:rFonts w:ascii="Cambria Math" w:hAnsi="Cambria Math"/>
                          <w:lang w:val="en-US"/>
                        </w:rPr>
                        <w:br/>
                        <w:t xml:space="preserve">        // </w:t>
                      </w:r>
                      <m:oMath>
                        <m:r>
                          <w:rPr>
                            <w:rFonts w:ascii="Cambria Math" w:hAnsi="Cambria Math"/>
                          </w:rPr>
                          <m:t>N(π)</m:t>
                        </m:r>
                      </m:oMath>
                      <w:r w:rsidRPr="00712D52">
                        <w:rPr>
                          <w:rFonts w:ascii="Cambria Math" w:hAnsi="Cambria Math"/>
                        </w:rPr>
                        <w:t xml:space="preserve"> is the 2-Opt neighborhood</w:t>
                      </w:r>
                      <w:r>
                        <w:rPr>
                          <w:rFonts w:ascii="Cambria Math" w:hAnsi="Cambria Math"/>
                          <w:lang w:val="en-US"/>
                        </w:rPr>
                        <w:br/>
                        <w:t xml:space="preserve">        </w:t>
                      </w:r>
                      <m:oMath>
                        <m:r>
                          <m:rPr>
                            <m:sty m:val="p"/>
                          </m:rPr>
                          <w:rPr>
                            <w:rFonts w:ascii="Cambria Math" w:hAnsi="Cambria Math"/>
                            <w:lang w:val="en-US"/>
                          </w:rPr>
                          <m:t>Δ</m:t>
                        </m:r>
                        <m:r>
                          <w:rPr>
                            <w:rFonts w:ascii="Cambria Math" w:hAnsi="Cambria Math"/>
                            <w:lang w:val="en-US"/>
                          </w:rPr>
                          <m:t>h←</m:t>
                        </m:r>
                      </m:oMath>
                      <w:r>
                        <w:rPr>
                          <w:rFonts w:ascii="Cambria Math" w:hAnsi="Cambria Math"/>
                          <w:lang w:val="en-US"/>
                        </w:rPr>
                        <w:t xml:space="preserve"> </w:t>
                      </w:r>
                      <m:oMath>
                        <m:r>
                          <w:rPr>
                            <w:rFonts w:ascii="Cambria Math" w:hAnsi="Cambria Math"/>
                            <w:lang w:val="en-US"/>
                          </w:rPr>
                          <m:t>h</m:t>
                        </m:r>
                        <m:d>
                          <m:dPr>
                            <m:ctrlPr>
                              <w:rPr>
                                <w:rFonts w:ascii="Cambria Math" w:hAnsi="Cambria Math"/>
                                <w:i/>
                                <w:lang w:val="en-US"/>
                              </w:rPr>
                            </m:ctrlPr>
                          </m:dPr>
                          <m:e>
                            <m:r>
                              <w:rPr>
                                <w:rFonts w:ascii="Cambria Math" w:hAnsi="Cambria Math"/>
                                <w:lang w:val="en-US"/>
                              </w:rPr>
                              <m:t>π'</m:t>
                            </m:r>
                          </m:e>
                        </m:d>
                        <m:r>
                          <w:rPr>
                            <w:rFonts w:ascii="Cambria Math" w:hAnsi="Cambria Math"/>
                            <w:lang w:val="en-US"/>
                          </w:rPr>
                          <m:t>-h(π)</m:t>
                        </m:r>
                      </m:oMath>
                      <w:r>
                        <w:rPr>
                          <w:rFonts w:ascii="Cambria Math" w:hAnsi="Cambria Math"/>
                          <w:lang w:val="en-US"/>
                        </w:rPr>
                        <w:t xml:space="preserve">    // see (6)</w:t>
                      </w:r>
                      <w:r>
                        <w:rPr>
                          <w:rFonts w:ascii="Cambria Math" w:hAnsi="Cambria Math"/>
                          <w:lang w:val="en-US"/>
                        </w:rPr>
                        <w:br/>
                        <w:t xml:space="preserve">        </w:t>
                      </w:r>
                      <w:r>
                        <w:rPr>
                          <w:rFonts w:ascii="Cambria Math" w:hAnsi="Cambria Math"/>
                          <w:b/>
                          <w:lang w:val="en-US"/>
                        </w:rPr>
                        <w:t>if</w:t>
                      </w:r>
                      <w:r>
                        <w:rPr>
                          <w:rFonts w:ascii="Cambria Math" w:hAnsi="Cambria Math"/>
                          <w:lang w:val="en-US"/>
                        </w:rPr>
                        <w:t xml:space="preserve"> </w:t>
                      </w:r>
                      <m:oMath>
                        <m:r>
                          <w:rPr>
                            <w:rFonts w:ascii="Cambria Math" w:hAnsi="Cambria Math"/>
                            <w:lang w:val="en-US"/>
                          </w:rPr>
                          <m:t>(</m:t>
                        </m:r>
                        <m:r>
                          <m:rPr>
                            <m:sty m:val="p"/>
                          </m:rPr>
                          <w:rPr>
                            <w:rFonts w:ascii="Cambria Math" w:hAnsi="Cambria Math"/>
                            <w:lang w:val="en-US"/>
                          </w:rPr>
                          <m:t>Δ</m:t>
                        </m:r>
                        <m:r>
                          <w:rPr>
                            <w:rFonts w:ascii="Cambria Math" w:hAnsi="Cambria Math"/>
                            <w:lang w:val="en-US"/>
                          </w:rPr>
                          <m:t>h≤0) π←π'</m:t>
                        </m:r>
                      </m:oMath>
                      <w:r>
                        <w:rPr>
                          <w:rFonts w:ascii="Cambria Math" w:hAnsi="Cambria Math"/>
                          <w:lang w:val="en-US"/>
                        </w:rPr>
                        <w:br/>
                        <w:t xml:space="preserve">        </w:t>
                      </w:r>
                      <w:r>
                        <w:rPr>
                          <w:rFonts w:ascii="Cambria Math" w:hAnsi="Cambria Math"/>
                          <w:b/>
                          <w:lang w:val="en-US"/>
                        </w:rPr>
                        <w:t xml:space="preserve">if </w:t>
                      </w:r>
                      <m:oMath>
                        <m:d>
                          <m:dPr>
                            <m:ctrlPr>
                              <w:rPr>
                                <w:rFonts w:ascii="Cambria Math" w:hAnsi="Cambria Math"/>
                                <w:i/>
                                <w:lang w:val="en-US"/>
                              </w:rPr>
                            </m:ctrlPr>
                          </m:dPr>
                          <m:e>
                            <m:r>
                              <m:rPr>
                                <m:sty m:val="p"/>
                              </m:rPr>
                              <w:rPr>
                                <w:rFonts w:ascii="Cambria Math" w:hAnsi="Cambria Math"/>
                                <w:lang w:val="en-US"/>
                              </w:rPr>
                              <m:t>Δ</m:t>
                            </m:r>
                            <m:r>
                              <w:rPr>
                                <w:rFonts w:ascii="Cambria Math" w:hAnsi="Cambria Math"/>
                                <w:lang w:val="en-US"/>
                              </w:rPr>
                              <m:t>h=0</m:t>
                            </m:r>
                          </m:e>
                        </m:d>
                        <m:r>
                          <w:rPr>
                            <w:rFonts w:ascii="Cambria Math" w:hAnsi="Cambria Math"/>
                            <w:lang w:val="en-US"/>
                          </w:rPr>
                          <m:t xml:space="preserve"> sideCount←sideCount+1</m:t>
                        </m:r>
                      </m:oMath>
                      <w:r>
                        <w:rPr>
                          <w:rFonts w:ascii="Cambria Math" w:hAnsi="Cambria Math"/>
                          <w:lang w:val="en-US"/>
                        </w:rPr>
                        <w:t xml:space="preserve"> </w:t>
                      </w:r>
                      <w:r w:rsidRPr="00712D52">
                        <w:rPr>
                          <w:rFonts w:ascii="Cambria Math" w:hAnsi="Cambria Math"/>
                          <w:lang w:val="en-US"/>
                        </w:rPr>
                        <w:t xml:space="preserve"> </w:t>
                      </w:r>
                      <w:r>
                        <w:rPr>
                          <w:rFonts w:ascii="Cambria Math" w:hAnsi="Cambria Math"/>
                          <w:lang w:val="en-US"/>
                        </w:rPr>
                        <w:br/>
                        <w:t xml:space="preserve">        </w:t>
                      </w:r>
                      <w:r>
                        <w:rPr>
                          <w:rFonts w:ascii="Cambria Math" w:hAnsi="Cambria Math"/>
                          <w:b/>
                          <w:lang w:val="en-US"/>
                        </w:rPr>
                        <w:t xml:space="preserve">else </w:t>
                      </w:r>
                      <m:oMath>
                        <m:r>
                          <w:rPr>
                            <w:rFonts w:ascii="Cambria Math" w:hAnsi="Cambria Math"/>
                            <w:lang w:val="en-US"/>
                          </w:rPr>
                          <m:t>sideCount←0</m:t>
                        </m:r>
                      </m:oMath>
                      <w:r>
                        <w:rPr>
                          <w:rFonts w:ascii="Cambria Math" w:hAnsi="Cambria Math"/>
                          <w:lang w:val="en-US"/>
                        </w:rPr>
                        <w:t xml:space="preserve">    </w:t>
                      </w:r>
                      <w:r>
                        <w:rPr>
                          <w:rFonts w:ascii="Cambria Math" w:hAnsi="Cambria Math"/>
                          <w:lang w:val="en-US"/>
                        </w:rPr>
                        <w:br/>
                        <w:t xml:space="preserve">        </w:t>
                      </w:r>
                      <w:r>
                        <w:rPr>
                          <w:rFonts w:ascii="Cambria Math" w:hAnsi="Cambria Math"/>
                          <w:b/>
                          <w:lang w:val="en-US"/>
                        </w:rPr>
                        <w:t xml:space="preserve">if </w:t>
                      </w:r>
                      <m:oMath>
                        <m:r>
                          <w:rPr>
                            <w:rFonts w:ascii="Cambria Math" w:hAnsi="Cambria Math"/>
                            <w:lang w:val="en-US"/>
                          </w:rPr>
                          <m:t>g</m:t>
                        </m:r>
                        <m:d>
                          <m:dPr>
                            <m:ctrlPr>
                              <w:rPr>
                                <w:rFonts w:ascii="Cambria Math" w:hAnsi="Cambria Math"/>
                                <w:i/>
                                <w:lang w:val="en-US"/>
                              </w:rPr>
                            </m:ctrlPr>
                          </m:dPr>
                          <m:e>
                            <m:r>
                              <w:rPr>
                                <w:rFonts w:ascii="Cambria Math" w:hAnsi="Cambria Math"/>
                                <w:lang w:val="en-US"/>
                              </w:rPr>
                              <m:t>π</m:t>
                            </m:r>
                          </m:e>
                        </m:d>
                        <m:r>
                          <w:rPr>
                            <w:rFonts w:ascii="Cambria Math" w:hAnsi="Cambria Math"/>
                            <w:lang w:val="en-US"/>
                          </w:rPr>
                          <m:t>&lt;g(</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 xml:space="preserve">←π </m:t>
                        </m:r>
                      </m:oMath>
                      <w:r>
                        <w:rPr>
                          <w:rFonts w:ascii="Cambria Math" w:hAnsi="Cambria Math"/>
                          <w:lang w:val="en-US"/>
                        </w:rPr>
                        <w:br/>
                        <w:t xml:space="preserve">    } </w:t>
                      </w:r>
                      <w:r>
                        <w:rPr>
                          <w:rFonts w:ascii="Cambria Math" w:hAnsi="Cambria Math"/>
                          <w:b/>
                          <w:lang w:val="en-US"/>
                        </w:rPr>
                        <w:t xml:space="preserve">while </w:t>
                      </w:r>
                      <m:oMath>
                        <m:r>
                          <m:rPr>
                            <m:sty m:val="bi"/>
                          </m:rPr>
                          <w:rPr>
                            <w:rFonts w:ascii="Cambria Math" w:hAnsi="Cambria Math"/>
                            <w:lang w:val="en-US"/>
                          </w:rPr>
                          <m:t>(</m:t>
                        </m:r>
                        <m:r>
                          <m:rPr>
                            <m:sty m:val="p"/>
                          </m:rPr>
                          <w:rPr>
                            <w:rFonts w:ascii="Cambria Math" w:hAnsi="Cambria Math"/>
                            <w:lang w:val="en-US"/>
                          </w:rPr>
                          <m:t>Δ</m:t>
                        </m:r>
                        <m:r>
                          <w:rPr>
                            <w:rFonts w:ascii="Cambria Math" w:hAnsi="Cambria Math"/>
                            <w:lang w:val="en-US"/>
                          </w:rPr>
                          <m:t>h≤0 and sideCount&lt;2)</m:t>
                        </m:r>
                      </m:oMath>
                      <w:r>
                        <w:rPr>
                          <w:rFonts w:ascii="Cambria Math" w:hAnsi="Cambria Math"/>
                          <w:lang w:val="en-US"/>
                        </w:rPr>
                        <w:br/>
                        <w:t xml:space="preserve">    </w:t>
                      </w:r>
                      <w:r>
                        <w:rPr>
                          <w:rFonts w:ascii="Cambria Math" w:hAnsi="Cambria Math"/>
                          <w:b/>
                          <w:lang w:val="en-US"/>
                        </w:rPr>
                        <w:t>return</w:t>
                      </w:r>
                      <w:r>
                        <w:rPr>
                          <w:rFonts w:ascii="Cambria Math" w:hAnsi="Cambria Math"/>
                          <w:lang w:val="en-US"/>
                        </w:rPr>
                        <w:t xml:space="preserve"> </w:t>
                      </w:r>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oMath>
                      <w:r>
                        <w:rPr>
                          <w:rFonts w:ascii="Cambria Math" w:hAnsi="Cambria Math"/>
                          <w:lang w:val="en-US"/>
                        </w:rPr>
                        <w:t>}</w:t>
                      </w:r>
                    </w:p>
                  </w:txbxContent>
                </v:textbox>
                <w10:anchorlock/>
              </v:shape>
            </w:pict>
          </mc:Fallback>
        </mc:AlternateContent>
      </w:r>
    </w:p>
    <w:p w14:paraId="6F0551AC" w14:textId="504DB22C" w:rsidR="001866CE" w:rsidRDefault="001866CE" w:rsidP="001866CE">
      <w:pPr>
        <w:pStyle w:val="figurecaption"/>
      </w:pPr>
      <w:r>
        <w:t>Pseudocode for LS in GLSQAP</w:t>
      </w:r>
      <w:r w:rsidR="00C35225">
        <w:t xml:space="preserve"> </w:t>
      </w:r>
      <w:r w:rsidR="003220AB">
        <w:fldChar w:fldCharType="begin" w:fldLock="1"/>
      </w:r>
      <w:r w:rsidR="00084E56">
        <w:instrText>ADDIN CSL_CITATION { "citationItems" : [ { "id" : "ITEM-1", "itemData" : { "abstract" : "In this thesis, we show how an Extended Guided Local Search can be applied to a set of problems and show that the extensions can improve its performance. We show how an aspiration criterion can be added to Guided Local Search to improve its performance for some problem types and parameter settings. We then demonstrate how, by making an occasional random move, the performance of Guided Local Search can be further improved for some problems and parameter settings. For both extensions, we make use of search monitors to attempt to analyse when and why each extension succeeds or fails. Finally, we combine the extensions and compare the resulting Extended Guided Local Search with some state-of-the-art algorithms for the different problem types, we have used for our experiments.", "author" : [ { "dropping-particle" : "", "family" : "Mills", "given" : "P", "non-dropping-particle" : "", "parse-names" : false, "suffix" : "" } ], "id" : "ITEM-1", "issued" : { "date-parts" : [ [ "2002" ] ] }, "title" : "Extensions to guided local search", "type" : "thesis" }, "uris" : [ "http://www.mendeley.com/documents/?uuid=8899583e-b534-4723-bfb7-e265c16e04dc" ] } ], "mendeley" : { "previouslyFormattedCitation" : "[29]" }, "properties" : { "noteIndex" : 0 }, "schema" : "https://github.com/citation-style-language/schema/raw/master/csl-citation.json" }</w:instrText>
      </w:r>
      <w:r w:rsidR="003220AB">
        <w:fldChar w:fldCharType="separate"/>
      </w:r>
      <w:r w:rsidR="003220AB" w:rsidRPr="003220AB">
        <w:t>[29]</w:t>
      </w:r>
      <w:r w:rsidR="003220AB">
        <w:fldChar w:fldCharType="end"/>
      </w:r>
    </w:p>
    <w:p w14:paraId="2C4CBCF5" w14:textId="5998FBD2" w:rsidR="00807CAC" w:rsidRDefault="00E74B34" w:rsidP="00E74B34">
      <w:pPr>
        <w:pStyle w:val="Heading2"/>
      </w:pPr>
      <w:r>
        <w:lastRenderedPageBreak/>
        <w:t>Extensions</w:t>
      </w:r>
    </w:p>
    <w:p w14:paraId="371FCA19" w14:textId="2AFD8A44" w:rsidR="00E74B34" w:rsidRDefault="002E240F" w:rsidP="00E74B34">
      <w:r>
        <w:t xml:space="preserve">Two important extensions to the GLS were developed in Mills’ doctoral dissertation in </w:t>
      </w:r>
      <w:r>
        <w:fldChar w:fldCharType="begin" w:fldLock="1"/>
      </w:r>
      <w:r w:rsidR="00084E56">
        <w:instrText>ADDIN CSL_CITATION { "citationItems" : [ { "id" : "ITEM-1", "itemData" : { "abstract" : "In this thesis, we show how an Extended Guided Local Search can be applied to a set of problems and show that the extensions can improve its performance. We show how an aspiration criterion can be added to Guided Local Search to improve its performance for some problem types and parameter settings. We then demonstrate how, by making an occasional random move, the performance of Guided Local Search can be further improved for some problems and parameter settings. For both extensions, we make use of search monitors to attempt to analyse when and why each extension succeeds or fails. Finally, we combine the extensions and compare the resulting Extended Guided Local Search with some state-of-the-art algorithms for the different problem types, we have used for our experiments.", "author" : [ { "dropping-particle" : "", "family" : "Mills", "given" : "P", "non-dropping-particle" : "", "parse-names" : false, "suffix" : "" } ], "id" : "ITEM-1", "issued" : { "date-parts" : [ [ "2002" ] ] }, "title" : "Extensions to guided local search", "type" : "thesis" }, "uris" : [ "http://www.mendeley.com/documents/?uuid=8899583e-b534-4723-bfb7-e265c16e04dc" ] } ], "mendeley" : { "previouslyFormattedCitation" : "[29]" }, "properties" : { "noteIndex" : 0 }, "schema" : "https://github.com/citation-style-language/schema/raw/master/csl-citation.json" }</w:instrText>
      </w:r>
      <w:r>
        <w:fldChar w:fldCharType="separate"/>
      </w:r>
      <w:r w:rsidRPr="002E240F">
        <w:rPr>
          <w:noProof/>
        </w:rPr>
        <w:t>[29]</w:t>
      </w:r>
      <w:r>
        <w:fldChar w:fldCharType="end"/>
      </w:r>
      <w:r>
        <w:t xml:space="preserve">.  Both were shown to improve the insensitivity of </w:t>
      </w:r>
      <m:oMath>
        <m:r>
          <w:rPr>
            <w:rFonts w:ascii="Cambria Math" w:hAnsi="Cambria Math"/>
          </w:rPr>
          <m:t>λ</m:t>
        </m:r>
      </m:oMath>
      <w:r>
        <w:t xml:space="preserve"> while producing on average more robust results.  It was concluded that the inclusion of both enhancements should be </w:t>
      </w:r>
      <w:r w:rsidR="00D11ECE">
        <w:t xml:space="preserve">confidently </w:t>
      </w:r>
      <w:r>
        <w:t>incorporated into the basic GLS when applying to other combi</w:t>
      </w:r>
      <w:r w:rsidR="00612E33">
        <w:t>natorial optimization problems.</w:t>
      </w:r>
      <w:r>
        <w:t xml:space="preserve"> </w:t>
      </w:r>
      <w:r w:rsidR="00E413BF">
        <w:t xml:space="preserve"> </w:t>
      </w:r>
      <w:r w:rsidR="007A71FF">
        <w:t xml:space="preserve">The first extension is known as the best improvement iteration criterion borrowed from concepts in Tabu Search, while the second extension employs randomly moving to </w:t>
      </w:r>
      <w:r w:rsidR="00082F38">
        <w:t>a neighboring solution</w:t>
      </w:r>
      <w:r w:rsidR="00507760">
        <w:t>,</w:t>
      </w:r>
      <w:r w:rsidR="00082F38">
        <w:t xml:space="preserve"> disregarding its </w:t>
      </w:r>
      <w:r w:rsidR="00067900">
        <w:t>quality</w:t>
      </w:r>
      <w:r w:rsidR="00507760">
        <w:t>,</w:t>
      </w:r>
      <w:r w:rsidR="009321E3">
        <w:t xml:space="preserve"> a low percentage of the time</w:t>
      </w:r>
      <w:r w:rsidR="00082F38">
        <w:t xml:space="preserve">.  </w:t>
      </w:r>
    </w:p>
    <w:p w14:paraId="52FFE82E" w14:textId="6837A8E7" w:rsidR="00082F38" w:rsidRPr="00E74B34" w:rsidRDefault="00082F38" w:rsidP="00082F38">
      <w:pPr>
        <w:pStyle w:val="Heading3"/>
      </w:pPr>
      <w:r>
        <w:t>Best Improvement Aspiration</w:t>
      </w:r>
      <w:r w:rsidR="00BC51FA">
        <w:t xml:space="preserve"> </w:t>
      </w:r>
      <w:r w:rsidR="00181A5A">
        <w:t>(AspBest)</w:t>
      </w:r>
    </w:p>
    <w:p w14:paraId="375C8F02" w14:textId="47AE3386" w:rsidR="00807CAC" w:rsidRDefault="007A5967" w:rsidP="000F2F91">
      <w:r>
        <w:t xml:space="preserve">GLS suffers from the problem of permanent penalization or augmentation of the landscape; thus, in a problem where one is trying to find a minimal cost solution from the original objective function, sole operation on an augmented landscape may cause undesirable side-effects.  One approach used to combat this is the so-called Best Improvement Aspiration Criterion.  This borrows heavily from the concept found in Tabu Search, where any forbidden swaps are temporarily ignored if swapping the two positions results in a new best solution of all those found so far, known as the </w:t>
      </w:r>
      <w:r>
        <w:rPr>
          <w:b/>
        </w:rPr>
        <w:t>global</w:t>
      </w:r>
      <w:r>
        <w:t xml:space="preserve"> </w:t>
      </w:r>
      <w:r>
        <w:rPr>
          <w:b/>
        </w:rPr>
        <w:t>best</w:t>
      </w:r>
      <w:r>
        <w:t xml:space="preserve"> </w:t>
      </w:r>
      <w:r w:rsidRPr="000F6EBC">
        <w:rPr>
          <w:b/>
        </w:rPr>
        <w:t>solution</w:t>
      </w:r>
      <w:r>
        <w:t xml:space="preserve">.  Extrapolating this to GLS, naturally this would mean ignoring penalties and therefore the augmented landscape </w:t>
      </w:r>
      <w:r w:rsidR="0022071C">
        <w:t xml:space="preserve">any time </w:t>
      </w:r>
      <w:r>
        <w:t xml:space="preserve">a certain swap </w:t>
      </w:r>
      <w:r w:rsidR="0022071C">
        <w:t xml:space="preserve">produces a global best solution.  </w:t>
      </w:r>
    </w:p>
    <w:p w14:paraId="1AB3C069" w14:textId="428AD456" w:rsidR="00167E5A" w:rsidRDefault="00167E5A" w:rsidP="000F2F91">
      <w:r>
        <w:t xml:space="preserve">By using the best improvement aspiration criterion, GLS was found to improve solution quality especially when large values of </w:t>
      </w:r>
      <m:oMath>
        <m:r>
          <w:rPr>
            <w:rFonts w:ascii="Cambria Math" w:hAnsi="Cambria Math"/>
          </w:rPr>
          <m:t>λ</m:t>
        </m:r>
      </m:oMath>
      <w:r>
        <w:t xml:space="preserve"> are used </w:t>
      </w:r>
      <w:r>
        <w:fldChar w:fldCharType="begin" w:fldLock="1"/>
      </w:r>
      <w:r w:rsidR="00084E56">
        <w:instrText>ADDIN CSL_CITATION { "citationItems" : [ { "id" : "ITEM-1", "itemData" : { "abstract" : "In this paper, we show how an extended Guided Local Search (GLS) can be applied to the Quadratic Assignment Problem (QAP). GLS is a general, penalty-based meta-heuristic, which sits on top of local search algorithms, to help guide them out of local minima. We present empirical results of applying several extended versions of GLS to the QAP, and show that these extensions can improve the range of parameter settings within which Guided Local Search performs well. Finally, we compare the results of running our extended GLS with some state of the art algorithms for the QAP.", "author" : [ { "dropping-particle" : "", "family" : "Mills", "given" : "P", "non-dropping-particle" : "", "parse-names" : false, "suffix" : "" }, { "dropping-particle" : "", "family" : "Tsang", "given" : "E", "non-dropping-particle" : "", "parse-names" : false, "suffix" : "" }, { "dropping-particle" : "", "family" : "Ford", "given" : "J", "non-dropping-particle" : "", "parse-names" : false, "suffix" : "" } ], "container-title" : "Annals of Operations Research", "id" : "ITEM-1", "issued" : { "date-parts" : [ [ "2003" ] ] }, "page" : "121-135", "title" : "Applying an extended guided local search to the quadratic assignment problem", "type" : "article-journal" }, "uris" : [ "http://www.mendeley.com/documents/?uuid=55e72d9b-adeb-4fe2-827f-d30e99b06ac0" ] } ], "mendeley" : { "previouslyFormattedCitation" : "[28]" }, "properties" : { "noteIndex" : 0 }, "schema" : "https://github.com/citation-style-language/schema/raw/master/csl-citation.json" }</w:instrText>
      </w:r>
      <w:r>
        <w:fldChar w:fldCharType="separate"/>
      </w:r>
      <w:r w:rsidRPr="00167E5A">
        <w:rPr>
          <w:noProof/>
        </w:rPr>
        <w:t>[28]</w:t>
      </w:r>
      <w:r>
        <w:fldChar w:fldCharType="end"/>
      </w:r>
      <w:r w:rsidR="00954DE0">
        <w:t xml:space="preserve">.  This is due to the fact that larger values mean penalties imposed have a greater effect in the search process.  The more penalties that are imposed the more likely the global optimal solution is </w:t>
      </w:r>
      <w:r w:rsidR="002C0FA8">
        <w:t xml:space="preserve">ignored </w:t>
      </w:r>
      <w:r w:rsidR="00954DE0">
        <w:t xml:space="preserve">when solely traversing an increasingly deformed augmented landscape.   </w:t>
      </w:r>
      <w:r w:rsidR="00867DA9">
        <w:t>Secondly, the extension makes GLS mo</w:t>
      </w:r>
      <w:r w:rsidR="004F163A">
        <w:t xml:space="preserve">re insensitive to larger values </w:t>
      </w:r>
      <w:r w:rsidR="0005245E">
        <w:t xml:space="preserve">of </w:t>
      </w:r>
      <m:oMath>
        <m:r>
          <w:rPr>
            <w:rFonts w:ascii="Cambria Math" w:hAnsi="Cambria Math"/>
          </w:rPr>
          <m:t>λ</m:t>
        </m:r>
      </m:oMath>
      <w:r w:rsidR="00867DA9">
        <w:t xml:space="preserve">.  </w:t>
      </w:r>
      <w:r w:rsidR="00954DE0">
        <w:t xml:space="preserve">Moreover, </w:t>
      </w:r>
      <w:r w:rsidR="002C26DA">
        <w:t>more</w:t>
      </w:r>
      <w:r w:rsidR="00954DE0">
        <w:t xml:space="preserve"> better-than-previou</w:t>
      </w:r>
      <w:r w:rsidR="00867DA9">
        <w:t xml:space="preserve">s solutions were found per run.  </w:t>
      </w:r>
      <w:r w:rsidR="00954DE0">
        <w:t xml:space="preserve">Further investigation found that </w:t>
      </w:r>
      <w:r w:rsidR="00384A51">
        <w:t>these improvements</w:t>
      </w:r>
      <w:r w:rsidR="00954DE0">
        <w:t xml:space="preserve"> did not hinge on the fact that the penalty was </w:t>
      </w:r>
      <w:r w:rsidR="00992CCF">
        <w:t>arbitrarily</w:t>
      </w:r>
      <w:r w:rsidR="00954DE0">
        <w:t xml:space="preserve"> ignored </w:t>
      </w:r>
      <w:r w:rsidR="00992CCF">
        <w:t>a</w:t>
      </w:r>
      <w:r w:rsidR="00C13DA5">
        <w:t xml:space="preserve"> percent</w:t>
      </w:r>
      <w:r w:rsidR="007824EF">
        <w:t xml:space="preserve"> of the time</w:t>
      </w:r>
      <w:r w:rsidR="00954DE0">
        <w:t xml:space="preserve"> but </w:t>
      </w:r>
      <w:r w:rsidR="00992CCF">
        <w:t xml:space="preserve">only </w:t>
      </w:r>
      <w:r w:rsidR="00EB2524">
        <w:t>when</w:t>
      </w:r>
      <w:r w:rsidR="00954DE0">
        <w:t xml:space="preserve"> ignored </w:t>
      </w:r>
      <w:r w:rsidR="00912EAE">
        <w:t>at pivotal points</w:t>
      </w:r>
      <w:r w:rsidR="004F5D3C">
        <w:t xml:space="preserve">, </w:t>
      </w:r>
      <w:r w:rsidR="0095090A">
        <w:t xml:space="preserve">such as </w:t>
      </w:r>
      <w:r w:rsidR="002C6D20">
        <w:t xml:space="preserve">when </w:t>
      </w:r>
      <w:r w:rsidR="00954DE0">
        <w:t xml:space="preserve">a global best </w:t>
      </w:r>
      <w:r w:rsidR="00B8354C">
        <w:t>is discovered</w:t>
      </w:r>
      <w:r w:rsidR="00954DE0">
        <w:t xml:space="preserve">.  The authors state that </w:t>
      </w:r>
      <w:r w:rsidR="001D1FCE">
        <w:t>“</w:t>
      </w:r>
      <w:r w:rsidR="00954DE0">
        <w:t>it is precisely when and what aspiration does that is critical in its success”</w:t>
      </w:r>
      <w:r w:rsidR="001D1FCE">
        <w:t xml:space="preserve"> </w:t>
      </w:r>
      <w:r w:rsidR="001D1FCE">
        <w:fldChar w:fldCharType="begin" w:fldLock="1"/>
      </w:r>
      <w:r w:rsidR="00084E56">
        <w:instrText>ADDIN CSL_CITATION { "citationItems" : [ { "id" : "ITEM-1", "itemData" : { "abstract" : "In this paper, we show how an extended Guided Local Search (GLS) can be applied to the Quadratic Assignment Problem (QAP). GLS is a general, penalty-based meta-heuristic, which sits on top of local search algorithms, to help guide them out of local minima. We present empirical results of applying several extended versions of GLS to the QAP, and show that these extensions can improve the range of parameter settings within which Guided Local Search performs well. Finally, we compare the results of running our extended GLS with some state of the art algorithms for the QAP.", "author" : [ { "dropping-particle" : "", "family" : "Mills", "given" : "P", "non-dropping-particle" : "", "parse-names" : false, "suffix" : "" }, { "dropping-particle" : "", "family" : "Tsang", "given" : "E", "non-dropping-particle" : "", "parse-names" : false, "suffix" : "" }, { "dropping-particle" : "", "family" : "Ford", "given" : "J", "non-dropping-particle" : "", "parse-names" : false, "suffix" : "" } ], "container-title" : "Annals of Operations Research", "id" : "ITEM-1", "issued" : { "date-parts" : [ [ "2003" ] ] }, "page" : "121-135", "title" : "Applying an extended guided local search to the quadratic assignment problem", "type" : "article-journal" }, "uris" : [ "http://www.mendeley.com/documents/?uuid=55e72d9b-adeb-4fe2-827f-d30e99b06ac0" ] } ], "mendeley" : { "previouslyFormattedCitation" : "[28]" }, "properties" : { "noteIndex" : 0 }, "schema" : "https://github.com/citation-style-language/schema/raw/master/csl-citation.json" }</w:instrText>
      </w:r>
      <w:r w:rsidR="001D1FCE">
        <w:fldChar w:fldCharType="separate"/>
      </w:r>
      <w:r w:rsidR="001D1FCE" w:rsidRPr="001D1FCE">
        <w:rPr>
          <w:noProof/>
        </w:rPr>
        <w:t>[28]</w:t>
      </w:r>
      <w:r w:rsidR="001D1FCE">
        <w:fldChar w:fldCharType="end"/>
      </w:r>
      <w:r w:rsidR="00954DE0">
        <w:t>.</w:t>
      </w:r>
    </w:p>
    <w:p w14:paraId="48203DF9" w14:textId="23EBF54A" w:rsidR="00046E7C" w:rsidRDefault="00E27B42" w:rsidP="00E27B42">
      <w:pPr>
        <w:pStyle w:val="Heading3"/>
      </w:pPr>
      <w:r>
        <w:t>Random Moves</w:t>
      </w:r>
      <w:r w:rsidR="00BC51FA">
        <w:t xml:space="preserve"> </w:t>
      </w:r>
      <w:r w:rsidR="00D12BD2" w:rsidRPr="00D12BD2">
        <w:rPr>
          <w:i w:val="0"/>
        </w:rPr>
        <w:fldChar w:fldCharType="begin" w:fldLock="1"/>
      </w:r>
      <w:r w:rsidR="00084E56">
        <w:rPr>
          <w:i w:val="0"/>
        </w:rPr>
        <w:instrText>ADDIN CSL_CITATION { "citationItems" : [ { "id" : "ITEM-1", "itemData" : { "abstract" : "In this paper, we show how an extended Guided Local Search (GLS) can be applied to the Quadratic Assignment Problem (QAP). GLS is a general, penalty-based meta-heuristic, which sits on top of local search algorithms, to help guide them out of local minima. We present empirical results of applying several extended versions of GLS to the QAP, and show that these extensions can improve the range of parameter settings within which Guided Local Search performs well. Finally, we compare the results of running our extended GLS with some state of the art algorithms for the QAP.", "author" : [ { "dropping-particle" : "", "family" : "Mills", "given" : "P", "non-dropping-particle" : "", "parse-names" : false, "suffix" : "" }, { "dropping-particle" : "", "family" : "Tsang", "given" : "E", "non-dropping-particle" : "", "parse-names" : false, "suffix" : "" }, { "dropping-particle" : "", "family" : "Ford", "given" : "J", "non-dropping-particle" : "", "parse-names" : false, "suffix" : "" } ], "container-title" : "Annals of Operations Research", "id" : "ITEM-1", "issued" : { "date-parts" : [ [ "2003" ] ] }, "page" : "121-135", "title" : "Applying an extended guided local search to the quadratic assignment problem", "type" : "article-journal" }, "uris" : [ "http://www.mendeley.com/documents/?uuid=55e72d9b-adeb-4fe2-827f-d30e99b06ac0" ] } ], "mendeley" : { "previouslyFormattedCitation" : "[28]" }, "properties" : { "noteIndex" : 0 }, "schema" : "https://github.com/citation-style-language/schema/raw/master/csl-citation.json" }</w:instrText>
      </w:r>
      <w:r w:rsidR="00D12BD2" w:rsidRPr="00D12BD2">
        <w:rPr>
          <w:i w:val="0"/>
        </w:rPr>
        <w:fldChar w:fldCharType="separate"/>
      </w:r>
      <w:r w:rsidR="00D12BD2" w:rsidRPr="00D12BD2">
        <w:rPr>
          <w:i w:val="0"/>
        </w:rPr>
        <w:t>[28]</w:t>
      </w:r>
      <w:r w:rsidR="00D12BD2" w:rsidRPr="00D12BD2">
        <w:rPr>
          <w:i w:val="0"/>
        </w:rPr>
        <w:fldChar w:fldCharType="end"/>
      </w:r>
      <w:r w:rsidR="00D12BD2">
        <w:t xml:space="preserve"> </w:t>
      </w:r>
      <w:r w:rsidR="00181A5A">
        <w:t xml:space="preserve"> (RandMove)</w:t>
      </w:r>
    </w:p>
    <w:p w14:paraId="7C96E30B" w14:textId="0D08BB6A" w:rsidR="00807CAC" w:rsidRDefault="009974CD" w:rsidP="000F2F91">
      <w:r>
        <w:t xml:space="preserve">The second modification employs moving to a random solution in the neighborhood of the current solution a certain percent of the time.  When this occurs, the augmented function is effectively ignored.  </w:t>
      </w:r>
      <w:r w:rsidRPr="00D764A0">
        <w:t>It addresses another fundamental problem in GLS, namely, that of an impedance in diversification or the inability to search certain sections of the search space due to penalties imposed.</w:t>
      </w:r>
      <w:r>
        <w:t xml:space="preserve">  Equipping GLS with this mechanic intensifies diversification especially for small values of </w:t>
      </w:r>
      <m:oMath>
        <m:r>
          <w:rPr>
            <w:rFonts w:ascii="Cambria Math" w:hAnsi="Cambria Math"/>
          </w:rPr>
          <m:t>λ</m:t>
        </m:r>
      </m:oMath>
      <w:r>
        <w:t xml:space="preserve">. This was </w:t>
      </w:r>
      <w:r w:rsidR="003C3C60">
        <w:t>claimed</w:t>
      </w:r>
      <w:r>
        <w:t xml:space="preserve"> based on an increased average entropy of facility-location assignments during the search with random moves for all values of </w:t>
      </w:r>
      <m:oMath>
        <m:r>
          <w:rPr>
            <w:rFonts w:ascii="Cambria Math" w:hAnsi="Cambria Math"/>
          </w:rPr>
          <m:t>λ</m:t>
        </m:r>
      </m:oMath>
      <w:r>
        <w:t xml:space="preserve">.  Moreover, </w:t>
      </w:r>
      <w:r w:rsidR="006F5912">
        <w:t xml:space="preserve">the extension gave </w:t>
      </w:r>
      <w:r>
        <w:t xml:space="preserve">a reduction in the amount of repeated solutions </w:t>
      </w:r>
      <w:r w:rsidR="00FD2BDF">
        <w:t xml:space="preserve">when </w:t>
      </w:r>
      <m:oMath>
        <m:r>
          <w:rPr>
            <w:rFonts w:ascii="Cambria Math" w:hAnsi="Cambria Math"/>
          </w:rPr>
          <m:t>λ</m:t>
        </m:r>
      </m:oMath>
      <w:r w:rsidR="00FD2BDF">
        <w:t xml:space="preserve"> is set too low</w:t>
      </w:r>
      <w:r w:rsidR="006F5912">
        <w:t>.</w:t>
      </w:r>
      <w:r w:rsidR="00FD2BDF">
        <w:t xml:space="preserve">  Based on these results, GLS with random moves produces </w:t>
      </w:r>
      <w:r w:rsidR="002713BE">
        <w:t xml:space="preserve">higher quality solutions stemming from </w:t>
      </w:r>
      <w:r w:rsidR="00FD2BDF">
        <w:t xml:space="preserve">a more diverse search and </w:t>
      </w:r>
      <w:r w:rsidR="002713BE">
        <w:t>an enhanced ability to escape local optima.</w:t>
      </w:r>
    </w:p>
    <w:p w14:paraId="3EBCBE48" w14:textId="71DBE565" w:rsidR="00807CAC" w:rsidRDefault="003D4591" w:rsidP="003D4591">
      <w:pPr>
        <w:pStyle w:val="Heading1"/>
      </w:pPr>
      <w:r>
        <w:lastRenderedPageBreak/>
        <w:t>Extensions</w:t>
      </w:r>
    </w:p>
    <w:p w14:paraId="22521C89" w14:textId="0CF2D93D" w:rsidR="00801562" w:rsidRDefault="000E66E1" w:rsidP="0092510C">
      <w:r>
        <w:t>This paper focusses on a number of extensions aimed to amend or ameliorate certain issues inherent with Guided Local Search</w:t>
      </w:r>
      <w:r w:rsidR="006B2188">
        <w:t xml:space="preserve">. </w:t>
      </w:r>
      <w:r w:rsidR="005F5D38">
        <w:t xml:space="preserve">The motivations for researching and implementing extensions </w:t>
      </w:r>
      <w:r w:rsidR="00376991">
        <w:t>arise in response to the</w:t>
      </w:r>
      <w:r w:rsidR="005F5D38">
        <w:t xml:space="preserve"> fundamental impediments or weaknesses of GLS.  </w:t>
      </w:r>
    </w:p>
    <w:p w14:paraId="19009F4F" w14:textId="157274A3" w:rsidR="005F5D38" w:rsidRDefault="005F5D38" w:rsidP="0092510C">
      <w:r>
        <w:t xml:space="preserve">The </w:t>
      </w:r>
      <w:r w:rsidR="00CC3277">
        <w:t xml:space="preserve">overarching </w:t>
      </w:r>
      <w:r w:rsidR="005462A1">
        <w:t xml:space="preserve">motivation stems from the major weakness </w:t>
      </w:r>
      <w:r>
        <w:t>of permanent penalization</w:t>
      </w:r>
      <w:r w:rsidR="002174CF">
        <w:t xml:space="preserve">.  </w:t>
      </w:r>
      <w:r w:rsidR="000E66E1">
        <w:t xml:space="preserve">As was mentioned, Guided Local Search operates on an augmented solution landscape with penalties being imposed after each run of the local search, or after each local optima is found in the augmented landscape.  This penalization process is permanent and therefore the augmented landscape continually undergoes a deformation.  Because the entire search operates on solely this landscape, it seems obvious that as time goes on the search becomes increasingly obfuscated with respect to the </w:t>
      </w:r>
      <w:r w:rsidR="0092510C">
        <w:t>original objective function</w:t>
      </w:r>
      <w:r w:rsidR="000E66E1">
        <w:t xml:space="preserve"> for which a minimum is </w:t>
      </w:r>
      <w:r w:rsidR="0092510C">
        <w:t xml:space="preserve">solely </w:t>
      </w:r>
      <w:r w:rsidR="000E66E1">
        <w:t>sought.  For instance, assume that the global optimal solution possesses a certain high cost feature, which GLS will be more likely to penalize.  This penalization, especially since it is permanent, means that this solution will be missed during the subsequent search due to the augmented landscape misrepresenting the original landscape.</w:t>
      </w:r>
      <w:r w:rsidR="0092510C">
        <w:t xml:space="preserve">  Even with the utility favoring penalization of features that have not been penalized previously, there is still a large chance that this global optimum is missed.  </w:t>
      </w:r>
    </w:p>
    <w:p w14:paraId="6C6F0337" w14:textId="69D84B38" w:rsidR="00C37A52" w:rsidRDefault="0092510C" w:rsidP="0025353E">
      <w:r>
        <w:t xml:space="preserve">Furthermore, even if the global optimum should possess only low cost features, the path </w:t>
      </w:r>
      <w:r w:rsidR="005462A1">
        <w:t>en-</w:t>
      </w:r>
      <w:r>
        <w:t xml:space="preserve">route to this global optimum may be riddled with </w:t>
      </w:r>
      <w:r w:rsidR="00551AC2">
        <w:t xml:space="preserve">solutions possessing </w:t>
      </w:r>
      <w:r>
        <w:t xml:space="preserve">high cost features.  Because these are all more likely to be penalized, the augmented landscape may prevent the traversal of the entrance to the area which contains the global optimum.  Penalization is still the quintessential part of GLS, for without it, there would be no means for bypassing the local optimum found at the end of the local search execution.  </w:t>
      </w:r>
      <w:r w:rsidR="005F5D38">
        <w:t xml:space="preserve">However, </w:t>
      </w:r>
      <w:r w:rsidR="008B6466">
        <w:t xml:space="preserve">one of the major </w:t>
      </w:r>
      <w:r w:rsidR="004605BF">
        <w:t>motivations</w:t>
      </w:r>
      <w:r w:rsidR="005F5D38">
        <w:t xml:space="preserve"> for the extensions discussed below hinge on the fact that perhaps this penalization need not be permanent and that this landscape can in some way be reformed or molded back into the original landscape over time through some reduction or evaporation in the penalty values.</w:t>
      </w:r>
      <w:r w:rsidR="0025353E">
        <w:t xml:space="preserve">  </w:t>
      </w:r>
      <w:r w:rsidR="005F5D38">
        <w:t xml:space="preserve">This motivation was inspired from ant colony optimization where pheromones are evaporated over time in order to </w:t>
      </w:r>
      <w:r w:rsidR="005B5F17" w:rsidRPr="005B5F17">
        <w:rPr>
          <w:i/>
        </w:rPr>
        <w:t>forget</w:t>
      </w:r>
      <w:r w:rsidR="005F5D38">
        <w:t xml:space="preserve"> poorly placed pheromones over poor solutions.</w:t>
      </w:r>
      <w:r w:rsidR="00E83F85">
        <w:t xml:space="preserve">  </w:t>
      </w:r>
    </w:p>
    <w:p w14:paraId="7C5B6C0C" w14:textId="190A5820" w:rsidR="005462A1" w:rsidRDefault="005462A1" w:rsidP="0025353E">
      <w:r>
        <w:t xml:space="preserve">The second weakness </w:t>
      </w:r>
      <w:r w:rsidR="00C22472">
        <w:t xml:space="preserve">inherent in GLS is </w:t>
      </w:r>
      <w:r w:rsidR="006576D4">
        <w:t>lack</w:t>
      </w:r>
      <w:r w:rsidR="00C22472">
        <w:t xml:space="preserve"> </w:t>
      </w:r>
      <w:r w:rsidR="00DD1579">
        <w:t xml:space="preserve">of a true diversification mechanism.  One way GLS may address this is to set </w:t>
      </w:r>
      <m:oMath>
        <m:r>
          <w:rPr>
            <w:rFonts w:ascii="Cambria Math" w:hAnsi="Cambria Math"/>
          </w:rPr>
          <m:t>λ</m:t>
        </m:r>
      </m:oMath>
      <w:r w:rsidR="00DD1579">
        <w:t xml:space="preserve"> to an excessively high value.  This way when a feature is penalized it vastly restricts the area around that solution in the landscape and more total landmass of the solution landscape is explored.  Doing so, however, exacerbates the problems discussed above from permanent penalization.  Furthermore, doing so will cause GLS to be unable to properly intensify or exploit the area around good solutions to find any good solutions nearby because the search becomes too coarsely grained.  Thus it seems that the only mechanism in place to diversify or intensify stems from </w:t>
      </w:r>
      <m:oMath>
        <m:r>
          <w:rPr>
            <w:rFonts w:ascii="Cambria Math" w:hAnsi="Cambria Math"/>
          </w:rPr>
          <m:t>λ</m:t>
        </m:r>
      </m:oMath>
      <w:r w:rsidR="00DD1579">
        <w:t xml:space="preserve">.  However, it seems that </w:t>
      </w:r>
      <m:oMath>
        <m:r>
          <w:rPr>
            <w:rFonts w:ascii="Cambria Math" w:hAnsi="Cambria Math"/>
          </w:rPr>
          <m:t>λ</m:t>
        </m:r>
      </m:oMath>
      <w:r w:rsidR="00DD1579">
        <w:t xml:space="preserve"> should be used solely for minute tweaking of the augmented landscape and set as </w:t>
      </w:r>
      <w:r w:rsidR="00DD7808">
        <w:t>low</w:t>
      </w:r>
      <w:r w:rsidR="00DD1579">
        <w:t xml:space="preserve"> as possible to </w:t>
      </w:r>
      <w:r w:rsidR="00DD7808">
        <w:t xml:space="preserve">accomplish only bypassing the current local optima and deform or restrict as little of the </w:t>
      </w:r>
      <w:r w:rsidR="00DD1579">
        <w:t>neighboring solutions as possible.</w:t>
      </w:r>
      <w:r w:rsidR="00DD7808">
        <w:t xml:space="preserve">  This allows for </w:t>
      </w:r>
      <w:r w:rsidR="00DD7808">
        <w:lastRenderedPageBreak/>
        <w:t>intense intensification around the area if good solutions exist nearby to the current local optimum.</w:t>
      </w:r>
      <w:r w:rsidR="00C870F5">
        <w:t xml:space="preserve">  Thus small values of </w:t>
      </w:r>
      <m:oMath>
        <m:r>
          <w:rPr>
            <w:rFonts w:ascii="Cambria Math" w:hAnsi="Cambria Math"/>
          </w:rPr>
          <m:t>λ</m:t>
        </m:r>
      </m:oMath>
      <w:r w:rsidR="00C870F5">
        <w:t xml:space="preserve"> are better than large ones</w:t>
      </w:r>
      <w:r w:rsidR="001C3B05">
        <w:t xml:space="preserve"> to foster exploitation</w:t>
      </w:r>
      <w:r w:rsidR="00C870F5">
        <w:t xml:space="preserve">.  However, doing this means exploration of the search space is greatly impeded.  Thus </w:t>
      </w:r>
      <w:r w:rsidR="001C3B05">
        <w:t xml:space="preserve">equipping </w:t>
      </w:r>
      <w:r w:rsidR="00C870F5">
        <w:t xml:space="preserve">GLS with additional </w:t>
      </w:r>
      <w:r w:rsidR="001C3B05">
        <w:t xml:space="preserve">diversification mechanisms </w:t>
      </w:r>
      <w:r w:rsidR="00C870F5">
        <w:t xml:space="preserve">is </w:t>
      </w:r>
      <w:r w:rsidR="001C3B05">
        <w:t xml:space="preserve">highly </w:t>
      </w:r>
      <w:r w:rsidR="00C870F5">
        <w:t xml:space="preserve">desirable.  </w:t>
      </w:r>
      <w:r w:rsidR="00DD1579">
        <w:t xml:space="preserve">       </w:t>
      </w:r>
    </w:p>
    <w:p w14:paraId="6F6117F1" w14:textId="66591F4C" w:rsidR="00C37A52" w:rsidRDefault="00C37A52" w:rsidP="0025353E">
      <w:r>
        <w:t xml:space="preserve">The various extensions investigated include implementation of additional aspiration criteria over the basic best improvement criterion, probabilistically ignoring the augmented landscape and reverting back to the original landscape for a time, tests to measure the effectiveness of the GLS’ utility scheme for selecting features to penalize including the amount of penalization performed at each step, varying </w:t>
      </w:r>
      <m:oMath>
        <m:r>
          <w:rPr>
            <w:rFonts w:ascii="Cambria Math" w:hAnsi="Cambria Math"/>
          </w:rPr>
          <m:t>λ</m:t>
        </m:r>
      </m:oMath>
      <w:r>
        <w:t xml:space="preserve"> dynamically based on a non-uniform random distribution, introducing noise into the evaluation of the augmented objective function</w:t>
      </w:r>
      <w:r w:rsidR="001C47A3">
        <w:t xml:space="preserve">, and other various </w:t>
      </w:r>
      <w:r w:rsidR="00AC7605">
        <w:t>methods</w:t>
      </w:r>
      <w:r w:rsidR="005C5D10">
        <w:t xml:space="preserve"> aimed at </w:t>
      </w:r>
      <w:r w:rsidR="00D66058">
        <w:t>addressing</w:t>
      </w:r>
      <w:r w:rsidR="005C5D10">
        <w:t xml:space="preserve"> GLS</w:t>
      </w:r>
      <w:r w:rsidR="0088407A">
        <w:t>’</w:t>
      </w:r>
      <w:r w:rsidR="005C5D10">
        <w:t xml:space="preserve"> flaws</w:t>
      </w:r>
      <w:r w:rsidR="001C47A3">
        <w:t>.</w:t>
      </w:r>
      <w:r w:rsidR="001E5551">
        <w:t xml:space="preserve">  </w:t>
      </w:r>
      <w:r w:rsidR="001C47A3">
        <w:t xml:space="preserve">  </w:t>
      </w:r>
      <w:r>
        <w:t xml:space="preserve"> </w:t>
      </w:r>
    </w:p>
    <w:p w14:paraId="5CD2BD2C" w14:textId="67CCF8C0" w:rsidR="007F7144" w:rsidRDefault="007F7144" w:rsidP="007F7144">
      <w:pPr>
        <w:pStyle w:val="Heading2"/>
      </w:pPr>
      <w:r>
        <w:t xml:space="preserve">Extensions Addressing </w:t>
      </w:r>
      <w:r w:rsidR="007D0C71">
        <w:t>Diversification</w:t>
      </w:r>
    </w:p>
    <w:p w14:paraId="092FFD6B" w14:textId="3743BD4C" w:rsidR="00807CAC" w:rsidRDefault="00056E23" w:rsidP="008D7001">
      <w:r>
        <w:t xml:space="preserve">The following extensions address GLS’ </w:t>
      </w:r>
      <w:r w:rsidR="00EB1B67">
        <w:t xml:space="preserve">inability to properly diversify during the search process when using necessarily small values of </w:t>
      </w:r>
      <m:oMath>
        <m:r>
          <w:rPr>
            <w:rFonts w:ascii="Cambria Math" w:hAnsi="Cambria Math"/>
          </w:rPr>
          <m:t>λ</m:t>
        </m:r>
      </m:oMath>
      <w:r w:rsidR="00EB1B67">
        <w:t xml:space="preserve"> to ensure proper intensification.</w:t>
      </w:r>
      <w:r w:rsidR="008D7001">
        <w:t xml:space="preserve">  The schemes investigate </w:t>
      </w:r>
      <w:r w:rsidR="00993A4C">
        <w:t xml:space="preserve">an </w:t>
      </w:r>
      <w:r w:rsidR="008D7001">
        <w:t xml:space="preserve">additional </w:t>
      </w:r>
      <w:r w:rsidR="00993A4C" w:rsidRPr="00347BCE">
        <w:t>aspiration</w:t>
      </w:r>
      <w:r w:rsidR="00993A4C">
        <w:t xml:space="preserve"> scheme </w:t>
      </w:r>
      <w:r w:rsidR="00F05222">
        <w:t xml:space="preserve">to overdue facility/location assignments </w:t>
      </w:r>
      <w:r w:rsidR="00993A4C">
        <w:t xml:space="preserve">and injection of noise into each evaluation of </w:t>
      </w:r>
      <m:oMath>
        <m:r>
          <m:rPr>
            <m:sty m:val="p"/>
          </m:rPr>
          <w:rPr>
            <w:rFonts w:ascii="Cambria Math" w:hAnsi="Cambria Math"/>
          </w:rPr>
          <m:t>Δ</m:t>
        </m:r>
        <m:r>
          <w:rPr>
            <w:rFonts w:ascii="Cambria Math" w:hAnsi="Cambria Math"/>
          </w:rPr>
          <m:t>h</m:t>
        </m:r>
      </m:oMath>
      <w:r w:rsidR="00B6040F">
        <w:t xml:space="preserve"> in order to promote diversification</w:t>
      </w:r>
      <w:r w:rsidR="00993A4C">
        <w:t>.</w:t>
      </w:r>
    </w:p>
    <w:p w14:paraId="717853C6" w14:textId="5C97C5C1" w:rsidR="00951600" w:rsidRDefault="00951600" w:rsidP="00D60845">
      <w:pPr>
        <w:pStyle w:val="Heading3"/>
      </w:pPr>
      <w:r>
        <w:t xml:space="preserve">Iteration Constrained </w:t>
      </w:r>
      <w:r w:rsidR="00D60845">
        <w:t xml:space="preserve">Aspiration </w:t>
      </w:r>
      <w:r w:rsidR="00771CE1">
        <w:t>(AspLate)</w:t>
      </w:r>
    </w:p>
    <w:p w14:paraId="2CC94F87" w14:textId="62E6E2BE" w:rsidR="007D273F" w:rsidRDefault="00D60845" w:rsidP="00D60845">
      <w:r>
        <w:t>An iteration constrained aspiration criterion borrowed from Robust Tabu Search was investigated.</w:t>
      </w:r>
      <w:r w:rsidR="006A3744">
        <w:t xml:space="preserve">  In Robust Tabu Search (RoTS), it was found that performance hinged most pivotally on this aspiration criterion rather than simply temporarily forbidding swaps </w:t>
      </w:r>
      <w:r w:rsidR="006A3744">
        <w:fldChar w:fldCharType="begin" w:fldLock="1"/>
      </w:r>
      <w:r w:rsidR="00084E56">
        <w:instrText>ADDIN CSL_CITATION { "citationItems" : [ { "id" : "ITEM-1", "itemData" : { "abstract" : "In this thesis, we show how an Extended Guided Local Search can be applied to a set of problems and show that the extensions can improve its performance. We show how an aspiration criterion can be added to Guided Local Search to improve its performance for some problem types and parameter settings. We then demonstrate how, by making an occasional random move, the performance of Guided Local Search can be further improved for some problems and parameter settings. For both extensions, we make use of search monitors to attempt to analyse when and why each extension succeeds or fails. Finally, we combine the extensions and compare the resulting Extended Guided Local Search with some state-of-the-art algorithms for the different problem types, we have used for our experiments.", "author" : [ { "dropping-particle" : "", "family" : "Mills", "given" : "P", "non-dropping-particle" : "", "parse-names" : false, "suffix" : "" } ], "id" : "ITEM-1", "issued" : { "date-parts" : [ [ "2002" ] ] }, "title" : "Extensions to guided local search", "type" : "thesis" }, "uris" : [ "http://www.mendeley.com/documents/?uuid=8899583e-b534-4723-bfb7-e265c16e04dc" ] } ], "mendeley" : { "previouslyFormattedCitation" : "[29]" }, "properties" : { "noteIndex" : 0 }, "schema" : "https://github.com/citation-style-language/schema/raw/master/csl-citation.json" }</w:instrText>
      </w:r>
      <w:r w:rsidR="006A3744">
        <w:fldChar w:fldCharType="separate"/>
      </w:r>
      <w:r w:rsidR="006A3744" w:rsidRPr="006A3744">
        <w:rPr>
          <w:noProof/>
        </w:rPr>
        <w:t>[29]</w:t>
      </w:r>
      <w:r w:rsidR="006A3744">
        <w:fldChar w:fldCharType="end"/>
      </w:r>
      <w:r w:rsidR="006A3744">
        <w:t xml:space="preserve">.  </w:t>
      </w:r>
      <w:r>
        <w:t xml:space="preserve">The </w:t>
      </w:r>
      <w:r w:rsidR="00AF3837">
        <w:t>operation</w:t>
      </w:r>
      <w:r>
        <w:t xml:space="preserve"> of this aspiration criterion is as follows:</w:t>
      </w:r>
      <w:r w:rsidR="005C1D42">
        <w:t xml:space="preserve"> Any time a swap between two elements (facilities) in the current solution is performed, the current iteration number is recorded for both facilities at their new location in an </w:t>
      </w:r>
      <m:oMath>
        <m:r>
          <w:rPr>
            <w:rFonts w:ascii="Cambria Math" w:hAnsi="Cambria Math"/>
          </w:rPr>
          <m:t>n x n</m:t>
        </m:r>
      </m:oMath>
      <w:r w:rsidR="005C1D42">
        <w:t xml:space="preserve"> matrix </w:t>
      </w:r>
      <m:oMath>
        <m:r>
          <w:rPr>
            <w:rFonts w:ascii="Cambria Math" w:hAnsi="Cambria Math"/>
          </w:rPr>
          <m:t>M=[</m:t>
        </m:r>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oMath>
      <w:r w:rsidR="005C1D42">
        <w:t xml:space="preserve">.  More precisely, </w:t>
      </w:r>
      <w:r w:rsidR="00EB056E">
        <w:t xml:space="preserve">let  </w:t>
      </w:r>
      <m:oMath>
        <m:sSup>
          <m:sSupPr>
            <m:ctrlPr>
              <w:rPr>
                <w:rFonts w:ascii="Cambria Math" w:hAnsi="Cambria Math"/>
                <w:i/>
              </w:rPr>
            </m:ctrlPr>
          </m:sSupPr>
          <m:e>
            <m:r>
              <w:rPr>
                <w:rFonts w:ascii="Cambria Math" w:hAnsi="Cambria Math"/>
              </w:rPr>
              <m:t>π</m:t>
            </m:r>
          </m:e>
          <m:sup>
            <m:r>
              <w:rPr>
                <w:rFonts w:ascii="Cambria Math" w:hAnsi="Cambria Math"/>
              </w:rPr>
              <m:t>'</m:t>
            </m:r>
          </m:sup>
        </m:sSup>
        <m:r>
          <w:rPr>
            <w:rFonts w:ascii="Cambria Math" w:hAnsi="Cambria Math"/>
          </w:rPr>
          <m:t>←π⋈(i,j</m:t>
        </m:r>
      </m:oMath>
      <w:r w:rsidR="00EB056E">
        <w:t xml:space="preserve">), where </w:t>
      </w:r>
      <m:oMath>
        <m:r>
          <w:rPr>
            <w:rFonts w:ascii="Cambria Math" w:hAnsi="Cambria Math"/>
          </w:rPr>
          <m:t>π</m:t>
        </m:r>
      </m:oMath>
      <w:r w:rsidR="00EB056E">
        <w:t xml:space="preserve">’ is the new solution after swapping elements at index </w:t>
      </w:r>
      <m:oMath>
        <m:r>
          <w:rPr>
            <w:rFonts w:ascii="Cambria Math" w:hAnsi="Cambria Math"/>
          </w:rPr>
          <m:t>i</m:t>
        </m:r>
      </m:oMath>
      <w:r w:rsidR="00EB056E">
        <w:t xml:space="preserve"> and </w:t>
      </w:r>
      <m:oMath>
        <m:r>
          <w:rPr>
            <w:rFonts w:ascii="Cambria Math" w:hAnsi="Cambria Math"/>
          </w:rPr>
          <m:t>j</m:t>
        </m:r>
      </m:oMath>
      <w:r w:rsidR="00EB056E">
        <w:t xml:space="preserve"> in solution </w:t>
      </w:r>
      <m:oMath>
        <m:r>
          <w:rPr>
            <w:rFonts w:ascii="Cambria Math" w:hAnsi="Cambria Math"/>
          </w:rPr>
          <m:t>π</m:t>
        </m:r>
      </m:oMath>
      <w:r w:rsidR="00EB056E">
        <w:t xml:space="preserve">.  </w:t>
      </w:r>
      <m:oMath>
        <m:sSub>
          <m:sSubPr>
            <m:ctrlPr>
              <w:rPr>
                <w:rFonts w:ascii="Cambria Math" w:hAnsi="Cambria Math"/>
                <w:i/>
              </w:rPr>
            </m:ctrlPr>
          </m:sSubPr>
          <m:e>
            <m:r>
              <w:rPr>
                <w:rFonts w:ascii="Cambria Math" w:hAnsi="Cambria Math"/>
              </w:rPr>
              <m:t>M</m:t>
            </m:r>
          </m:e>
          <m:sub>
            <m:r>
              <w:rPr>
                <w:rFonts w:ascii="Cambria Math" w:hAnsi="Cambria Math"/>
              </w:rPr>
              <m:t>i</m:t>
            </m:r>
            <m:sSubSup>
              <m:sSubSupPr>
                <m:ctrlPr>
                  <w:rPr>
                    <w:rFonts w:ascii="Cambria Math" w:hAnsi="Cambria Math"/>
                    <w:i/>
                  </w:rPr>
                </m:ctrlPr>
              </m:sSubSupPr>
              <m:e>
                <m:r>
                  <w:rPr>
                    <w:rFonts w:ascii="Cambria Math" w:hAnsi="Cambria Math"/>
                  </w:rPr>
                  <m:t>,π</m:t>
                </m:r>
              </m:e>
              <m:sub>
                <m:r>
                  <w:rPr>
                    <w:rFonts w:ascii="Cambria Math" w:hAnsi="Cambria Math"/>
                  </w:rPr>
                  <m:t>i</m:t>
                </m:r>
              </m:sub>
              <m:sup>
                <m:r>
                  <w:rPr>
                    <w:rFonts w:ascii="Cambria Math" w:hAnsi="Cambria Math"/>
                  </w:rPr>
                  <m:t>'</m:t>
                </m:r>
              </m:sup>
            </m:sSubSup>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m:t>
            </m:r>
            <m:sSubSup>
              <m:sSubSupPr>
                <m:ctrlPr>
                  <w:rPr>
                    <w:rFonts w:ascii="Cambria Math" w:hAnsi="Cambria Math"/>
                    <w:i/>
                  </w:rPr>
                </m:ctrlPr>
              </m:sSubSupPr>
              <m:e>
                <m:r>
                  <w:rPr>
                    <w:rFonts w:ascii="Cambria Math" w:hAnsi="Cambria Math"/>
                  </w:rPr>
                  <m:t>,π</m:t>
                </m:r>
              </m:e>
              <m:sub>
                <m:r>
                  <w:rPr>
                    <w:rFonts w:ascii="Cambria Math" w:hAnsi="Cambria Math"/>
                  </w:rPr>
                  <m:t>j</m:t>
                </m:r>
              </m:sub>
              <m:sup>
                <m:r>
                  <w:rPr>
                    <w:rFonts w:ascii="Cambria Math" w:hAnsi="Cambria Math"/>
                  </w:rPr>
                  <m:t>'</m:t>
                </m:r>
              </m:sup>
            </m:sSubSup>
          </m:sub>
        </m:sSub>
        <m:r>
          <w:rPr>
            <w:rFonts w:ascii="Cambria Math" w:hAnsi="Cambria Math"/>
          </w:rPr>
          <m:t>←s</m:t>
        </m:r>
      </m:oMath>
      <w:r w:rsidR="00845DD3">
        <w:t xml:space="preserve">, where </w:t>
      </w:r>
      <m:oMath>
        <m:r>
          <w:rPr>
            <w:rFonts w:ascii="Cambria Math" w:hAnsi="Cambria Math"/>
          </w:rPr>
          <m:t>s</m:t>
        </m:r>
      </m:oMath>
      <w:r w:rsidR="00845DD3">
        <w:t xml:space="preserve"> is the number of swaps since the beginning of GLS.  </w:t>
      </w:r>
      <w:r w:rsidR="00750027">
        <w:t xml:space="preserve">During the normal functioning of </w:t>
      </w:r>
      <w:r w:rsidR="00122F36">
        <w:t>LS</w:t>
      </w:r>
      <w:r w:rsidR="00B06E29">
        <w:t xml:space="preserve"> (see Fig. 2)</w:t>
      </w:r>
      <w:r w:rsidR="00B230AF">
        <w:t xml:space="preserve">, </w:t>
      </w:r>
      <m:oMath>
        <m:r>
          <w:rPr>
            <w:rFonts w:ascii="Cambria Math" w:hAnsi="Cambria Math"/>
          </w:rPr>
          <m:t>h</m:t>
        </m:r>
      </m:oMath>
      <w:r w:rsidR="00B230AF">
        <w:t xml:space="preserve"> is ignored </w:t>
      </w:r>
      <w:r w:rsidR="007F7EF2">
        <w:t xml:space="preserve">and a swap is enforced if either of the facilities involved in the candidate swap has not been placed at the locations in the swap for a certain extended number of past iterations </w:t>
      </w:r>
      <m:oMath>
        <m:r>
          <w:rPr>
            <w:rFonts w:ascii="Cambria Math" w:hAnsi="Cambria Math"/>
          </w:rPr>
          <m:t>t</m:t>
        </m:r>
      </m:oMath>
      <w:r w:rsidR="007F7EF2">
        <w:t xml:space="preserve"> as examined based on </w:t>
      </w:r>
      <m:oMath>
        <m:r>
          <w:rPr>
            <w:rFonts w:ascii="Cambria Math" w:hAnsi="Cambria Math"/>
          </w:rPr>
          <m:t>M</m:t>
        </m:r>
      </m:oMath>
      <w:r w:rsidR="007F7EF2">
        <w:t xml:space="preserve">.  More precisely, a swap </w:t>
      </w:r>
      <m:oMath>
        <m:d>
          <m:dPr>
            <m:ctrlPr>
              <w:rPr>
                <w:rFonts w:ascii="Cambria Math" w:hAnsi="Cambria Math"/>
                <w:i/>
              </w:rPr>
            </m:ctrlPr>
          </m:dPr>
          <m:e>
            <m:r>
              <w:rPr>
                <w:rFonts w:ascii="Cambria Math" w:hAnsi="Cambria Math"/>
              </w:rPr>
              <m:t>i,j</m:t>
            </m:r>
          </m:e>
        </m:d>
      </m:oMath>
      <w:r w:rsidR="005977EC">
        <w:t xml:space="preserve"> </w:t>
      </w:r>
      <w:r w:rsidR="007F7EF2">
        <w:t xml:space="preserve">on </w:t>
      </w:r>
      <m:oMath>
        <m:r>
          <w:rPr>
            <w:rFonts w:ascii="Cambria Math" w:hAnsi="Cambria Math"/>
          </w:rPr>
          <m:t>π</m:t>
        </m:r>
      </m:oMath>
      <w:r w:rsidR="007F7EF2">
        <w:t xml:space="preserve"> is invoked if </w:t>
      </w:r>
      <m:oMath>
        <m:r>
          <w:rPr>
            <w:rFonts w:ascii="Cambria Math" w:hAnsi="Cambria Math"/>
          </w:rPr>
          <m:t>s-</m:t>
        </m:r>
        <m:sSub>
          <m:sSubPr>
            <m:ctrlPr>
              <w:rPr>
                <w:rFonts w:ascii="Cambria Math" w:hAnsi="Cambria Math"/>
                <w:i/>
              </w:rPr>
            </m:ctrlPr>
          </m:sSubPr>
          <m:e>
            <m:r>
              <w:rPr>
                <w:rFonts w:ascii="Cambria Math" w:hAnsi="Cambria Math"/>
              </w:rPr>
              <m:t>M</m:t>
            </m:r>
          </m:e>
          <m:sub>
            <m:r>
              <w:rPr>
                <w:rFonts w:ascii="Cambria Math" w:hAnsi="Cambria Math"/>
              </w:rPr>
              <m:t>i,</m:t>
            </m:r>
            <m:sSub>
              <m:sSubPr>
                <m:ctrlPr>
                  <w:rPr>
                    <w:rFonts w:ascii="Cambria Math" w:hAnsi="Cambria Math"/>
                    <w:i/>
                  </w:rPr>
                </m:ctrlPr>
              </m:sSubPr>
              <m:e>
                <m:r>
                  <w:rPr>
                    <w:rFonts w:ascii="Cambria Math" w:hAnsi="Cambria Math"/>
                  </w:rPr>
                  <m:t>π</m:t>
                </m:r>
              </m:e>
              <m:sub>
                <m:r>
                  <w:rPr>
                    <w:rFonts w:ascii="Cambria Math" w:hAnsi="Cambria Math"/>
                  </w:rPr>
                  <m:t>j</m:t>
                </m:r>
              </m:sub>
            </m:sSub>
          </m:sub>
        </m:sSub>
        <m:r>
          <w:rPr>
            <w:rFonts w:ascii="Cambria Math" w:hAnsi="Cambria Math"/>
          </w:rPr>
          <m:t>&gt;t or s-</m:t>
        </m:r>
        <m:sSub>
          <m:sSubPr>
            <m:ctrlPr>
              <w:rPr>
                <w:rFonts w:ascii="Cambria Math" w:hAnsi="Cambria Math"/>
                <w:i/>
              </w:rPr>
            </m:ctrlPr>
          </m:sSubPr>
          <m:e>
            <m:r>
              <w:rPr>
                <w:rFonts w:ascii="Cambria Math" w:hAnsi="Cambria Math"/>
              </w:rPr>
              <m:t>M</m:t>
            </m:r>
          </m:e>
          <m:sub>
            <m:r>
              <w:rPr>
                <w:rFonts w:ascii="Cambria Math" w:hAnsi="Cambria Math"/>
              </w:rPr>
              <m:t>j,</m:t>
            </m:r>
            <m:sSub>
              <m:sSubPr>
                <m:ctrlPr>
                  <w:rPr>
                    <w:rFonts w:ascii="Cambria Math" w:hAnsi="Cambria Math"/>
                    <w:i/>
                  </w:rPr>
                </m:ctrlPr>
              </m:sSubPr>
              <m:e>
                <m:r>
                  <w:rPr>
                    <w:rFonts w:ascii="Cambria Math" w:hAnsi="Cambria Math"/>
                  </w:rPr>
                  <m:t>π</m:t>
                </m:r>
              </m:e>
              <m:sub>
                <m:r>
                  <w:rPr>
                    <w:rFonts w:ascii="Cambria Math" w:hAnsi="Cambria Math"/>
                  </w:rPr>
                  <m:t>i</m:t>
                </m:r>
              </m:sub>
            </m:sSub>
          </m:sub>
        </m:sSub>
        <m:r>
          <w:rPr>
            <w:rFonts w:ascii="Cambria Math" w:hAnsi="Cambria Math"/>
          </w:rPr>
          <m:t xml:space="preserve">&gt;t </m:t>
        </m:r>
      </m:oMath>
      <w:r w:rsidR="007F7EF2">
        <w:t xml:space="preserve">, where </w:t>
      </w:r>
      <m:oMath>
        <m:r>
          <w:rPr>
            <w:rFonts w:ascii="Cambria Math" w:hAnsi="Cambria Math"/>
          </w:rPr>
          <m:t>s</m:t>
        </m:r>
      </m:oMath>
      <w:r w:rsidR="007F7EF2">
        <w:t xml:space="preserve"> is the current iteration (number of swaps since the beginning of the search)</w:t>
      </w:r>
      <w:r w:rsidR="000B4E0B">
        <w:t>.  Since there may be multiple such swaps, the swap producing the minimal original objective function cost from (1)</w:t>
      </w:r>
      <w:r w:rsidR="00E448EC">
        <w:t xml:space="preserve"> is used.  </w:t>
      </w:r>
      <w:r w:rsidR="001C735D">
        <w:t xml:space="preserve">This mechanism plays a role in guiding the solution to novel areas of the solution space previously unexplored and further </w:t>
      </w:r>
      <w:r w:rsidR="000227CE">
        <w:t xml:space="preserve">preventing any search stagnation or cycling around a particular location.  </w:t>
      </w:r>
      <w:r w:rsidR="00DA0DF9">
        <w:t xml:space="preserve">This is referred to as a </w:t>
      </w:r>
      <w:r w:rsidR="00DA0DF9">
        <w:rPr>
          <w:i/>
        </w:rPr>
        <w:t>hard swap</w:t>
      </w:r>
      <w:r w:rsidR="00DA0DF9">
        <w:t xml:space="preserve"> that forces the search to move certain places</w:t>
      </w:r>
      <w:r w:rsidR="0082565C">
        <w:t xml:space="preserve">, in contrast </w:t>
      </w:r>
      <w:r w:rsidR="00DA0DF9">
        <w:t xml:space="preserve">to an optional </w:t>
      </w:r>
      <w:r w:rsidR="00DA0DF9">
        <w:rPr>
          <w:i/>
        </w:rPr>
        <w:t>soft swap</w:t>
      </w:r>
      <w:r w:rsidR="00DA0DF9">
        <w:t xml:space="preserve"> scheme </w:t>
      </w:r>
      <w:r w:rsidR="00EA3854">
        <w:t xml:space="preserve">that </w:t>
      </w:r>
      <w:r w:rsidR="00DA0DF9">
        <w:t xml:space="preserve">could be used to </w:t>
      </w:r>
      <w:r w:rsidR="00B03250">
        <w:t xml:space="preserve">merely </w:t>
      </w:r>
      <w:r w:rsidR="00DA0DF9">
        <w:t xml:space="preserve">strongly suggest </w:t>
      </w:r>
      <w:r w:rsidR="00B03250">
        <w:t xml:space="preserve">via </w:t>
      </w:r>
      <w:r w:rsidR="00DA0DF9">
        <w:t xml:space="preserve">incentives such </w:t>
      </w:r>
      <w:r w:rsidR="00B03250">
        <w:t xml:space="preserve">actions </w:t>
      </w:r>
      <w:r w:rsidR="00B03250">
        <w:fldChar w:fldCharType="begin" w:fldLock="1"/>
      </w:r>
      <w:r w:rsidR="00084E56">
        <w:instrText>ADDIN CSL_CITATION { "citationItems" : [ { "id" : "ITEM-1", "itemData" : { "abstract" : "In this thesis, we show how an Extended Guided Local Search can be applied to a set of problems and show that the extensions can improve its performance. We show how an aspiration criterion can be added to Guided Local Search to improve its performance for some problem types and parameter settings. We then demonstrate how, by making an occasional random move, the performance of Guided Local Search can be further improved for some problems and parameter settings. For both extensions, we make use of search monitors to attempt to analyse when and why each extension succeeds or fails. Finally, we combine the extensions and compare the resulting Extended Guided Local Search with some state-of-the-art algorithms for the different problem types, we have used for our experiments.", "author" : [ { "dropping-particle" : "", "family" : "Mills", "given" : "P", "non-dropping-particle" : "", "parse-names" : false, "suffix" : "" } ], "id" : "ITEM-1", "issued" : { "date-parts" : [ [ "2002" ] ] }, "title" : "Extensions to guided local search", "type" : "thesis" }, "uris" : [ "http://www.mendeley.com/documents/?uuid=8899583e-b534-4723-bfb7-e265c16e04dc" ] } ], "mendeley" : { "previouslyFormattedCitation" : "[29]" }, "properties" : { "noteIndex" : 0 }, "schema" : "https://github.com/citation-style-language/schema/raw/master/csl-citation.json" }</w:instrText>
      </w:r>
      <w:r w:rsidR="00B03250">
        <w:fldChar w:fldCharType="separate"/>
      </w:r>
      <w:r w:rsidR="00B03250" w:rsidRPr="00B03250">
        <w:rPr>
          <w:noProof/>
        </w:rPr>
        <w:t>[29]</w:t>
      </w:r>
      <w:r w:rsidR="00B03250">
        <w:fldChar w:fldCharType="end"/>
      </w:r>
      <w:r w:rsidR="00DA0DF9">
        <w:t>.</w:t>
      </w:r>
      <w:r w:rsidR="00122F36">
        <w:t xml:space="preserve">  </w:t>
      </w:r>
      <w:r w:rsidR="00997C6D">
        <w:t xml:space="preserve">See </w:t>
      </w:r>
      <w:r w:rsidR="00997C6D">
        <w:rPr>
          <w:i/>
        </w:rPr>
        <w:t>Late</w:t>
      </w:r>
      <w:r w:rsidR="00997C6D">
        <w:t xml:space="preserve"> and </w:t>
      </w:r>
      <w:r w:rsidR="00997C6D">
        <w:rPr>
          <w:i/>
        </w:rPr>
        <w:t>AllLate</w:t>
      </w:r>
      <w:r w:rsidR="009F555A">
        <w:t xml:space="preserve"> variants below</w:t>
      </w:r>
      <w:r w:rsidR="00530993">
        <w:t xml:space="preserve"> </w:t>
      </w:r>
      <w:r w:rsidR="009945B9">
        <w:t xml:space="preserve">an implementation of the </w:t>
      </w:r>
      <w:r w:rsidR="00530993">
        <w:t>latter scheme</w:t>
      </w:r>
      <w:r w:rsidR="009F555A">
        <w:t>.</w:t>
      </w:r>
    </w:p>
    <w:p w14:paraId="37E448C9" w14:textId="55073873" w:rsidR="007D273F" w:rsidRDefault="007D273F" w:rsidP="007D273F">
      <w:pPr>
        <w:pStyle w:val="Heading3"/>
      </w:pPr>
      <w:r>
        <w:t>Augmented Objective Function Noise (Noise)</w:t>
      </w:r>
    </w:p>
    <w:p w14:paraId="724F58DC" w14:textId="15227873" w:rsidR="00BA114A" w:rsidRDefault="009F555A" w:rsidP="00D60845">
      <w:r>
        <w:t xml:space="preserve">  </w:t>
      </w:r>
      <w:r w:rsidR="00122F36">
        <w:t xml:space="preserve"> </w:t>
      </w:r>
      <w:r w:rsidR="00DA0DF9">
        <w:t xml:space="preserve">    </w:t>
      </w:r>
      <w:r w:rsidR="000B4E0B">
        <w:t xml:space="preserve"> </w:t>
      </w:r>
      <w:r w:rsidR="003711CD">
        <w:t xml:space="preserve">The next extension addressing the problem of lacking diversification is referred to as </w:t>
      </w:r>
      <w:r w:rsidR="003711CD">
        <w:rPr>
          <w:i/>
        </w:rPr>
        <w:t>Noise</w:t>
      </w:r>
      <w:r w:rsidR="003711CD">
        <w:t xml:space="preserve">.  The notion of this </w:t>
      </w:r>
      <w:r w:rsidR="003711CD">
        <w:lastRenderedPageBreak/>
        <w:t xml:space="preserve">extension is simple:  Inject slight uniformly randomly generated noise into the evaluation of the augmented objective function in order to investigate the possibility of moving to novel areas of the search space which might have been prevented due to penalization of intermediate locations in the landscape. </w:t>
      </w:r>
      <w:r w:rsidR="00530993">
        <w:t xml:space="preserve">The precise modification of the resolution of </w:t>
      </w:r>
      <m:oMath>
        <m:r>
          <m:rPr>
            <m:sty m:val="p"/>
          </m:rPr>
          <w:rPr>
            <w:rFonts w:ascii="Cambria Math" w:hAnsi="Cambria Math"/>
          </w:rPr>
          <m:t>Δ</m:t>
        </m:r>
        <m:r>
          <w:rPr>
            <w:rFonts w:ascii="Cambria Math" w:hAnsi="Cambria Math"/>
          </w:rPr>
          <m:t>h(π,i,j)</m:t>
        </m:r>
      </m:oMath>
      <w:r w:rsidR="00530993">
        <w:t xml:space="preserve"> given in </w:t>
      </w:r>
      <w:r w:rsidR="00EF532C">
        <w:t>(</w:t>
      </w:r>
      <w:r w:rsidR="00530993">
        <w:t>6</w:t>
      </w:r>
      <w:r w:rsidR="00EF532C">
        <w:t>)</w:t>
      </w:r>
      <w:r w:rsidR="00530993">
        <w:t xml:space="preserve"> is as follows</w:t>
      </w:r>
      <w:r w:rsidR="00D72C1E">
        <w:t>, where</w:t>
      </w:r>
      <w:r w:rsidR="00E330D2">
        <w:t xml:space="preserve"> </w:t>
      </w:r>
      <m:oMath>
        <m:r>
          <w:rPr>
            <w:rFonts w:ascii="Cambria Math" w:hAnsi="Cambria Math"/>
          </w:rPr>
          <m:t>r∈[0,1]</m:t>
        </m:r>
      </m:oMath>
      <w:r w:rsidR="00E330D2">
        <w:t xml:space="preserve"> is uniformly randomly generated, and</w:t>
      </w:r>
      <w:r w:rsidR="00D72C1E">
        <w:t xml:space="preserve"> </w:t>
      </w:r>
      <m:oMath>
        <m:r>
          <w:rPr>
            <w:rFonts w:ascii="Cambria Math" w:hAnsi="Cambria Math"/>
          </w:rPr>
          <m:t>ϕ∈[0,1]</m:t>
        </m:r>
      </m:oMath>
      <w:r w:rsidR="00D72C1E">
        <w:t xml:space="preserve"> </w:t>
      </w:r>
      <w:r w:rsidR="00CD25F7">
        <w:t xml:space="preserve">varies the </w:t>
      </w:r>
      <w:r w:rsidR="00D72C1E">
        <w:t>intensity of noise</w:t>
      </w:r>
      <w:r w:rsidR="00530993">
        <w:t xml:space="preserve">: </w:t>
      </w:r>
      <w:r w:rsidR="003711CD">
        <w:t xml:space="preserve">   </w:t>
      </w:r>
    </w:p>
    <w:p w14:paraId="45BB35D0" w14:textId="5957FF61" w:rsidR="002203DC" w:rsidRDefault="002203DC" w:rsidP="009949A5">
      <w:pPr>
        <w:tabs>
          <w:tab w:val="clear" w:pos="288"/>
          <w:tab w:val="center" w:pos="4950"/>
        </w:tabs>
        <w:ind w:firstLine="0"/>
        <w:rPr>
          <w:i/>
        </w:rPr>
      </w:pPr>
      <w:r>
        <w:t xml:space="preserve"> </w:t>
      </w:r>
      <m:oMath>
        <m:r>
          <m:rPr>
            <m:sty m:val="p"/>
          </m:rPr>
          <w:rPr>
            <w:rFonts w:ascii="Cambria Math" w:hAnsi="Cambria Math"/>
            <w:sz w:val="16"/>
          </w:rPr>
          <m:t>Δ</m:t>
        </m:r>
        <m:r>
          <w:rPr>
            <w:rFonts w:ascii="Cambria Math" w:hAnsi="Cambria Math"/>
            <w:sz w:val="16"/>
          </w:rPr>
          <m:t>h</m:t>
        </m:r>
        <m:d>
          <m:dPr>
            <m:ctrlPr>
              <w:rPr>
                <w:rFonts w:ascii="Cambria Math" w:hAnsi="Cambria Math"/>
                <w:i/>
                <w:sz w:val="16"/>
              </w:rPr>
            </m:ctrlPr>
          </m:dPr>
          <m:e>
            <m:r>
              <w:rPr>
                <w:rFonts w:ascii="Cambria Math" w:hAnsi="Cambria Math"/>
                <w:sz w:val="16"/>
              </w:rPr>
              <m:t>π,i,j</m:t>
            </m:r>
          </m:e>
        </m:d>
        <m:r>
          <w:rPr>
            <w:rFonts w:ascii="Cambria Math" w:hAnsi="Cambria Math"/>
            <w:sz w:val="16"/>
          </w:rPr>
          <m:t>=</m:t>
        </m:r>
        <m:r>
          <m:rPr>
            <m:sty m:val="p"/>
          </m:rPr>
          <w:rPr>
            <w:rFonts w:ascii="Cambria Math" w:hAnsi="Cambria Math"/>
            <w:sz w:val="16"/>
          </w:rPr>
          <m:t>Δ</m:t>
        </m:r>
        <m:r>
          <w:rPr>
            <w:rFonts w:ascii="Cambria Math" w:hAnsi="Cambria Math"/>
            <w:sz w:val="16"/>
          </w:rPr>
          <m:t>g</m:t>
        </m:r>
        <m:d>
          <m:dPr>
            <m:ctrlPr>
              <w:rPr>
                <w:rFonts w:ascii="Cambria Math" w:hAnsi="Cambria Math"/>
                <w:i/>
                <w:sz w:val="16"/>
              </w:rPr>
            </m:ctrlPr>
          </m:dPr>
          <m:e>
            <m:r>
              <w:rPr>
                <w:rFonts w:ascii="Cambria Math" w:hAnsi="Cambria Math"/>
                <w:sz w:val="16"/>
              </w:rPr>
              <m:t>π,i,j</m:t>
            </m:r>
          </m:e>
        </m:d>
        <m:r>
          <w:rPr>
            <w:rFonts w:ascii="Cambria Math" w:hAnsi="Cambria Math"/>
            <w:sz w:val="16"/>
          </w:rPr>
          <m:t>+λα</m:t>
        </m:r>
        <m:d>
          <m:dPr>
            <m:ctrlPr>
              <w:rPr>
                <w:rFonts w:ascii="Cambria Math" w:hAnsi="Cambria Math"/>
                <w:i/>
                <w:sz w:val="16"/>
              </w:rPr>
            </m:ctrlPr>
          </m:dPr>
          <m:e>
            <m:r>
              <w:rPr>
                <w:rFonts w:ascii="Cambria Math" w:hAnsi="Cambria Math"/>
                <w:sz w:val="16"/>
              </w:rPr>
              <m:t>-</m:t>
            </m:r>
            <m:sSub>
              <m:sSubPr>
                <m:ctrlPr>
                  <w:rPr>
                    <w:rFonts w:ascii="Cambria Math" w:hAnsi="Cambria Math"/>
                    <w:i/>
                    <w:sz w:val="16"/>
                  </w:rPr>
                </m:ctrlPr>
              </m:sSubPr>
              <m:e>
                <m:r>
                  <w:rPr>
                    <w:rFonts w:ascii="Cambria Math" w:hAnsi="Cambria Math"/>
                    <w:sz w:val="16"/>
                  </w:rPr>
                  <m:t>p</m:t>
                </m:r>
              </m:e>
              <m:sub>
                <m:r>
                  <w:rPr>
                    <w:rFonts w:ascii="Cambria Math" w:hAnsi="Cambria Math"/>
                    <w:sz w:val="16"/>
                  </w:rPr>
                  <m:t>i,</m:t>
                </m:r>
                <m:sSub>
                  <m:sSubPr>
                    <m:ctrlPr>
                      <w:rPr>
                        <w:rFonts w:ascii="Cambria Math" w:hAnsi="Cambria Math"/>
                        <w:i/>
                        <w:sz w:val="16"/>
                      </w:rPr>
                    </m:ctrlPr>
                  </m:sSubPr>
                  <m:e>
                    <m:r>
                      <w:rPr>
                        <w:rFonts w:ascii="Cambria Math" w:hAnsi="Cambria Math"/>
                        <w:sz w:val="16"/>
                      </w:rPr>
                      <m:t>π</m:t>
                    </m:r>
                  </m:e>
                  <m:sub>
                    <m:r>
                      <w:rPr>
                        <w:rFonts w:ascii="Cambria Math" w:hAnsi="Cambria Math"/>
                        <w:sz w:val="16"/>
                      </w:rPr>
                      <m:t>i</m:t>
                    </m:r>
                  </m:sub>
                </m:sSub>
              </m:sub>
            </m:sSub>
            <m:r>
              <w:rPr>
                <w:rFonts w:ascii="Cambria Math" w:hAnsi="Cambria Math"/>
                <w:sz w:val="16"/>
              </w:rPr>
              <m:t>-</m:t>
            </m:r>
            <m:sSub>
              <m:sSubPr>
                <m:ctrlPr>
                  <w:rPr>
                    <w:rFonts w:ascii="Cambria Math" w:hAnsi="Cambria Math"/>
                    <w:i/>
                    <w:sz w:val="16"/>
                  </w:rPr>
                </m:ctrlPr>
              </m:sSubPr>
              <m:e>
                <m:r>
                  <w:rPr>
                    <w:rFonts w:ascii="Cambria Math" w:hAnsi="Cambria Math"/>
                    <w:sz w:val="16"/>
                  </w:rPr>
                  <m:t>p</m:t>
                </m:r>
              </m:e>
              <m:sub>
                <m:r>
                  <w:rPr>
                    <w:rFonts w:ascii="Cambria Math" w:hAnsi="Cambria Math"/>
                    <w:sz w:val="16"/>
                  </w:rPr>
                  <m:t>j,</m:t>
                </m:r>
                <m:sSub>
                  <m:sSubPr>
                    <m:ctrlPr>
                      <w:rPr>
                        <w:rFonts w:ascii="Cambria Math" w:hAnsi="Cambria Math"/>
                        <w:i/>
                        <w:sz w:val="16"/>
                      </w:rPr>
                    </m:ctrlPr>
                  </m:sSubPr>
                  <m:e>
                    <m:r>
                      <w:rPr>
                        <w:rFonts w:ascii="Cambria Math" w:hAnsi="Cambria Math"/>
                        <w:sz w:val="16"/>
                      </w:rPr>
                      <m:t>π</m:t>
                    </m:r>
                  </m:e>
                  <m:sub>
                    <m:r>
                      <w:rPr>
                        <w:rFonts w:ascii="Cambria Math" w:hAnsi="Cambria Math"/>
                        <w:sz w:val="16"/>
                      </w:rPr>
                      <m:t>j</m:t>
                    </m:r>
                  </m:sub>
                </m:sSub>
              </m:sub>
            </m:sSub>
            <m:r>
              <w:rPr>
                <w:rFonts w:ascii="Cambria Math" w:hAnsi="Cambria Math"/>
                <w:sz w:val="16"/>
              </w:rPr>
              <m:t>+</m:t>
            </m:r>
            <m:d>
              <m:dPr>
                <m:ctrlPr>
                  <w:rPr>
                    <w:rFonts w:ascii="Cambria Math" w:hAnsi="Cambria Math"/>
                    <w:i/>
                    <w:sz w:val="16"/>
                  </w:rPr>
                </m:ctrlPr>
              </m:dPr>
              <m:e>
                <m:r>
                  <w:rPr>
                    <w:rFonts w:ascii="Cambria Math" w:hAnsi="Cambria Math"/>
                    <w:sz w:val="16"/>
                  </w:rPr>
                  <m:t>1-r</m:t>
                </m:r>
                <m:r>
                  <m:rPr>
                    <m:sty m:val="p"/>
                  </m:rPr>
                  <w:rPr>
                    <w:rFonts w:ascii="Cambria Math" w:hAnsi="Cambria Math"/>
                    <w:sz w:val="16"/>
                  </w:rPr>
                  <m:t>Φ</m:t>
                </m:r>
              </m:e>
            </m:d>
            <m:d>
              <m:dPr>
                <m:ctrlPr>
                  <w:rPr>
                    <w:rFonts w:ascii="Cambria Math" w:hAnsi="Cambria Math"/>
                    <w:i/>
                    <w:sz w:val="16"/>
                  </w:rPr>
                </m:ctrlPr>
              </m:dPr>
              <m:e>
                <m:sSub>
                  <m:sSubPr>
                    <m:ctrlPr>
                      <w:rPr>
                        <w:rFonts w:ascii="Cambria Math" w:hAnsi="Cambria Math"/>
                        <w:i/>
                        <w:sz w:val="16"/>
                      </w:rPr>
                    </m:ctrlPr>
                  </m:sSubPr>
                  <m:e>
                    <m:r>
                      <w:rPr>
                        <w:rFonts w:ascii="Cambria Math" w:hAnsi="Cambria Math"/>
                        <w:sz w:val="16"/>
                      </w:rPr>
                      <m:t>p</m:t>
                    </m:r>
                  </m:e>
                  <m:sub>
                    <m:r>
                      <w:rPr>
                        <w:rFonts w:ascii="Cambria Math" w:hAnsi="Cambria Math"/>
                        <w:sz w:val="16"/>
                      </w:rPr>
                      <m:t>i,</m:t>
                    </m:r>
                    <m:sSub>
                      <m:sSubPr>
                        <m:ctrlPr>
                          <w:rPr>
                            <w:rFonts w:ascii="Cambria Math" w:hAnsi="Cambria Math"/>
                            <w:i/>
                            <w:sz w:val="16"/>
                          </w:rPr>
                        </m:ctrlPr>
                      </m:sSubPr>
                      <m:e>
                        <m:r>
                          <w:rPr>
                            <w:rFonts w:ascii="Cambria Math" w:hAnsi="Cambria Math"/>
                            <w:sz w:val="16"/>
                          </w:rPr>
                          <m:t>π</m:t>
                        </m:r>
                      </m:e>
                      <m:sub>
                        <m:r>
                          <w:rPr>
                            <w:rFonts w:ascii="Cambria Math" w:hAnsi="Cambria Math"/>
                            <w:sz w:val="16"/>
                          </w:rPr>
                          <m:t>j</m:t>
                        </m:r>
                      </m:sub>
                    </m:sSub>
                  </m:sub>
                </m:sSub>
                <m:r>
                  <w:rPr>
                    <w:rFonts w:ascii="Cambria Math" w:hAnsi="Cambria Math"/>
                    <w:sz w:val="16"/>
                  </w:rPr>
                  <m:t>+</m:t>
                </m:r>
                <m:sSub>
                  <m:sSubPr>
                    <m:ctrlPr>
                      <w:rPr>
                        <w:rFonts w:ascii="Cambria Math" w:hAnsi="Cambria Math"/>
                        <w:i/>
                        <w:sz w:val="16"/>
                      </w:rPr>
                    </m:ctrlPr>
                  </m:sSubPr>
                  <m:e>
                    <m:r>
                      <w:rPr>
                        <w:rFonts w:ascii="Cambria Math" w:hAnsi="Cambria Math"/>
                        <w:sz w:val="16"/>
                      </w:rPr>
                      <m:t>p</m:t>
                    </m:r>
                  </m:e>
                  <m:sub>
                    <m:r>
                      <w:rPr>
                        <w:rFonts w:ascii="Cambria Math" w:hAnsi="Cambria Math"/>
                        <w:sz w:val="16"/>
                      </w:rPr>
                      <m:t>j,</m:t>
                    </m:r>
                    <m:sSub>
                      <m:sSubPr>
                        <m:ctrlPr>
                          <w:rPr>
                            <w:rFonts w:ascii="Cambria Math" w:hAnsi="Cambria Math"/>
                            <w:i/>
                            <w:sz w:val="16"/>
                          </w:rPr>
                        </m:ctrlPr>
                      </m:sSubPr>
                      <m:e>
                        <m:r>
                          <w:rPr>
                            <w:rFonts w:ascii="Cambria Math" w:hAnsi="Cambria Math"/>
                            <w:sz w:val="16"/>
                          </w:rPr>
                          <m:t>π</m:t>
                        </m:r>
                      </m:e>
                      <m:sub>
                        <m:r>
                          <w:rPr>
                            <w:rFonts w:ascii="Cambria Math" w:hAnsi="Cambria Math"/>
                            <w:sz w:val="16"/>
                          </w:rPr>
                          <m:t>i</m:t>
                        </m:r>
                      </m:sub>
                    </m:sSub>
                  </m:sub>
                </m:sSub>
              </m:e>
            </m:d>
          </m:e>
        </m:d>
      </m:oMath>
      <w:r>
        <w:tab/>
      </w:r>
      <w:r w:rsidRPr="000F2F91">
        <w:t>(</w:t>
      </w:r>
      <w:r w:rsidR="008A02DF">
        <w:t>7</w:t>
      </w:r>
      <w:r w:rsidRPr="000F2F91">
        <w:t>)</w:t>
      </w:r>
    </w:p>
    <w:p w14:paraId="32E42066" w14:textId="13C1BC13" w:rsidR="006A000A" w:rsidRDefault="006A000A" w:rsidP="006A000A">
      <w:pPr>
        <w:pStyle w:val="Heading3"/>
      </w:pPr>
      <w:r>
        <w:t>Multiple Threads of Execution in Lockstep (Multi)</w:t>
      </w:r>
    </w:p>
    <w:p w14:paraId="32923662" w14:textId="13A47208" w:rsidR="00C3246F" w:rsidRPr="00C3246F" w:rsidRDefault="00C3246F" w:rsidP="00C3246F">
      <w:r>
        <w:t xml:space="preserve">This extension investigates </w:t>
      </w:r>
      <m:oMath>
        <m:r>
          <w:rPr>
            <w:rFonts w:ascii="Cambria Math" w:hAnsi="Cambria Math"/>
          </w:rPr>
          <m:t>k</m:t>
        </m:r>
      </m:oMath>
      <w:r>
        <w:t xml:space="preserve"> multiple concurrent runs of GLS.  To be precise, initial solutions are randomly generated.  </w:t>
      </w:r>
      <w:r>
        <w:rPr>
          <w:i/>
        </w:rPr>
        <w:t>LS</w:t>
      </w:r>
      <w:r>
        <w:t xml:space="preserve"> is run on each of the solutions to obtain </w:t>
      </w:r>
      <m:oMath>
        <m:r>
          <w:rPr>
            <w:rFonts w:ascii="Cambria Math" w:hAnsi="Cambria Math"/>
          </w:rPr>
          <m:t>k</m:t>
        </m:r>
      </m:oMath>
      <w:r>
        <w:t xml:space="preserve"> unique local optima.  All </w:t>
      </w:r>
      <w:r w:rsidR="00B413F9">
        <w:t>optima</w:t>
      </w:r>
      <w:r>
        <w:t xml:space="preserve"> update the same matrix of penalties and thus </w:t>
      </w:r>
      <w:r w:rsidR="00216BCA">
        <w:t xml:space="preserve">share </w:t>
      </w:r>
      <m:oMath>
        <m:sSup>
          <m:sSupPr>
            <m:ctrlPr>
              <w:rPr>
                <w:rFonts w:ascii="Cambria Math" w:hAnsi="Cambria Math"/>
                <w:i/>
              </w:rPr>
            </m:ctrlPr>
          </m:sSupPr>
          <m:e>
            <m:r>
              <w:rPr>
                <w:rFonts w:ascii="Cambria Math" w:hAnsi="Cambria Math"/>
              </w:rPr>
              <m:t>h</m:t>
            </m:r>
          </m:e>
          <m:sup>
            <m:r>
              <w:rPr>
                <w:rFonts w:ascii="Cambria Math" w:hAnsi="Cambria Math"/>
              </w:rPr>
              <m:t>n</m:t>
            </m:r>
          </m:sup>
        </m:sSup>
      </m:oMath>
      <w:r w:rsidR="00B413F9">
        <w:t xml:space="preserve">.  The process </w:t>
      </w:r>
      <w:r w:rsidR="00682083">
        <w:t xml:space="preserve">repeats </w:t>
      </w:r>
      <w:r w:rsidR="00EB2B02">
        <w:t>on</w:t>
      </w:r>
      <w:r w:rsidR="00682083">
        <w:t xml:space="preserve"> </w:t>
      </w:r>
      <m:oMath>
        <m:sSup>
          <m:sSupPr>
            <m:ctrlPr>
              <w:rPr>
                <w:rFonts w:ascii="Cambria Math" w:hAnsi="Cambria Math"/>
                <w:i/>
              </w:rPr>
            </m:ctrlPr>
          </m:sSupPr>
          <m:e>
            <m:r>
              <w:rPr>
                <w:rFonts w:ascii="Cambria Math" w:hAnsi="Cambria Math"/>
              </w:rPr>
              <m:t>h</m:t>
            </m:r>
          </m:e>
          <m:sup>
            <m:r>
              <w:rPr>
                <w:rFonts w:ascii="Cambria Math" w:hAnsi="Cambria Math"/>
              </w:rPr>
              <m:t>n+1</m:t>
            </m:r>
          </m:sup>
        </m:sSup>
      </m:oMath>
      <w:r>
        <w:t>.  Motivation of this is to ascertain if multiple concurrent solutions dispersed throughout the solution space not only aid in diversification but offset penalization establishing undesirable barriers en-route to novel areas.</w:t>
      </w:r>
    </w:p>
    <w:p w14:paraId="682C1D84" w14:textId="039957C8" w:rsidR="007D273F" w:rsidRDefault="007D273F" w:rsidP="007D273F">
      <w:pPr>
        <w:pStyle w:val="Heading2"/>
      </w:pPr>
      <w:r>
        <w:t>Extensions Addressing Permanent Penalization</w:t>
      </w:r>
    </w:p>
    <w:p w14:paraId="6027BB95" w14:textId="374C8EE9" w:rsidR="00E4117F" w:rsidRPr="00E4117F" w:rsidRDefault="00E4117F" w:rsidP="00E4117F">
      <w:r>
        <w:t>The primary weakness of GLS is its operation on an augmented landscape with no means to forget penalization of poorly chosen features, even if they were of highest utility.</w:t>
      </w:r>
      <w:r w:rsidR="007010F0">
        <w:t xml:space="preserve">  </w:t>
      </w:r>
      <w:r w:rsidR="00BD3E89">
        <w:t xml:space="preserve">  </w:t>
      </w:r>
      <w:r w:rsidR="00433A83">
        <w:t xml:space="preserve">The extensions range from an aspiration scheme to force moves </w:t>
      </w:r>
      <w:r w:rsidR="008709F8">
        <w:t xml:space="preserve">to </w:t>
      </w:r>
      <w:r w:rsidR="00433A83">
        <w:t>high quality</w:t>
      </w:r>
      <w:r w:rsidR="008709F8">
        <w:t xml:space="preserve"> solutions</w:t>
      </w:r>
      <w:r w:rsidR="00433A83">
        <w:t>,</w:t>
      </w:r>
      <w:r w:rsidR="00265537">
        <w:t xml:space="preserve"> regular intervallic relaxation of the penalties for one or a sequence of moves,</w:t>
      </w:r>
      <w:r w:rsidR="00F8372C">
        <w:t xml:space="preserve"> </w:t>
      </w:r>
      <w:r w:rsidR="0035384F">
        <w:t xml:space="preserve">and </w:t>
      </w:r>
      <w:r w:rsidR="00F8372C">
        <w:t>evaporation of penalties at various granularities</w:t>
      </w:r>
      <w:r w:rsidR="00D860BE">
        <w:t>.</w:t>
      </w:r>
    </w:p>
    <w:p w14:paraId="74EAB3F9" w14:textId="72FAD906" w:rsidR="0001702A" w:rsidRDefault="00846126" w:rsidP="0001702A">
      <w:pPr>
        <w:pStyle w:val="Heading3"/>
      </w:pPr>
      <m:oMath>
        <m:r>
          <w:rPr>
            <w:rFonts w:ascii="Cambria Math" w:hAnsi="Cambria Math"/>
          </w:rPr>
          <m:t>K</m:t>
        </m:r>
      </m:oMath>
      <w:r w:rsidR="00FB4445">
        <w:t xml:space="preserve"> Best </w:t>
      </w:r>
      <w:r w:rsidR="0001702A">
        <w:t>Improvement Aspiration (AspGood)</w:t>
      </w:r>
    </w:p>
    <w:p w14:paraId="20C0B17D" w14:textId="09856551" w:rsidR="00D60845" w:rsidRDefault="001E4061" w:rsidP="0001702A">
      <w:r>
        <w:t xml:space="preserve">This aspiration criterion </w:t>
      </w:r>
      <w:r w:rsidR="004C144D">
        <w:t xml:space="preserve">is an extrapolation from the basic </w:t>
      </w:r>
      <w:r>
        <w:t xml:space="preserve">best improvement aspiration criterion.  Due to the success of ignoring penalties if a certain swap results in a new global best solution inherent in the original aspiration criterion, one would expect additional performance gains from aspiring using the </w:t>
      </w:r>
      <m:oMath>
        <m:r>
          <w:rPr>
            <w:rFonts w:ascii="Cambria Math" w:hAnsi="Cambria Math"/>
          </w:rPr>
          <m:t>K</m:t>
        </m:r>
      </m:oMath>
      <w:r w:rsidR="00834815">
        <w:t xml:space="preserve"> </w:t>
      </w:r>
      <w:r>
        <w:t>best solutions seen so far.  In other words, if a swap produces a solution using</w:t>
      </w:r>
      <w:r w:rsidR="00834815">
        <w:t xml:space="preserve"> the original objective function </w:t>
      </w:r>
      <m:oMath>
        <m:r>
          <w:rPr>
            <w:rFonts w:ascii="Cambria Math" w:hAnsi="Cambria Math"/>
          </w:rPr>
          <m:t>g</m:t>
        </m:r>
      </m:oMath>
      <w:r w:rsidR="00834815">
        <w:t xml:space="preserve"> that is better in quality than the </w:t>
      </w:r>
      <m:oMath>
        <m:r>
          <w:rPr>
            <w:rFonts w:ascii="Cambria Math" w:hAnsi="Cambria Math"/>
          </w:rPr>
          <m:t>K</m:t>
        </m:r>
      </m:oMath>
      <w:r w:rsidR="00834815">
        <w:t xml:space="preserve"> best seen so far, the swap is forced.  Notice through all of this that the penalties and the corresponding augmented function </w:t>
      </w:r>
      <m:oMath>
        <m:r>
          <w:rPr>
            <w:rFonts w:ascii="Cambria Math" w:hAnsi="Cambria Math"/>
          </w:rPr>
          <m:t>h</m:t>
        </m:r>
      </m:oMath>
      <w:r w:rsidR="00834815">
        <w:t xml:space="preserve"> is ignored for all these solution cost evaluations and subsequent forced swaps.  </w:t>
      </w:r>
      <w:r w:rsidR="008434A9">
        <w:t>One caveat is that</w:t>
      </w:r>
      <w:r w:rsidR="009A6DC1">
        <w:t xml:space="preserve"> forced moves to the actual </w:t>
      </w:r>
      <m:oMath>
        <m:r>
          <w:rPr>
            <w:rFonts w:ascii="Cambria Math" w:hAnsi="Cambria Math"/>
          </w:rPr>
          <m:t>K</m:t>
        </m:r>
      </m:oMath>
      <w:r w:rsidR="009A6DC1">
        <w:t xml:space="preserve"> best solutions are forbidden to </w:t>
      </w:r>
      <w:r w:rsidR="008434A9">
        <w:t>prevent cycling</w:t>
      </w:r>
      <w:r w:rsidR="0044419F">
        <w:t>.</w:t>
      </w:r>
      <w:r w:rsidR="00A72262">
        <w:t xml:space="preserve">  </w:t>
      </w:r>
      <w:r w:rsidR="004C144D">
        <w:t>This extension should theoretically increase exploration of higher quality areas of the search landscape that would be been ignored du</w:t>
      </w:r>
      <w:r w:rsidR="00946FC0">
        <w:t>e to permanent penalization</w:t>
      </w:r>
      <w:r w:rsidR="00B30F73">
        <w:t xml:space="preserve"> and </w:t>
      </w:r>
      <w:r w:rsidR="008C5208">
        <w:t xml:space="preserve">sole operation on an </w:t>
      </w:r>
      <w:r w:rsidR="006E70B1">
        <w:t>augmented landscape</w:t>
      </w:r>
      <w:r w:rsidR="0033565A">
        <w:t>.</w:t>
      </w:r>
      <w:r w:rsidR="006E70B1">
        <w:t xml:space="preserve">  </w:t>
      </w:r>
    </w:p>
    <w:p w14:paraId="6236F76D" w14:textId="438CD04F" w:rsidR="002B5B7C" w:rsidRDefault="00EB1B9A" w:rsidP="002B5B7C">
      <w:pPr>
        <w:pStyle w:val="Heading3"/>
      </w:pPr>
      <w:r>
        <w:t xml:space="preserve">Best </w:t>
      </w:r>
      <w:r w:rsidR="00DD4144">
        <w:t xml:space="preserve">Objective Function </w:t>
      </w:r>
      <w:r>
        <w:t>Move (BestMove, BestMovePr)</w:t>
      </w:r>
    </w:p>
    <w:p w14:paraId="00605F75" w14:textId="019D457A" w:rsidR="00BF0C9C" w:rsidRDefault="001F6290" w:rsidP="0001702A">
      <w:r>
        <w:t xml:space="preserve">This approach deals with regular relaxation of the penalties and reversion back to </w:t>
      </w:r>
      <m:oMath>
        <m:r>
          <w:rPr>
            <w:rFonts w:ascii="Cambria Math" w:hAnsi="Cambria Math"/>
          </w:rPr>
          <m:t>g</m:t>
        </m:r>
      </m:oMath>
      <w:r>
        <w:t xml:space="preserve"> for solution evaluation for a single move. In other words, at a se</w:t>
      </w:r>
      <w:r w:rsidR="0097068D">
        <w:t>t interval or probabilistically</w:t>
      </w:r>
      <w:r w:rsidR="00440F3F">
        <w:t>,</w:t>
      </w:r>
      <w:r>
        <w:t xml:space="preserve"> </w:t>
      </w:r>
      <m:oMath>
        <m:r>
          <w:rPr>
            <w:rFonts w:ascii="Cambria Math" w:hAnsi="Cambria Math"/>
          </w:rPr>
          <m:t>h</m:t>
        </m:r>
      </m:oMath>
      <w:r>
        <w:t xml:space="preserve"> is ignored</w:t>
      </w:r>
      <w:r w:rsidR="00673177">
        <w:t>,</w:t>
      </w:r>
      <w:r>
        <w:t xml:space="preserve"> and instead a move to the neighbor minimizing </w:t>
      </w:r>
      <m:oMath>
        <m:r>
          <w:rPr>
            <w:rFonts w:ascii="Cambria Math" w:hAnsi="Cambria Math"/>
          </w:rPr>
          <m:t>g</m:t>
        </m:r>
      </m:oMath>
      <w:r>
        <w:t xml:space="preserve"> is forced.  The motivation of both variants are in order to investigate if relaxation of penalties for a single move might guide the search to novel areas and </w:t>
      </w:r>
      <w:r w:rsidR="00944E63">
        <w:t>discovery</w:t>
      </w:r>
      <w:r>
        <w:t xml:space="preserve"> of higher quality solutions.      </w:t>
      </w:r>
    </w:p>
    <w:p w14:paraId="5B4D6358" w14:textId="57C910D7" w:rsidR="00C95EC4" w:rsidRPr="00D60845" w:rsidRDefault="00655682" w:rsidP="00645986">
      <w:pPr>
        <w:pStyle w:val="Heading3"/>
      </w:pPr>
      <w:r>
        <w:t>Steepest Descent (SDAlways, SDInterval)</w:t>
      </w:r>
    </w:p>
    <w:p w14:paraId="4C065360" w14:textId="713127EC" w:rsidR="0059778A" w:rsidRDefault="00974B93" w:rsidP="008D7001">
      <w:r>
        <w:lastRenderedPageBreak/>
        <w:t xml:space="preserve">This extension is similar to </w:t>
      </w:r>
      <w:r>
        <w:rPr>
          <w:i/>
        </w:rPr>
        <w:t xml:space="preserve">BestMove </w:t>
      </w:r>
      <w:r>
        <w:t xml:space="preserve">and </w:t>
      </w:r>
      <w:r>
        <w:rPr>
          <w:i/>
        </w:rPr>
        <w:t>BestMovePr</w:t>
      </w:r>
      <w:r>
        <w:t xml:space="preserve">; however, it employs repeated </w:t>
      </w:r>
      <w:r w:rsidR="00233382">
        <w:t xml:space="preserve">contiguous </w:t>
      </w:r>
      <w:r>
        <w:t xml:space="preserve">applications of both </w:t>
      </w:r>
      <w:r>
        <w:rPr>
          <w:i/>
        </w:rPr>
        <w:t>BestMove</w:t>
      </w:r>
      <w:r>
        <w:t xml:space="preserve"> on </w:t>
      </w:r>
      <m:oMath>
        <m:r>
          <w:rPr>
            <w:rFonts w:ascii="Cambria Math" w:hAnsi="Cambria Math"/>
          </w:rPr>
          <m:t>g</m:t>
        </m:r>
      </m:oMath>
      <w:r>
        <w:t xml:space="preserve"> thus ignoring </w:t>
      </w:r>
      <m:oMath>
        <m:r>
          <w:rPr>
            <w:rFonts w:ascii="Cambria Math" w:hAnsi="Cambria Math"/>
          </w:rPr>
          <m:t>h</m:t>
        </m:r>
      </m:oMath>
      <w:r>
        <w:t xml:space="preserve"> for a time.</w:t>
      </w:r>
      <w:r w:rsidR="00233382">
        <w:t xml:space="preserve">  This process is equivalent to running a standard steepest descent local search on </w:t>
      </w:r>
      <m:oMath>
        <m:r>
          <w:rPr>
            <w:rFonts w:ascii="Cambria Math" w:hAnsi="Cambria Math"/>
          </w:rPr>
          <m:t>g</m:t>
        </m:r>
      </m:oMath>
      <w:r w:rsidR="00233382">
        <w:t xml:space="preserve">.   </w:t>
      </w:r>
      <w:r w:rsidR="00233382">
        <w:rPr>
          <w:i/>
        </w:rPr>
        <w:t>SDAlways</w:t>
      </w:r>
      <w:r w:rsidR="00233382">
        <w:t xml:space="preserve"> always occurs after each run of </w:t>
      </w:r>
      <w:r w:rsidR="00233382">
        <w:rPr>
          <w:i/>
        </w:rPr>
        <w:t>LS</w:t>
      </w:r>
      <w:r w:rsidR="00233382">
        <w:t xml:space="preserve"> from Fig. 2 and directly prior to </w:t>
      </w:r>
      <w:r w:rsidR="002707DC">
        <w:t xml:space="preserve">penalization.  </w:t>
      </w:r>
      <w:r w:rsidR="00233BB6">
        <w:rPr>
          <w:i/>
        </w:rPr>
        <w:t>SDInterval</w:t>
      </w:r>
      <w:r w:rsidR="00233BB6">
        <w:t xml:space="preserve"> executes steepest descent </w:t>
      </w:r>
      <w:r w:rsidR="00A86D0C">
        <w:t xml:space="preserve">periodically </w:t>
      </w:r>
      <w:r w:rsidR="00233BB6">
        <w:t xml:space="preserve">every </w:t>
      </w:r>
      <w:r w:rsidR="00666C24">
        <w:t xml:space="preserve">static </w:t>
      </w:r>
      <w:r w:rsidR="00233BB6">
        <w:t>number of swaps/iterations.</w:t>
      </w:r>
      <w:r w:rsidR="00233382">
        <w:t xml:space="preserve"> </w:t>
      </w:r>
      <w:r>
        <w:t xml:space="preserve">  Motivation of this is to investigat</w:t>
      </w:r>
      <w:r w:rsidR="003C1137">
        <w:t xml:space="preserve">e if a more powerful relaxation does a better job at </w:t>
      </w:r>
      <w:r w:rsidR="004530D8">
        <w:t xml:space="preserve">intensification.  </w:t>
      </w:r>
    </w:p>
    <w:p w14:paraId="39D6E37D" w14:textId="64B7A519" w:rsidR="000F4EAB" w:rsidRDefault="00A77E6F" w:rsidP="000F4EAB">
      <w:pPr>
        <w:pStyle w:val="Heading3"/>
      </w:pPr>
      <w:r>
        <w:t>Evaporation</w:t>
      </w:r>
      <w:r w:rsidR="00464479">
        <w:t xml:space="preserve"> </w:t>
      </w:r>
    </w:p>
    <w:p w14:paraId="5512F681" w14:textId="77777777" w:rsidR="00152D5B" w:rsidRDefault="00800752" w:rsidP="00152D5B">
      <w:r>
        <w:t xml:space="preserve">Instead of occasionally relaxing the penalties, evaporation permanently reduces some or all of the penalties every so often.  Doing so should forget badly penalized solution features, especially those existing in the global optimum.  Furthermore, it should aid in discovering novel areas of high quality solutions inaccessible behind barriers of excessively penalized intermediate solutions.  </w:t>
      </w:r>
      <w:r w:rsidR="00863E4B">
        <w:t xml:space="preserve">In other words, barriers are gradually decayed overtime.  </w:t>
      </w:r>
      <w:r w:rsidR="00547399">
        <w:t xml:space="preserve">The following evaporation variants operate on different levels of granularity, either every swap </w:t>
      </w:r>
      <w:r w:rsidR="00BF061B">
        <w:t>or every number of local optima</w:t>
      </w:r>
      <w:r w:rsidR="00763D68">
        <w:t xml:space="preserve">, and either reduce all or a </w:t>
      </w:r>
      <w:r w:rsidR="00712180">
        <w:t xml:space="preserve">subset </w:t>
      </w:r>
      <w:r w:rsidR="00763D68">
        <w:t>of penalties.</w:t>
      </w:r>
    </w:p>
    <w:p w14:paraId="76E37F4E" w14:textId="07BCF1C8" w:rsidR="00E967E6" w:rsidRDefault="00930492" w:rsidP="00152D5B">
      <w:r>
        <w:t>The first set of variants pertain</w:t>
      </w:r>
      <w:r w:rsidR="0043727D">
        <w:t>s</w:t>
      </w:r>
      <w:r>
        <w:t xml:space="preserve"> to partial penalty reduction.  </w:t>
      </w:r>
      <w:r w:rsidR="003C1817">
        <w:t xml:space="preserve"> </w:t>
      </w:r>
      <w:r w:rsidR="00C72325">
        <w:t xml:space="preserve"> Their granularity is per local optima.</w:t>
      </w:r>
      <w:r w:rsidR="003C1817">
        <w:t xml:space="preserve"> Their operation is as follows:  Every time a feature is penalized in the </w:t>
      </w:r>
      <w:r w:rsidR="00E44C01">
        <w:t>penalty</w:t>
      </w:r>
      <w:r w:rsidR="003C1817">
        <w:t xml:space="preserve"> matrix </w:t>
      </w:r>
      <m:oMath>
        <m:r>
          <w:rPr>
            <w:rFonts w:ascii="Cambria Math" w:hAnsi="Cambria Math"/>
          </w:rPr>
          <m:t>P</m:t>
        </m:r>
      </m:oMath>
      <w:r w:rsidR="006B5E31">
        <w:t>, one or more features of the current local optimum has a reduction of penalty.</w:t>
      </w:r>
      <w:r w:rsidR="00902E99">
        <w:t xml:space="preserve">  </w:t>
      </w:r>
      <w:r w:rsidR="006B5634">
        <w:t xml:space="preserve">Let feature </w:t>
      </w:r>
      <m:oMath>
        <m:r>
          <w:rPr>
            <w:rFonts w:ascii="Cambria Math" w:hAnsi="Cambria Math"/>
          </w:rPr>
          <m:t>i</m:t>
        </m:r>
      </m:oMath>
      <w:r w:rsidR="006B5634">
        <w:t xml:space="preserve"> in local optimum </w:t>
      </w:r>
      <m:oMath>
        <m:r>
          <w:rPr>
            <w:rFonts w:ascii="Cambria Math" w:hAnsi="Cambria Math"/>
          </w:rPr>
          <m:t>π</m:t>
        </m:r>
      </m:oMath>
      <w:r w:rsidR="006B5634">
        <w:t xml:space="preserve"> be the worst of </w:t>
      </w:r>
      <m:oMath>
        <m:r>
          <w:rPr>
            <w:rFonts w:ascii="Cambria Math" w:hAnsi="Cambria Math"/>
          </w:rPr>
          <m:t>π</m:t>
        </m:r>
      </m:oMath>
      <w:r w:rsidR="006B5634">
        <w:t xml:space="preserve">’s </w:t>
      </w:r>
      <m:oMath>
        <m:r>
          <w:rPr>
            <w:rFonts w:ascii="Cambria Math" w:hAnsi="Cambria Math"/>
          </w:rPr>
          <m:t>n</m:t>
        </m:r>
      </m:oMath>
      <w:r w:rsidR="006B5634">
        <w:t xml:space="preserve"> features</w:t>
      </w:r>
      <w:r w:rsidR="00472C3E">
        <w:t>, or the one pos</w:t>
      </w:r>
      <w:r w:rsidR="0080168E">
        <w:t>s</w:t>
      </w:r>
      <w:r w:rsidR="00472C3E">
        <w:t>essing the greatest penalty value</w:t>
      </w:r>
      <w:r w:rsidR="006B5634">
        <w:t xml:space="preserve">.  </w:t>
      </w:r>
      <w:r w:rsidR="00902E99" w:rsidRPr="00782153">
        <w:rPr>
          <w:i/>
        </w:rPr>
        <w:t>Worst</w:t>
      </w:r>
      <w:r w:rsidR="00902E99">
        <w:t xml:space="preserve"> </w:t>
      </w:r>
      <w:r w:rsidR="006B5634">
        <w:t>reduces t</w:t>
      </w:r>
      <w:r w:rsidR="00472C3E">
        <w:t xml:space="preserve">his penalty by some amount less than the penalty amount (1 by </w:t>
      </w:r>
      <w:r w:rsidR="002D148A">
        <w:t>default</w:t>
      </w:r>
      <w:r w:rsidR="00472C3E">
        <w:t>).</w:t>
      </w:r>
      <w:r w:rsidR="002D148A">
        <w:t xml:space="preserve">  </w:t>
      </w:r>
      <m:oMath>
        <m:r>
          <w:rPr>
            <w:rFonts w:ascii="Cambria Math" w:hAnsi="Cambria Math"/>
          </w:rPr>
          <m:t>AllWorst</m:t>
        </m:r>
      </m:oMath>
      <w:r w:rsidR="00D71DAB">
        <w:t xml:space="preserve"> partitions the reduction amount non</w:t>
      </w:r>
      <w:r w:rsidR="00883CA6">
        <w:t>-</w:t>
      </w:r>
      <w:r w:rsidR="00D71DAB">
        <w:t xml:space="preserve">uniformly among all </w:t>
      </w:r>
      <m:oMath>
        <m:r>
          <w:rPr>
            <w:rFonts w:ascii="Cambria Math" w:hAnsi="Cambria Math"/>
          </w:rPr>
          <m:t>n</m:t>
        </m:r>
      </m:oMath>
      <w:r w:rsidR="00D71DAB">
        <w:t xml:space="preserve"> features weighted by their current penalty values.  </w:t>
      </w:r>
      <m:oMath>
        <m:r>
          <w:rPr>
            <w:rFonts w:ascii="Cambria Math" w:hAnsi="Cambria Math"/>
          </w:rPr>
          <m:t>Late</m:t>
        </m:r>
      </m:oMath>
      <w:r w:rsidR="0008670C">
        <w:t xml:space="preserve"> is an alternate scheme to address GLS’ diversi</w:t>
      </w:r>
      <w:r w:rsidR="00180745">
        <w:t xml:space="preserve">fication weakness.  The feature that is latest, or possesses the minimal entry in the swap matrix </w:t>
      </w:r>
      <m:oMath>
        <m:r>
          <w:rPr>
            <w:rFonts w:ascii="Cambria Math" w:hAnsi="Cambria Math"/>
          </w:rPr>
          <m:t>M</m:t>
        </m:r>
      </m:oMath>
      <w:r w:rsidR="00180745">
        <w:t xml:space="preserve"> (see </w:t>
      </w:r>
      <w:r w:rsidR="00180745" w:rsidRPr="00836EE0">
        <w:rPr>
          <w:i/>
        </w:rPr>
        <w:t>AspLate</w:t>
      </w:r>
      <w:r w:rsidR="00180745">
        <w:t>)</w:t>
      </w:r>
      <w:r w:rsidR="00BE6211">
        <w:t xml:space="preserve">, is reduced in penalty.  This investigates adding incentives to GLS to unobtrusively favor overdue swaps at some future point </w:t>
      </w:r>
      <w:r w:rsidR="00BE6211" w:rsidRPr="00BE6211">
        <w:fldChar w:fldCharType="begin" w:fldLock="1"/>
      </w:r>
      <w:r w:rsidR="00084E56">
        <w:instrText>ADDIN CSL_CITATION { "citationItems" : [ { "id" : "ITEM-1", "itemData" : { "abstract" : "In this thesis, we show how an Extended Guided Local Search can be applied to a set of problems and show that the extensions can improve its performance. We show how an aspiration criterion can be added to Guided Local Search to improve its performance for some problem types and parameter settings. We then demonstrate how, by making an occasional random move, the performance of Guided Local Search can be further improved for some problems and parameter settings. For both extensions, we make use of search monitors to attempt to analyse when and why each extension succeeds or fails. Finally, we combine the extensions and compare the resulting Extended Guided Local Search with some state-of-the-art algorithms for the different problem types, we have used for our experiments.", "author" : [ { "dropping-particle" : "", "family" : "Mills", "given" : "P", "non-dropping-particle" : "", "parse-names" : false, "suffix" : "" } ], "id" : "ITEM-1", "issued" : { "date-parts" : [ [ "2002" ] ] }, "title" : "Extensions to guided local search", "type" : "thesis" }, "uris" : [ "http://www.mendeley.com/documents/?uuid=8899583e-b534-4723-bfb7-e265c16e04dc" ] } ], "mendeley" : { "previouslyFormattedCitation" : "[29]" }, "properties" : { "noteIndex" : 0 }, "schema" : "https://github.com/citation-style-language/schema/raw/master/csl-citation.json" }</w:instrText>
      </w:r>
      <w:r w:rsidR="00BE6211" w:rsidRPr="00BE6211">
        <w:fldChar w:fldCharType="separate"/>
      </w:r>
      <w:r w:rsidR="00BE6211" w:rsidRPr="00BE6211">
        <w:rPr>
          <w:noProof/>
        </w:rPr>
        <w:t>[29]</w:t>
      </w:r>
      <w:r w:rsidR="00BE6211" w:rsidRPr="00BE6211">
        <w:fldChar w:fldCharType="end"/>
      </w:r>
      <w:r w:rsidR="00BE6211">
        <w:t xml:space="preserve">.  </w:t>
      </w:r>
      <m:oMath>
        <m:r>
          <w:rPr>
            <w:rFonts w:ascii="Cambria Math" w:hAnsi="Cambria Math"/>
          </w:rPr>
          <m:t>AllLate</m:t>
        </m:r>
      </m:oMath>
      <w:r w:rsidR="00235BC3">
        <w:t xml:space="preserve"> reduces all </w:t>
      </w:r>
      <m:oMath>
        <m:r>
          <w:rPr>
            <w:rFonts w:ascii="Cambria Math" w:hAnsi="Cambria Math"/>
          </w:rPr>
          <m:t>n</m:t>
        </m:r>
      </m:oMath>
      <w:r w:rsidR="00235BC3">
        <w:t xml:space="preserve"> features</w:t>
      </w:r>
      <w:r w:rsidR="008403E2">
        <w:t>’ penalties</w:t>
      </w:r>
      <w:r w:rsidR="00235BC3">
        <w:t xml:space="preserve"> weighted by its lateness relative to the current iteration.</w:t>
      </w:r>
    </w:p>
    <w:p w14:paraId="073AA2D7" w14:textId="77777777" w:rsidR="0008118D" w:rsidRDefault="003E5303" w:rsidP="00152D5B">
      <w:r>
        <w:t>The second set of variants reduce</w:t>
      </w:r>
      <w:r w:rsidR="000D68F2">
        <w:t>s</w:t>
      </w:r>
      <w:r>
        <w:t xml:space="preserve"> all penalties </w:t>
      </w:r>
      <w:r w:rsidR="000D68F2">
        <w:t xml:space="preserve">at varying levels of granularity.  </w:t>
      </w:r>
      <w:r w:rsidR="00D2554F">
        <w:t xml:space="preserve">All variants </w:t>
      </w:r>
      <w:r w:rsidR="00A95530">
        <w:t>multiply</w:t>
      </w:r>
      <w:r w:rsidR="00D2554F">
        <w:t xml:space="preserve"> all </w:t>
      </w:r>
      <w:r w:rsidR="00A95530">
        <w:t xml:space="preserve">entries in </w:t>
      </w:r>
      <m:oMath>
        <m:r>
          <w:rPr>
            <w:rFonts w:ascii="Cambria Math" w:hAnsi="Cambria Math"/>
          </w:rPr>
          <m:t>P</m:t>
        </m:r>
      </m:oMath>
      <w:r w:rsidR="00A95530">
        <w:t xml:space="preserve"> by </w:t>
      </w:r>
      <m:oMath>
        <m:r>
          <w:rPr>
            <w:rFonts w:ascii="Cambria Math" w:hAnsi="Cambria Math"/>
          </w:rPr>
          <m:t>1-δ</m:t>
        </m:r>
      </m:oMath>
      <w:r w:rsidR="00A95530">
        <w:t xml:space="preserve">, where </w:t>
      </w:r>
      <m:oMath>
        <m:r>
          <w:rPr>
            <w:rFonts w:ascii="Cambria Math" w:hAnsi="Cambria Math"/>
          </w:rPr>
          <m:t>δ∈(0,1]</m:t>
        </m:r>
      </m:oMath>
      <w:r w:rsidR="00A95530">
        <w:t xml:space="preserve"> is a static penalty reduction amount.</w:t>
      </w:r>
      <w:r w:rsidR="00F930E1">
        <w:t xml:space="preserve">  The differences however </w:t>
      </w:r>
      <w:r w:rsidR="008350D6">
        <w:t xml:space="preserve">lie in </w:t>
      </w:r>
      <w:r w:rsidR="00F930E1">
        <w:t>when and where this reduction is performed.</w:t>
      </w:r>
      <w:r w:rsidR="00D07C9D">
        <w:t xml:space="preserve">  </w:t>
      </w:r>
      <w:r w:rsidR="00F32AD7">
        <w:rPr>
          <w:i/>
        </w:rPr>
        <w:t>EvapOnSwap</w:t>
      </w:r>
      <w:r w:rsidR="00F32AD7">
        <w:t xml:space="preserve"> performs a finer reduction of penalties every swap.  </w:t>
      </w:r>
      <w:r w:rsidR="00F32AD7">
        <w:rPr>
          <w:i/>
        </w:rPr>
        <w:t>EvapOnInterval</w:t>
      </w:r>
      <w:r w:rsidR="00F32AD7">
        <w:t xml:space="preserve"> performs a larger reduction </w:t>
      </w:r>
      <w:r w:rsidR="000A510C">
        <w:t xml:space="preserve">periodically </w:t>
      </w:r>
      <w:r w:rsidR="00F32AD7">
        <w:t>every number of unique local optima</w:t>
      </w:r>
      <w:r w:rsidR="00603987">
        <w:t>, but only</w:t>
      </w:r>
      <w:r w:rsidR="00F32AD7">
        <w:t xml:space="preserve"> after penalization of the optima</w:t>
      </w:r>
      <w:r w:rsidR="002303BE">
        <w:t xml:space="preserve"> (</w:t>
      </w:r>
      <w:r w:rsidR="00720497">
        <w:t>s</w:t>
      </w:r>
      <w:r w:rsidR="002303BE">
        <w:t>ee Fig. 1)</w:t>
      </w:r>
      <w:r w:rsidR="00F32AD7">
        <w:t>.</w:t>
      </w:r>
      <w:r w:rsidR="00064DF6">
        <w:t xml:space="preserve">  </w:t>
      </w:r>
      <w:r w:rsidR="00AE0ECA">
        <w:rPr>
          <w:i/>
        </w:rPr>
        <w:t>EvapOnImprovement</w:t>
      </w:r>
      <w:r w:rsidR="0025603C">
        <w:t xml:space="preserve"> </w:t>
      </w:r>
      <w:r w:rsidR="00C63D55">
        <w:t xml:space="preserve">reduces penalties whenever a new global best solution is discovered. </w:t>
      </w:r>
      <w:r w:rsidR="003B54F1">
        <w:rPr>
          <w:i/>
        </w:rPr>
        <w:t>EvapSinceImprovement</w:t>
      </w:r>
      <w:r w:rsidR="003B54F1">
        <w:t xml:space="preserve"> </w:t>
      </w:r>
      <w:r w:rsidR="00801C6C">
        <w:t>reduces penalties only after a set number of iterations of no improvement in the global best solution.</w:t>
      </w:r>
      <w:r w:rsidR="003E1A4B">
        <w:t xml:space="preserve">  </w:t>
      </w:r>
      <w:r w:rsidR="0058704E">
        <w:rPr>
          <w:i/>
        </w:rPr>
        <w:t>E</w:t>
      </w:r>
      <w:r w:rsidR="00100720">
        <w:rPr>
          <w:i/>
        </w:rPr>
        <w:t>vapSinceImp</w:t>
      </w:r>
      <w:r w:rsidR="0058704E">
        <w:rPr>
          <w:i/>
        </w:rPr>
        <w:t>Decay</w:t>
      </w:r>
      <w:r w:rsidR="0058704E">
        <w:t xml:space="preserve"> is a derivation of prior variant with the additional mechanic of</w:t>
      </w:r>
      <w:r w:rsidR="00BF33D5">
        <w:t xml:space="preserve"> decaying or</w:t>
      </w:r>
      <w:r w:rsidR="00E248AD">
        <w:t xml:space="preserve"> dividing </w:t>
      </w:r>
      <m:oMath>
        <m:r>
          <w:rPr>
            <w:rFonts w:ascii="Cambria Math" w:hAnsi="Cambria Math"/>
          </w:rPr>
          <m:t>δ</m:t>
        </m:r>
      </m:oMath>
      <w:r w:rsidR="00E248AD">
        <w:t xml:space="preserve"> by a static amount </w:t>
      </w:r>
      <w:r w:rsidR="0084757B">
        <w:t xml:space="preserve">each execution of the variant. </w:t>
      </w:r>
      <m:oMath>
        <m:r>
          <w:rPr>
            <w:rFonts w:ascii="Cambria Math" w:hAnsi="Cambria Math"/>
          </w:rPr>
          <m:t>δ</m:t>
        </m:r>
      </m:oMath>
      <w:r w:rsidR="00B8107D">
        <w:t xml:space="preserve"> is initialized to </w:t>
      </w:r>
      <w:r w:rsidR="00D42EBD">
        <w:t>1.0</w:t>
      </w:r>
      <w:r w:rsidR="00CC156B">
        <w:t xml:space="preserve"> and decays thereafter</w:t>
      </w:r>
      <w:r w:rsidR="00C500B3">
        <w:t xml:space="preserve"> on successive applications</w:t>
      </w:r>
      <w:r w:rsidR="00D42EBD">
        <w:t>.</w:t>
      </w:r>
      <w:r w:rsidR="00C500B3">
        <w:t xml:space="preserve">  </w:t>
      </w:r>
      <w:r w:rsidR="00D42EBD">
        <w:t xml:space="preserve">  </w:t>
      </w:r>
      <w:r w:rsidR="0058704E">
        <w:t xml:space="preserve"> </w:t>
      </w:r>
    </w:p>
    <w:p w14:paraId="7616A5A4" w14:textId="77777777" w:rsidR="0008118D" w:rsidRDefault="0008118D" w:rsidP="0008118D">
      <w:pPr>
        <w:pStyle w:val="Heading2"/>
      </w:pPr>
      <w:r>
        <w:t>Other Extensions</w:t>
      </w:r>
    </w:p>
    <w:p w14:paraId="1CB272DF" w14:textId="09B06F6C" w:rsidR="00961D0A" w:rsidRDefault="00961D0A" w:rsidP="0008118D">
      <w:r>
        <w:t>The following details other extensions testing certain aspects of GLS to see if th</w:t>
      </w:r>
      <w:r w:rsidR="002501E1">
        <w:t xml:space="preserve">ey may improve its functioning.  </w:t>
      </w:r>
      <w:r w:rsidR="00FA4BF6">
        <w:lastRenderedPageBreak/>
        <w:t xml:space="preserve">These include dynamic </w:t>
      </w:r>
      <m:oMath>
        <m:r>
          <w:rPr>
            <w:rFonts w:ascii="Cambria Math" w:hAnsi="Cambria Math"/>
          </w:rPr>
          <m:t>λ</m:t>
        </m:r>
      </m:oMath>
      <w:r w:rsidR="00FA4BF6">
        <w:t xml:space="preserve"> variation, different penalization schemes and amounts, and lastly a new search designed to use GLS </w:t>
      </w:r>
      <w:r w:rsidR="00885000">
        <w:t>only for</w:t>
      </w:r>
      <w:r w:rsidR="00FA4BF6">
        <w:t xml:space="preserve"> exploration. </w:t>
      </w:r>
      <w:r>
        <w:t xml:space="preserve"> </w:t>
      </w:r>
    </w:p>
    <w:p w14:paraId="28AB08CC" w14:textId="56DF99E9" w:rsidR="00961D0A" w:rsidRDefault="00961D0A" w:rsidP="00961D0A">
      <w:pPr>
        <w:pStyle w:val="Heading3"/>
      </w:pPr>
      <w:r>
        <w:t xml:space="preserve">Dynamic </w:t>
      </w:r>
      <m:oMath>
        <m:r>
          <w:rPr>
            <w:rFonts w:ascii="Cambria Math" w:hAnsi="Cambria Math"/>
          </w:rPr>
          <m:t>λ</m:t>
        </m:r>
      </m:oMath>
      <w:r>
        <w:t xml:space="preserve"> (LambdaPow)</w:t>
      </w:r>
    </w:p>
    <w:p w14:paraId="47A2F8A4" w14:textId="332797A9" w:rsidR="00961D0A" w:rsidRDefault="000D6DC4" w:rsidP="0008118D">
      <w:r>
        <w:t xml:space="preserve">This extension entails calculating </w:t>
      </w:r>
      <m:oMath>
        <m:r>
          <w:rPr>
            <w:rFonts w:ascii="Cambria Math" w:hAnsi="Cambria Math"/>
          </w:rPr>
          <m:t>λ</m:t>
        </m:r>
      </m:oMath>
      <w:r>
        <w:t xml:space="preserve"> dynamically every time it is used to calculate </w:t>
      </w:r>
      <m:oMath>
        <m:r>
          <m:rPr>
            <m:sty m:val="p"/>
          </m:rPr>
          <w:rPr>
            <w:rFonts w:ascii="Cambria Math" w:hAnsi="Cambria Math"/>
          </w:rPr>
          <m:t>Δ</m:t>
        </m:r>
        <m:r>
          <w:rPr>
            <w:rFonts w:ascii="Cambria Math" w:hAnsi="Cambria Math"/>
          </w:rPr>
          <m:t>h</m:t>
        </m:r>
      </m:oMath>
      <w:r>
        <w:t xml:space="preserve">.  It was designed to explore </w:t>
      </w:r>
      <w:r w:rsidR="00EE1A48">
        <w:t xml:space="preserve">the possibility that varying </w:t>
      </w:r>
      <m:oMath>
        <m:r>
          <w:rPr>
            <w:rFonts w:ascii="Cambria Math" w:hAnsi="Cambria Math"/>
          </w:rPr>
          <m:t>λ</m:t>
        </m:r>
      </m:oMath>
      <w:r w:rsidR="00EE1A48">
        <w:t xml:space="preserve"> might make the search more robust in terms of exploitation and diversification since low (high) values promote the former (latter).</w:t>
      </w:r>
      <w:r w:rsidR="00212E27">
        <w:t xml:space="preserve">  This approach was </w:t>
      </w:r>
      <w:r w:rsidR="001C69D9">
        <w:t>inspired from RoTS</w:t>
      </w:r>
      <w:r w:rsidR="00D52D25">
        <w:t>’</w:t>
      </w:r>
      <w:r w:rsidR="001C69D9">
        <w:t xml:space="preserve"> non-uniform</w:t>
      </w:r>
      <w:r w:rsidR="00D77608">
        <w:t>,</w:t>
      </w:r>
      <w:r w:rsidR="00212E27">
        <w:t xml:space="preserve"> random generation of its iteration-constrained aspiration length parameter </w:t>
      </w:r>
      <m:oMath>
        <m:r>
          <w:rPr>
            <w:rFonts w:ascii="Cambria Math" w:hAnsi="Cambria Math"/>
          </w:rPr>
          <m:t>t</m:t>
        </m:r>
      </m:oMath>
      <w:r w:rsidR="002D18F2">
        <w:t xml:space="preserve"> </w:t>
      </w:r>
      <w:r w:rsidR="002D18F2">
        <w:fldChar w:fldCharType="begin" w:fldLock="1"/>
      </w:r>
      <w:r w:rsidR="00084E56">
        <w:instrText>ADDIN CSL_CITATION { "citationItems" : [ { "id" : "ITEM-1", "itemData" : { "abstract" : "Implementation of the robust taboo search.", "author" : [ { "dropping-particle" : "", "family" : "Taillard", "given" : "ED", "non-dropping-particle" : "", "parse-names" : false, "suffix" : "" } ], "id" : "ITEM-1", "issued" : { "date-parts" : [ [ "2006" ] ] }, "title" : "Robust Tabu Search (C)", "type" : "article" }, "uris" : [ "http://www.mendeley.com/documents/?uuid=b1fc99aa-13da-472f-9dec-d97f03e8a06d" ] } ], "mendeley" : { "previouslyFormattedCitation" : "[37]" }, "properties" : { "noteIndex" : 0 }, "schema" : "https://github.com/citation-style-language/schema/raw/master/csl-citation.json" }</w:instrText>
      </w:r>
      <w:r w:rsidR="002D18F2">
        <w:fldChar w:fldCharType="separate"/>
      </w:r>
      <w:r w:rsidR="002D18F2" w:rsidRPr="002D18F2">
        <w:rPr>
          <w:noProof/>
        </w:rPr>
        <w:t>[37]</w:t>
      </w:r>
      <w:r w:rsidR="002D18F2">
        <w:fldChar w:fldCharType="end"/>
      </w:r>
      <w:r w:rsidR="00212E27">
        <w:t>.</w:t>
      </w:r>
      <w:r w:rsidR="00EE1A48">
        <w:t xml:space="preserve">  </w:t>
      </w:r>
      <m:oMath>
        <m:r>
          <w:rPr>
            <w:rFonts w:ascii="Cambria Math" w:hAnsi="Cambria Math"/>
          </w:rPr>
          <m:t>λ</m:t>
        </m:r>
      </m:oMath>
      <w:r w:rsidR="00EE1A48">
        <w:t xml:space="preserve"> is varied non-uniformly favoring values closer to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rsidR="00EE1A48">
        <w:t xml:space="preserve">.  </w:t>
      </w:r>
      <m:oMath>
        <m:r>
          <w:rPr>
            <w:rFonts w:ascii="Cambria Math" w:hAnsi="Cambria Math"/>
          </w:rPr>
          <m:t>r∈[0,1]</m:t>
        </m:r>
      </m:oMath>
      <w:r w:rsidR="00964B36">
        <w:t xml:space="preserve"> is random. </w:t>
      </w:r>
      <m:oMath>
        <m:r>
          <w:rPr>
            <w:rFonts w:ascii="Cambria Math" w:hAnsi="Cambria Math"/>
          </w:rPr>
          <m:t>ϵ≥1</m:t>
        </m:r>
      </m:oMath>
      <w:r w:rsidR="00964B36">
        <w:t xml:space="preserve"> is the measure of non-uniformity. </w:t>
      </w:r>
    </w:p>
    <w:p w14:paraId="6C942DAC" w14:textId="7FDB5136" w:rsidR="003E5303" w:rsidRDefault="00DD14A9" w:rsidP="002A1C29">
      <w:pPr>
        <w:tabs>
          <w:tab w:val="left" w:pos="4770"/>
        </w:tabs>
        <w:ind w:firstLine="0"/>
        <w:jc w:val="center"/>
      </w:pPr>
      <w:r>
        <w:t xml:space="preserve"> </w:t>
      </w:r>
      <w:r w:rsidR="002A1C29">
        <w:t xml:space="preserve">                                   </w:t>
      </w:r>
      <m:oMath>
        <m:r>
          <m:rPr>
            <m:sty m:val="p"/>
          </m:rPr>
          <w:rPr>
            <w:rFonts w:ascii="Cambria Math" w:hAnsi="Cambria Math"/>
          </w:rPr>
          <m:t>λ</m:t>
        </m:r>
        <m:r>
          <w:rPr>
            <w:rFonts w:ascii="Cambria Math" w:hAnsi="Cambria Math"/>
          </w:rPr>
          <m:t>=</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0</m:t>
            </m:r>
          </m:sub>
        </m:sSub>
        <m:r>
          <w:rPr>
            <w:rFonts w:ascii="Cambria Math" w:hAnsi="Cambria Math"/>
          </w:rPr>
          <m:t>(1-</m:t>
        </m:r>
        <m:sSup>
          <m:sSupPr>
            <m:ctrlPr>
              <w:rPr>
                <w:rFonts w:ascii="Cambria Math" w:hAnsi="Cambria Math"/>
                <w:i/>
              </w:rPr>
            </m:ctrlPr>
          </m:sSupPr>
          <m:e>
            <m:r>
              <w:rPr>
                <w:rFonts w:ascii="Cambria Math" w:hAnsi="Cambria Math"/>
              </w:rPr>
              <m:t>r</m:t>
            </m:r>
          </m:e>
          <m:sup>
            <m:r>
              <w:rPr>
                <w:rFonts w:ascii="Cambria Math" w:hAnsi="Cambria Math"/>
              </w:rPr>
              <m:t>ϵ</m:t>
            </m:r>
          </m:sup>
        </m:sSup>
        <m:r>
          <w:rPr>
            <w:rFonts w:ascii="Cambria Math" w:hAnsi="Cambria Math"/>
          </w:rPr>
          <m:t>)</m:t>
        </m:r>
      </m:oMath>
      <w:r w:rsidR="00E57A33">
        <w:tab/>
      </w:r>
      <w:r w:rsidR="00E57A33" w:rsidRPr="000F2F91">
        <w:t>(</w:t>
      </w:r>
      <w:r w:rsidR="00E57A33">
        <w:t>8</w:t>
      </w:r>
      <w:r w:rsidR="00E57A33" w:rsidRPr="000F2F91">
        <w:t>)</w:t>
      </w:r>
      <w:r w:rsidR="000A510C">
        <w:t xml:space="preserve">  </w:t>
      </w:r>
      <w:r w:rsidR="00F32AD7">
        <w:t xml:space="preserve">  </w:t>
      </w:r>
      <w:r w:rsidR="00F930E1">
        <w:t xml:space="preserve">  </w:t>
      </w:r>
      <w:r w:rsidR="00A95530">
        <w:t xml:space="preserve">  </w:t>
      </w:r>
    </w:p>
    <w:p w14:paraId="6AD29CF7" w14:textId="2D8235D2" w:rsidR="00E967E6" w:rsidRDefault="00F5141F" w:rsidP="00DB0061">
      <w:pPr>
        <w:pStyle w:val="Heading3"/>
      </w:pPr>
      <w:r>
        <w:t>Penalization Schemes</w:t>
      </w:r>
    </w:p>
    <w:p w14:paraId="7797295F" w14:textId="61E27ACD" w:rsidR="00DE54BC" w:rsidRDefault="00FA2D9F" w:rsidP="00F5141F">
      <w:r>
        <w:t xml:space="preserve">This set of extension explores different penalizations schemes and amounts.  </w:t>
      </w:r>
      <w:r>
        <w:rPr>
          <w:i/>
        </w:rPr>
        <w:t>PenaltyUtil</w:t>
      </w:r>
      <w:r>
        <w:t xml:space="preserve"> uses different</w:t>
      </w:r>
      <w:r w:rsidR="00A26315">
        <w:t>ly</w:t>
      </w:r>
      <w:r>
        <w:t xml:space="preserve"> sized penalization amounts</w:t>
      </w:r>
      <w:r w:rsidR="00030888">
        <w:t xml:space="preserve"> </w:t>
      </w:r>
      <m:oMath>
        <m:r>
          <w:rPr>
            <w:rFonts w:ascii="Cambria Math" w:hAnsi="Cambria Math"/>
          </w:rPr>
          <m:t>ρ</m:t>
        </m:r>
      </m:oMath>
      <w:r>
        <w:t xml:space="preserve"> beyond the default 1.0.  </w:t>
      </w:r>
      <w:r>
        <w:rPr>
          <w:i/>
        </w:rPr>
        <w:t>AllUtil</w:t>
      </w:r>
      <w:r>
        <w:t xml:space="preserve"> extends this by distributing the penalization amount to all features in the local optimum weighted by</w:t>
      </w:r>
      <w:r w:rsidR="00AC0A2A">
        <w:t xml:space="preserve"> </w:t>
      </w:r>
      <m:oMath>
        <m:r>
          <w:rPr>
            <w:rFonts w:ascii="Cambria Math" w:hAnsi="Cambria Math"/>
          </w:rPr>
          <m:t>uti</m:t>
        </m:r>
        <m:sSub>
          <m:sSubPr>
            <m:ctrlPr>
              <w:rPr>
                <w:rFonts w:ascii="Cambria Math" w:hAnsi="Cambria Math"/>
                <w:i/>
              </w:rPr>
            </m:ctrlPr>
          </m:sSubPr>
          <m:e>
            <m:r>
              <w:rPr>
                <w:rFonts w:ascii="Cambria Math" w:hAnsi="Cambria Math"/>
              </w:rPr>
              <m:t>l</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w:rPr>
                    <w:rFonts w:ascii="Cambria Math" w:hAnsi="Cambria Math"/>
                  </w:rPr>
                  <m:t>π</m:t>
                </m:r>
              </m:e>
              <m:sup>
                <m:r>
                  <w:rPr>
                    <w:rFonts w:ascii="Cambria Math" w:hAnsi="Cambria Math"/>
                  </w:rPr>
                  <m:t>*</m:t>
                </m:r>
              </m:sup>
            </m:sSup>
          </m:e>
        </m:d>
        <m:r>
          <w:rPr>
            <w:rFonts w:ascii="Cambria Math" w:hAnsi="Cambria Math"/>
          </w:rPr>
          <m:t>/</m:t>
        </m:r>
        <m:nary>
          <m:naryPr>
            <m:chr m:val="∑"/>
            <m:limLoc m:val="subSup"/>
            <m:ctrlPr>
              <w:rPr>
                <w:rFonts w:ascii="Cambria Math" w:hAnsi="Cambria Math"/>
                <w:i/>
              </w:rPr>
            </m:ctrlPr>
          </m:naryPr>
          <m:sub>
            <m:r>
              <w:rPr>
                <w:rFonts w:ascii="Cambria Math" w:hAnsi="Cambria Math"/>
              </w:rPr>
              <m:t>j</m:t>
            </m:r>
          </m:sub>
          <m:sup>
            <m:r>
              <w:rPr>
                <w:rFonts w:ascii="Cambria Math" w:hAnsi="Cambria Math"/>
              </w:rPr>
              <m:t>n</m:t>
            </m:r>
          </m:sup>
          <m:e>
            <m:r>
              <w:rPr>
                <w:rFonts w:ascii="Cambria Math" w:hAnsi="Cambria Math"/>
              </w:rPr>
              <m:t>Uti</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p>
              <m:sSupPr>
                <m:ctrlPr>
                  <w:rPr>
                    <w:rFonts w:ascii="Cambria Math" w:hAnsi="Cambria Math"/>
                    <w:i/>
                  </w:rPr>
                </m:ctrlPr>
              </m:sSupPr>
              <m:e>
                <m:r>
                  <w:rPr>
                    <w:rFonts w:ascii="Cambria Math" w:hAnsi="Cambria Math"/>
                  </w:rPr>
                  <m:t>π</m:t>
                </m:r>
              </m:e>
              <m:sup>
                <m:r>
                  <w:rPr>
                    <w:rFonts w:ascii="Cambria Math" w:hAnsi="Cambria Math"/>
                  </w:rPr>
                  <m:t>*</m:t>
                </m:r>
              </m:sup>
            </m:sSup>
            <m:r>
              <w:rPr>
                <w:rFonts w:ascii="Cambria Math" w:hAnsi="Cambria Math"/>
              </w:rPr>
              <m:t>)</m:t>
            </m:r>
          </m:e>
        </m:nary>
      </m:oMath>
      <w:r w:rsidR="00AB187E">
        <w:t>.</w:t>
      </w:r>
      <w:r w:rsidR="000B72A5">
        <w:t xml:space="preserve"> </w:t>
      </w:r>
      <w:r w:rsidR="003B5B2E">
        <w:rPr>
          <w:i/>
        </w:rPr>
        <w:t>Cost</w:t>
      </w:r>
      <w:r w:rsidR="003B5B2E">
        <w:t xml:space="preserve"> ignores utility and simply penalizes the maximum cost </w:t>
      </w:r>
      <w:r w:rsidR="00572FC4">
        <w:t xml:space="preserve">(5) </w:t>
      </w:r>
      <w:r w:rsidR="003B5B2E">
        <w:t xml:space="preserve">feature of </w:t>
      </w:r>
      <m:oMath>
        <m:sSup>
          <m:sSupPr>
            <m:ctrlPr>
              <w:rPr>
                <w:rFonts w:ascii="Cambria Math" w:hAnsi="Cambria Math"/>
                <w:i/>
              </w:rPr>
            </m:ctrlPr>
          </m:sSupPr>
          <m:e>
            <m:r>
              <w:rPr>
                <w:rFonts w:ascii="Cambria Math" w:hAnsi="Cambria Math"/>
              </w:rPr>
              <m:t>π</m:t>
            </m:r>
          </m:e>
          <m:sup>
            <m:r>
              <w:rPr>
                <w:rFonts w:ascii="Cambria Math" w:hAnsi="Cambria Math"/>
              </w:rPr>
              <m:t>*</m:t>
            </m:r>
          </m:sup>
        </m:sSup>
      </m:oMath>
      <w:r w:rsidR="000B72A5">
        <w:t xml:space="preserve">. </w:t>
      </w:r>
      <w:r w:rsidR="003B5B2E">
        <w:rPr>
          <w:i/>
        </w:rPr>
        <w:t>AllCost</w:t>
      </w:r>
      <w:r w:rsidR="003B5B2E">
        <w:t xml:space="preserve"> extends this by distributing the penalization amount </w:t>
      </w:r>
      <w:r w:rsidR="00C6521F">
        <w:t xml:space="preserve">weighted by </w:t>
      </w:r>
      <w:r w:rsidR="003B5B2E">
        <w:t>cost</w:t>
      </w:r>
      <w:r w:rsidR="003C72BA">
        <w:t xml:space="preserve"> to all </w:t>
      </w:r>
      <m:oMath>
        <m:sSup>
          <m:sSupPr>
            <m:ctrlPr>
              <w:rPr>
                <w:rFonts w:ascii="Cambria Math" w:hAnsi="Cambria Math"/>
                <w:i/>
              </w:rPr>
            </m:ctrlPr>
          </m:sSupPr>
          <m:e>
            <m:r>
              <w:rPr>
                <w:rFonts w:ascii="Cambria Math" w:hAnsi="Cambria Math"/>
              </w:rPr>
              <m:t>π</m:t>
            </m:r>
          </m:e>
          <m:sup>
            <m:r>
              <w:rPr>
                <w:rFonts w:ascii="Cambria Math" w:hAnsi="Cambria Math"/>
              </w:rPr>
              <m:t>*</m:t>
            </m:r>
          </m:sup>
        </m:sSup>
      </m:oMath>
      <w:r w:rsidR="003C72BA">
        <w:t xml:space="preserve"> features</w:t>
      </w:r>
      <w:r w:rsidR="003B5B2E">
        <w:t>.</w:t>
      </w:r>
    </w:p>
    <w:p w14:paraId="45022002" w14:textId="0D641396" w:rsidR="00EC2A17" w:rsidRPr="00EC2A17" w:rsidRDefault="00EC2A17" w:rsidP="00EC2A17">
      <w:pPr>
        <w:pStyle w:val="Heading3"/>
      </w:pPr>
      <w:r>
        <w:t xml:space="preserve">GLS as </w:t>
      </w:r>
      <w:r w:rsidR="00624E0B">
        <w:t>Explorer</w:t>
      </w:r>
      <w:r>
        <w:t xml:space="preserve"> </w:t>
      </w:r>
    </w:p>
    <w:p w14:paraId="5F47B414" w14:textId="021E5ACC" w:rsidR="001E1D2C" w:rsidRDefault="003B5B2E" w:rsidP="00736691">
      <w:r>
        <w:t xml:space="preserve"> </w:t>
      </w:r>
      <w:r w:rsidR="00882A94">
        <w:t xml:space="preserve">This extension is motivated by the fact that since GLS operates on an </w:t>
      </w:r>
      <w:r w:rsidR="00965186">
        <w:t xml:space="preserve">increasingly inaccurate </w:t>
      </w:r>
      <w:r w:rsidR="00882A94">
        <w:t xml:space="preserve">augmented landscape, one should use GLS only as a secondary method for exploration, while primarily using another search </w:t>
      </w:r>
      <w:r w:rsidR="00A86945">
        <w:t xml:space="preserve">that </w:t>
      </w:r>
      <w:r w:rsidR="00882A94">
        <w:t xml:space="preserve">operates </w:t>
      </w:r>
      <w:r w:rsidR="00736691">
        <w:t xml:space="preserve">solely </w:t>
      </w:r>
      <w:r w:rsidR="00882A94">
        <w:t>on the original landscape</w:t>
      </w:r>
      <w:r w:rsidR="00D8070A">
        <w:t xml:space="preserve"> for a more accuracy</w:t>
      </w:r>
      <w:r w:rsidR="00882A94">
        <w:t>.</w:t>
      </w:r>
      <w:r w:rsidR="00736691">
        <w:t xml:space="preserve">  </w:t>
      </w:r>
      <w:r w:rsidR="00736691" w:rsidRPr="00736691">
        <w:rPr>
          <w:i/>
        </w:rPr>
        <w:t>Steep</w:t>
      </w:r>
      <w:r w:rsidR="00736691">
        <w:t xml:space="preserve"> uses a steepest descent on </w:t>
      </w:r>
      <m:oMath>
        <m:r>
          <w:rPr>
            <w:rFonts w:ascii="Cambria Math" w:hAnsi="Cambria Math"/>
          </w:rPr>
          <m:t>g</m:t>
        </m:r>
      </m:oMath>
      <w:r w:rsidR="00736691">
        <w:t xml:space="preserve"> to take </w:t>
      </w:r>
      <w:r w:rsidR="00C34E07">
        <w:t>a solution to its local optimum, p</w:t>
      </w:r>
      <w:r w:rsidR="00736691">
        <w:t xml:space="preserve">enalty matrix </w:t>
      </w:r>
      <m:oMath>
        <m:r>
          <w:rPr>
            <w:rFonts w:ascii="Cambria Math" w:hAnsi="Cambria Math"/>
          </w:rPr>
          <m:t>P</m:t>
        </m:r>
      </m:oMath>
      <w:r w:rsidR="00736691">
        <w:t xml:space="preserve"> is updated</w:t>
      </w:r>
      <w:r w:rsidR="00E7702E">
        <w:t xml:space="preserve">, </w:t>
      </w:r>
      <w:r w:rsidR="005620A2">
        <w:t xml:space="preserve">GLS is run for </w:t>
      </w:r>
      <m:oMath>
        <m:r>
          <w:rPr>
            <w:rFonts w:ascii="Cambria Math" w:hAnsi="Cambria Math"/>
          </w:rPr>
          <m:t>μ</m:t>
        </m:r>
      </m:oMath>
      <w:r w:rsidR="00E7702E">
        <w:t xml:space="preserve"> swaps, </w:t>
      </w:r>
      <m:oMath>
        <m:r>
          <w:rPr>
            <w:rFonts w:ascii="Cambria Math" w:hAnsi="Cambria Math"/>
          </w:rPr>
          <m:t>μ=</m:t>
        </m:r>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min</m:t>
            </m:r>
          </m:sub>
        </m:sSub>
        <m:r>
          <w:rPr>
            <w:rFonts w:ascii="Cambria Math" w:hAnsi="Cambria Math"/>
          </w:rPr>
          <m:t>,</m:t>
        </m:r>
        <m:d>
          <m:dPr>
            <m:ctrlPr>
              <w:rPr>
                <w:rFonts w:ascii="Cambria Math" w:hAnsi="Cambria Math"/>
                <w:i/>
              </w:rPr>
            </m:ctrlPr>
          </m:dPr>
          <m:e>
            <m:r>
              <w:rPr>
                <w:rFonts w:ascii="Cambria Math" w:hAnsi="Cambria Math"/>
              </w:rPr>
              <m:t>μ+1</m:t>
            </m:r>
          </m:e>
        </m:d>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max</m:t>
            </m:r>
          </m:sub>
        </m:sSub>
        <m:r>
          <w:rPr>
            <w:rFonts w:ascii="Cambria Math" w:hAnsi="Cambria Math"/>
          </w:rPr>
          <m:t>)</m:t>
        </m:r>
      </m:oMath>
      <w:r w:rsidR="00E7702E">
        <w:t xml:space="preserve">, and the process is repeated.  </w:t>
      </w:r>
      <m:oMath>
        <m:r>
          <w:rPr>
            <w:rFonts w:ascii="Cambria Math" w:hAnsi="Cambria Math"/>
          </w:rPr>
          <m:t>μ</m:t>
        </m:r>
      </m:oMath>
      <w:r w:rsidR="00E7702E">
        <w:t xml:space="preserve"> is reset when a new global best is found.  </w:t>
      </w:r>
      <w:r w:rsidR="00D30D44">
        <w:rPr>
          <w:i/>
        </w:rPr>
        <w:t xml:space="preserve">SteepDist </w:t>
      </w:r>
      <w:r w:rsidR="00D30D44">
        <w:t xml:space="preserve">operates on the notion that since </w:t>
      </w:r>
      <m:oMath>
        <m:r>
          <w:rPr>
            <w:rFonts w:ascii="Cambria Math" w:hAnsi="Cambria Math"/>
          </w:rPr>
          <m:t>μ</m:t>
        </m:r>
      </m:oMath>
      <w:r w:rsidR="00D30D44">
        <w:t xml:space="preserve"> should technically assert that the solution output from GLS is exactly this </w:t>
      </w:r>
      <w:r w:rsidR="007F320E">
        <w:t xml:space="preserve">hamming </w:t>
      </w:r>
      <w:r w:rsidR="00D30D44">
        <w:t xml:space="preserve">distance </w:t>
      </w:r>
      <w:r w:rsidR="007F320E">
        <w:t xml:space="preserve">away from the input solution. </w:t>
      </w:r>
      <w:r w:rsidR="00D30D44">
        <w:t xml:space="preserve"> </w:t>
      </w:r>
      <w:r w:rsidR="00D30D44">
        <w:rPr>
          <w:i/>
        </w:rPr>
        <w:t xml:space="preserve">SteepDist </w:t>
      </w:r>
      <w:r w:rsidR="00D30D44">
        <w:t xml:space="preserve">modifies </w:t>
      </w:r>
      <w:r w:rsidR="00D30D44">
        <w:rPr>
          <w:i/>
        </w:rPr>
        <w:t xml:space="preserve">Steep </w:t>
      </w:r>
      <w:r w:rsidR="00D30D44">
        <w:t xml:space="preserve">by running GLS until </w:t>
      </w:r>
      <m:oMath>
        <m:r>
          <w:rPr>
            <w:rFonts w:ascii="Cambria Math" w:hAnsi="Cambria Math"/>
          </w:rPr>
          <m:t>Dist</m:t>
        </m:r>
        <m:d>
          <m:dPr>
            <m:ctrlPr>
              <w:rPr>
                <w:rFonts w:ascii="Cambria Math" w:hAnsi="Cambria Math"/>
                <w:i/>
              </w:rPr>
            </m:ctrlPr>
          </m:dPr>
          <m:e>
            <m:sSub>
              <m:sSubPr>
                <m:ctrlPr>
                  <w:rPr>
                    <w:rFonts w:ascii="Cambria Math" w:hAnsi="Cambria Math"/>
                    <w:i/>
                  </w:rPr>
                </m:ctrlPr>
              </m:sSubPr>
              <m:e>
                <m:r>
                  <w:rPr>
                    <w:rFonts w:ascii="Cambria Math" w:hAnsi="Cambria Math"/>
                  </w:rPr>
                  <m:t>π</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out</m:t>
                </m:r>
              </m:sub>
            </m:sSub>
          </m:e>
        </m:d>
        <m:r>
          <w:rPr>
            <w:rFonts w:ascii="Cambria Math" w:hAnsi="Cambria Math"/>
          </w:rPr>
          <m:t>=μ</m:t>
        </m:r>
      </m:oMath>
      <w:r w:rsidR="00D30D44">
        <w:t>.</w:t>
      </w:r>
      <w:r w:rsidR="009F5845">
        <w:t xml:space="preserve"> </w:t>
      </w:r>
      <w:r w:rsidR="007210B8">
        <w:rPr>
          <w:i/>
        </w:rPr>
        <w:t xml:space="preserve">SteepTS </w:t>
      </w:r>
      <w:r w:rsidR="007210B8">
        <w:t xml:space="preserve">and </w:t>
      </w:r>
      <w:r w:rsidR="007210B8">
        <w:rPr>
          <w:i/>
        </w:rPr>
        <w:t xml:space="preserve">SteepDistTS </w:t>
      </w:r>
      <w:r w:rsidR="007210B8">
        <w:t xml:space="preserve">use short runs of RoTS instead of steepest descent. </w:t>
      </w:r>
      <w:r w:rsidR="00D30D44">
        <w:t xml:space="preserve"> </w:t>
      </w:r>
    </w:p>
    <w:p w14:paraId="2254E281" w14:textId="5FDF0855" w:rsidR="00F5141F" w:rsidRPr="00F5141F" w:rsidRDefault="001E1D2C" w:rsidP="001E1D2C">
      <w:pPr>
        <w:pStyle w:val="Heading1"/>
      </w:pPr>
      <w:r>
        <w:t>Results</w:t>
      </w:r>
      <w:r w:rsidR="00E7702E">
        <w:t xml:space="preserve">   </w:t>
      </w:r>
      <w:r w:rsidR="005620A2">
        <w:t xml:space="preserve">    </w:t>
      </w:r>
      <w:r w:rsidR="00882A94">
        <w:t xml:space="preserve">    </w:t>
      </w:r>
      <w:r w:rsidR="003B5B2E">
        <w:t xml:space="preserve"> </w:t>
      </w:r>
    </w:p>
    <w:p w14:paraId="4FF8FBA4" w14:textId="3BF8CA7B" w:rsidR="00104716" w:rsidRDefault="00542DA3" w:rsidP="00E219AC">
      <w:r>
        <w:t xml:space="preserve">This section is organized </w:t>
      </w:r>
      <w:r w:rsidR="00C30149">
        <w:t xml:space="preserve">as follows:  </w:t>
      </w:r>
      <w:r w:rsidR="004C271F">
        <w:t>T</w:t>
      </w:r>
      <w:r w:rsidR="00C30149">
        <w:t>he test configuration for each variation along with the set of benchmarks used</w:t>
      </w:r>
      <w:r w:rsidR="004C271F">
        <w:t xml:space="preserve"> is presented</w:t>
      </w:r>
      <w:r w:rsidR="00C30149">
        <w:t xml:space="preserve">.  </w:t>
      </w:r>
      <w:r w:rsidR="004A4F0F">
        <w:t>Lastly</w:t>
      </w:r>
      <w:r w:rsidR="00C30149">
        <w:t>, results are presented</w:t>
      </w:r>
      <w:r w:rsidR="000D04B9">
        <w:t>,</w:t>
      </w:r>
      <w:r w:rsidR="00C30149">
        <w:t xml:space="preserve"> grouped by the weakness in GLS it addresses.  When a result is presented, brief analysis </w:t>
      </w:r>
      <w:r w:rsidR="00E80562">
        <w:t xml:space="preserve">is given </w:t>
      </w:r>
      <w:r w:rsidR="00C30149">
        <w:t>on reasoning and significance.</w:t>
      </w:r>
      <w:r w:rsidR="00D80A21">
        <w:t xml:space="preserve">  </w:t>
      </w:r>
    </w:p>
    <w:p w14:paraId="3CC3D606" w14:textId="315EF967" w:rsidR="00E465D1" w:rsidRDefault="00C06099" w:rsidP="00C06099">
      <w:pPr>
        <w:pStyle w:val="Heading2"/>
      </w:pPr>
      <w:r>
        <w:t>Configuration</w:t>
      </w:r>
    </w:p>
    <w:p w14:paraId="39C1A202" w14:textId="4D7FF01B" w:rsidR="0034362D" w:rsidRDefault="00A07C87" w:rsidP="00C06099">
      <w:r>
        <w:t>Algorithms</w:t>
      </w:r>
      <w:r w:rsidR="00C06099">
        <w:t xml:space="preserve"> were </w:t>
      </w:r>
      <w:r>
        <w:t>developed in C++</w:t>
      </w:r>
      <w:r w:rsidR="00A13733">
        <w:t xml:space="preserve"> and compiled using GCC </w:t>
      </w:r>
      <w:r>
        <w:t>4.4.3</w:t>
      </w:r>
      <w:r w:rsidR="007B0D02">
        <w:t xml:space="preserve"> with the –O3 flag</w:t>
      </w:r>
      <w:r>
        <w:t xml:space="preserve">.  They were </w:t>
      </w:r>
      <w:r w:rsidR="00C06099">
        <w:t xml:space="preserve">run on a collection of Sun </w:t>
      </w:r>
      <w:r w:rsidR="0014585E">
        <w:t xml:space="preserve">Ultra 24 </w:t>
      </w:r>
      <w:r w:rsidR="00C06099">
        <w:t>workstations running SunOS 5.10</w:t>
      </w:r>
      <w:r w:rsidR="00FB0DCE">
        <w:t xml:space="preserve"> and Intel Core 2 Duo E8600</w:t>
      </w:r>
      <w:r w:rsidR="008C6430">
        <w:t>,</w:t>
      </w:r>
      <w:r w:rsidR="0014585E">
        <w:t xml:space="preserve"> 3.33GHz processors with either 4 or 6 GB of ram.  </w:t>
      </w:r>
      <w:r w:rsidR="00EA42F7">
        <w:t>Code</w:t>
      </w:r>
      <w:r w:rsidR="007F5FBB">
        <w:t xml:space="preserve"> for RoTS was adapted from </w:t>
      </w:r>
      <w:r w:rsidR="007F5FBB">
        <w:fldChar w:fldCharType="begin" w:fldLock="1"/>
      </w:r>
      <w:r w:rsidR="00084E56">
        <w:instrText>ADDIN CSL_CITATION { "citationItems" : [ { "id" : "ITEM-1", "itemData" : { "abstract" : "Implementation of the robust taboo search.", "author" : [ { "dropping-particle" : "", "family" : "Taillard", "given" : "ED", "non-dropping-particle" : "", "parse-names" : false, "suffix" : "" } ], "id" : "ITEM-1", "issued" : { "date-parts" : [ [ "2006" ] ] }, "title" : "Robust Tabu Search (C)", "type" : "article" }, "uris" : [ "http://www.mendeley.com/documents/?uuid=b1fc99aa-13da-472f-9dec-d97f03e8a06d" ] } ], "mendeley" : { "previouslyFormattedCitation" : "[37]" }, "properties" : { "noteIndex" : 0 }, "schema" : "https://github.com/citation-style-language/schema/raw/master/csl-citation.json" }</w:instrText>
      </w:r>
      <w:r w:rsidR="007F5FBB">
        <w:fldChar w:fldCharType="separate"/>
      </w:r>
      <w:r w:rsidR="007F5FBB" w:rsidRPr="007F5FBB">
        <w:rPr>
          <w:noProof/>
        </w:rPr>
        <w:t>[37]</w:t>
      </w:r>
      <w:r w:rsidR="007F5FBB">
        <w:fldChar w:fldCharType="end"/>
      </w:r>
      <w:r w:rsidR="00EA42F7">
        <w:t xml:space="preserve"> and for GLS from the literature </w:t>
      </w:r>
      <w:r w:rsidR="00EA42F7">
        <w:fldChar w:fldCharType="begin" w:fldLock="1"/>
      </w:r>
      <w:r w:rsidR="00084E56">
        <w:instrText>ADDIN CSL_CITATION { "citationItems" : [ { "id" : "ITEM-1", "itemData" : { "abstract" : "In this paper, we show how an extended Guided Local Search (GLS) can be applied to the Quadratic Assignment Problem (QAP). GLS is a general, penalty-based meta-heuristic, which sits on top of local search algorithms, to help guide them out of local minima. We present empirical results of applying several extended versions of GLS to the QAP, and show that these extensions can improve the range of parameter settings within which Guided Local Search performs well. Finally, we compare the results of running our extended GLS with some state of the art algorithms for the QAP.", "author" : [ { "dropping-particle" : "", "family" : "Mills", "given" : "P", "non-dropping-particle" : "", "parse-names" : false, "suffix" : "" }, { "dropping-particle" : "", "family" : "Tsang", "given" : "E", "non-dropping-particle" : "", "parse-names" : false, "suffix" : "" }, { "dropping-particle" : "", "family" : "Ford", "given" : "J", "non-dropping-particle" : "", "parse-names" : false, "suffix" : "" } ], "container-title" : "Annals of Operations Research", "id" : "ITEM-1", "issued" : { "date-parts" : [ [ "2003" ] ] }, "page" : "121-135", "title" : "Applying an extended guided local search to the quadratic assignment problem", "type" : "article-journal" }, "uris" : [ "http://www.mendeley.com/documents/?uuid=55e72d9b-adeb-4fe2-827f-d30e99b06ac0" ] }, { "id" : "ITEM-2", "itemData" : { "abstract" : "In this thesis, we show how an Extended Guided Local Search can be applied to a set of problems and show that the extensions can improve its performance. We show how an aspiration criterion can be added to Guided Local Search to improve its performance for some problem types and parameter settings. We then demonstrate how, by making an occasional random move, the performance of Guided Local Search can be further improved for some problems and parameter settings. For both extensions, we make use of search monitors to attempt to analyse when and why each extension succeeds or fails. Finally, we combine the extensions and compare the resulting Extended Guided Local Search with some state-of-the-art algorithms for the different problem types, we have used for our experiments.", "author" : [ { "dropping-particle" : "", "family" : "Mills", "given" : "P", "non-dropping-particle" : "", "parse-names" : false, "suffix" : "" } ], "id" : "ITEM-2", "issued" : { "date-parts" : [ [ "2002" ] ] }, "title" : "Extensions to guided local search", "type" : "thesis" }, "uris" : [ "http://www.mendeley.com/documents/?uuid=8899583e-b534-4723-bfb7-e265c16e04dc" ] } ], "mendeley" : { "previouslyFormattedCitation" : "[28], [29]" }, "properties" : { "noteIndex" : 0 }, "schema" : "https://github.com/citation-style-language/schema/raw/master/csl-citation.json" }</w:instrText>
      </w:r>
      <w:r w:rsidR="00EA42F7">
        <w:fldChar w:fldCharType="separate"/>
      </w:r>
      <w:r w:rsidR="00EA42F7" w:rsidRPr="00EA42F7">
        <w:rPr>
          <w:noProof/>
        </w:rPr>
        <w:t>[28], [29]</w:t>
      </w:r>
      <w:r w:rsidR="00EA42F7">
        <w:fldChar w:fldCharType="end"/>
      </w:r>
      <w:r w:rsidR="00EA42F7">
        <w:t xml:space="preserve">.  </w:t>
      </w:r>
      <w:r w:rsidR="00D934FD">
        <w:t xml:space="preserve">GLS and modifications </w:t>
      </w:r>
      <w:r w:rsidR="00BE2B3C">
        <w:t>were</w:t>
      </w:r>
      <w:r w:rsidR="00D934FD">
        <w:t xml:space="preserve"> tested against </w:t>
      </w:r>
      <w:r w:rsidR="00D934FD" w:rsidRPr="00D934FD">
        <w:rPr>
          <w:i/>
        </w:rPr>
        <w:t>GLSSolver</w:t>
      </w:r>
      <w:r w:rsidR="00D934FD">
        <w:t xml:space="preserve">, a program provided by these authors, and give </w:t>
      </w:r>
      <w:r w:rsidR="00F76252">
        <w:t xml:space="preserve">equivalent </w:t>
      </w:r>
      <w:r w:rsidR="00D934FD">
        <w:t>results</w:t>
      </w:r>
      <w:r w:rsidR="00BC0C95">
        <w:t xml:space="preserve"> to assert validity</w:t>
      </w:r>
      <w:r w:rsidR="00D934FD">
        <w:t>.</w:t>
      </w:r>
      <w:r w:rsidR="005A642E">
        <w:t xml:space="preserve">  All code and </w:t>
      </w:r>
      <w:r w:rsidR="00567757">
        <w:t>results</w:t>
      </w:r>
      <w:r w:rsidR="005A642E">
        <w:t xml:space="preserve"> can be found on </w:t>
      </w:r>
      <w:r w:rsidR="005A642E" w:rsidRPr="00AF03C1">
        <w:rPr>
          <w:b/>
        </w:rPr>
        <w:t>qap.googlecode.com</w:t>
      </w:r>
      <w:r w:rsidR="005A642E">
        <w:t xml:space="preserve">. </w:t>
      </w:r>
      <w:r w:rsidR="00FB0DCE">
        <w:t xml:space="preserve">Benchmarks </w:t>
      </w:r>
      <w:r w:rsidR="005043F8">
        <w:t>were tak</w:t>
      </w:r>
      <w:r w:rsidR="00116C32">
        <w:t xml:space="preserve">en from </w:t>
      </w:r>
      <w:r w:rsidR="005043F8" w:rsidRPr="003300AB">
        <w:rPr>
          <w:i/>
        </w:rPr>
        <w:lastRenderedPageBreak/>
        <w:t>QAPLib</w:t>
      </w:r>
      <w:r w:rsidR="00B55176">
        <w:rPr>
          <w:i/>
        </w:rPr>
        <w:t xml:space="preserve"> </w:t>
      </w:r>
      <w:r w:rsidR="00B55176">
        <w:t xml:space="preserve"> </w:t>
      </w:r>
      <w:r w:rsidR="00B55176">
        <w:fldChar w:fldCharType="begin" w:fldLock="1"/>
      </w:r>
      <w:r w:rsidR="00084E56">
        <w:instrText>ADDIN CSL_CITATION { "citationItems" : [ { "id" : "ITEM-1", "itemData" : { "URL" : "http://www.seas.upenn.edu/qaplib/", "abstract" : "The Quadratic Assignment Problem (QAP) has remained one of the great challenges in combinatorial optimization. It is still considered a computationally nontrivial task to solve modest size problems, say of size n=25. The QAPLIB was first published in 1991, in order to provide a unified testbed for QAP, accessible to the scientific community. It consisted of virtually all QAP instances that were accessible to the authors at that time. Due to the continuing demand for these instances, and the strong feedback from many researchers, a major update was provided by Burkard, Karisch and Rendl in 1994. This update was also accessible through anonymous ftp. This update included many new problem instances, generated by several researchers for their own testing purposes. Moreover, a list of current champions, i.e. best known feasible solutions, and best lower bounds was included. The update of April 1996 reflected on one hand the big changes in electronic communication. QAPLIB became a World Wide Web site, the QAPLIB Home Page. On the other hand, the update was necessary, due to the increased research activities around the QAP. A short list of at-that-time-recent dissertations concerning QAP, was included. The update of June 2000 reflects the progress made on the QAP especially on solving new test instances and test instances which were previously not solved to optimality. It includes an updated list of people working on the QAP and an updated list of surveys and dissertations on the QAP. The update of January 2002 reflects the progress made more recently on the QAP. The emphasis relies on the optimal solution of test instances which were previously not solved to optimality. The optimal solutions were obtained by using new bounding techniques and new branch and bound schemes generally implemented in very powerful parallel computation environments. This update also includes new test instances and some improvements on the best known solutions of existing test instances. The list of people working on the QAP as well the list of references have also been updated. The web site will be updated on a regular basis and we hope that, with your help, the QAPLIB Home Page will be an up-to-date source for the QAP. We appreciate any hints on new and better solutions to existing instances or new test instances form QAPLIB, as well as any hints on recent literature pointers on the QAP.", "author" : [ { "dropping-particle" : "", "family" : "R.E. Burkard, E. \u00c7ela, S.E. Karisch", "given" : "F. Rendl", "non-dropping-particle" : "", "parse-names" : false, "suffix" : "" } ], "container-title" : "Journal of Global Optimization", "id" : "ITEM-1", "issued" : { "date-parts" : [ [ "2011" ] ] }, "page" : "391-403", "title" : "QAPLib - A Quadratic Assignment Problem Library", "type" : "webpage" }, "uris" : [ "http://www.mendeley.com/documents/?uuid=2ab7fc54-ed62-4929-813a-4ae650a494c3" ] } ], "mendeley" : { "previouslyFormattedCitation" : "[33]" }, "properties" : { "noteIndex" : 0 }, "schema" : "https://github.com/citation-style-language/schema/raw/master/csl-citation.json" }</w:instrText>
      </w:r>
      <w:r w:rsidR="00B55176">
        <w:fldChar w:fldCharType="separate"/>
      </w:r>
      <w:r w:rsidR="00B55176" w:rsidRPr="005043F8">
        <w:rPr>
          <w:noProof/>
        </w:rPr>
        <w:t>[33]</w:t>
      </w:r>
      <w:r w:rsidR="00B55176">
        <w:fldChar w:fldCharType="end"/>
      </w:r>
      <w:r w:rsidR="00116C32">
        <w:t xml:space="preserve">, a QAP library pervasively used throughout </w:t>
      </w:r>
      <w:r w:rsidR="009C569A">
        <w:t>QAP</w:t>
      </w:r>
      <w:r w:rsidR="00DB7043">
        <w:t xml:space="preserve"> </w:t>
      </w:r>
      <w:r w:rsidR="00116C32">
        <w:t>literature</w:t>
      </w:r>
      <w:r w:rsidR="005043F8">
        <w:t>.</w:t>
      </w:r>
      <w:r w:rsidR="00653915">
        <w:t xml:space="preserve">  The 9 instances from QAPLib used were the most complex and</w:t>
      </w:r>
      <w:r w:rsidR="00CE2C0D">
        <w:t xml:space="preserve"> well survey</w:t>
      </w:r>
      <w:r w:rsidR="00653915">
        <w:t xml:space="preserve"> the 4 unique i</w:t>
      </w:r>
      <w:r w:rsidR="00B30F56">
        <w:t xml:space="preserve">nstance types </w:t>
      </w:r>
      <w:r w:rsidR="00CE2C0D">
        <w:t xml:space="preserve">of </w:t>
      </w:r>
      <w:r w:rsidR="00CE2C0D" w:rsidRPr="00CE2C0D">
        <w:rPr>
          <w:i/>
        </w:rPr>
        <w:t>QAPLib</w:t>
      </w:r>
      <w:r w:rsidR="00E20496">
        <w:t xml:space="preserve">: </w:t>
      </w:r>
      <w:r w:rsidR="00B30F56">
        <w:t xml:space="preserve">Type I are unstructured, uniformly randomly generated distance and flow matrices, and hardest in practice to solve.  </w:t>
      </w:r>
      <w:r w:rsidR="004F4009">
        <w:t>Included</w:t>
      </w:r>
      <w:r w:rsidR="00B30F56">
        <w:t xml:space="preserve"> are </w:t>
      </w:r>
      <w:r w:rsidR="00B30F56" w:rsidRPr="00412FEA">
        <w:rPr>
          <w:i/>
        </w:rPr>
        <w:t>tai80a</w:t>
      </w:r>
      <w:r w:rsidR="00B30F56">
        <w:t xml:space="preserve"> and </w:t>
      </w:r>
      <w:r w:rsidR="00B30F56" w:rsidRPr="00412FEA">
        <w:rPr>
          <w:i/>
        </w:rPr>
        <w:t>tai100a</w:t>
      </w:r>
      <w:r w:rsidR="00B30F56">
        <w:t>.</w:t>
      </w:r>
      <w:r w:rsidR="00412FEA">
        <w:t xml:space="preserve">  </w:t>
      </w:r>
      <w:r w:rsidR="00F165F4">
        <w:t>Type II are non-uniform</w:t>
      </w:r>
      <w:r w:rsidR="000031B3">
        <w:t xml:space="preserve"> (structured)</w:t>
      </w:r>
      <w:r w:rsidR="00F165F4">
        <w:t>,</w:t>
      </w:r>
      <w:r w:rsidR="00295DB4">
        <w:t xml:space="preserve"> </w:t>
      </w:r>
      <w:r w:rsidR="00F165F4">
        <w:t xml:space="preserve">random flows </w:t>
      </w:r>
      <w:r w:rsidR="00295DB4">
        <w:t>on grids</w:t>
      </w:r>
      <w:r w:rsidR="00F165F4">
        <w:t xml:space="preserve"> </w:t>
      </w:r>
      <w:r w:rsidR="00295DB4">
        <w:t xml:space="preserve">and </w:t>
      </w:r>
      <w:r w:rsidR="00F165F4">
        <w:t>Manhattan distances between squares.</w:t>
      </w:r>
      <w:r w:rsidR="00295DB4">
        <w:t xml:space="preserve"> Included are </w:t>
      </w:r>
      <w:r w:rsidR="00295DB4">
        <w:rPr>
          <w:i/>
        </w:rPr>
        <w:t>sko90, sko100a, wil100, tho150</w:t>
      </w:r>
      <w:r w:rsidR="00295DB4">
        <w:t>.</w:t>
      </w:r>
      <w:r w:rsidR="00476011">
        <w:t xml:space="preserve">  </w:t>
      </w:r>
      <w:r w:rsidR="00AE0C8F">
        <w:t>Type III</w:t>
      </w:r>
      <w:r w:rsidR="00E716A8">
        <w:t xml:space="preserve"> are </w:t>
      </w:r>
      <w:r w:rsidR="004B7099">
        <w:t xml:space="preserve">strongly </w:t>
      </w:r>
      <w:r w:rsidR="00E716A8">
        <w:t xml:space="preserve">structured, real-life instances with sparse flow matrices. These are easiest to solve in practice. </w:t>
      </w:r>
      <w:r w:rsidR="004F4009">
        <w:t xml:space="preserve">Included are </w:t>
      </w:r>
      <w:r w:rsidR="003F1C21">
        <w:rPr>
          <w:i/>
        </w:rPr>
        <w:t>tai256c</w:t>
      </w:r>
      <w:r w:rsidR="003F1C21">
        <w:t>.</w:t>
      </w:r>
      <w:r w:rsidR="001E5D42">
        <w:t xml:space="preserve">  </w:t>
      </w:r>
      <w:r w:rsidR="00A33DD3">
        <w:t>Type IV are structured, larger real-life-like instances with distances between points scattered non-uniformly over a circle, and no</w:t>
      </w:r>
      <w:r w:rsidR="000F4A5B">
        <w:t xml:space="preserve">n-uniform generation of flows. </w:t>
      </w:r>
      <w:r w:rsidR="00FE7544">
        <w:t>Included are</w:t>
      </w:r>
      <w:r w:rsidR="003634C0">
        <w:t xml:space="preserve"> </w:t>
      </w:r>
      <w:r w:rsidR="003634C0">
        <w:rPr>
          <w:i/>
        </w:rPr>
        <w:t>tai100b</w:t>
      </w:r>
      <w:r w:rsidR="003634C0">
        <w:t xml:space="preserve"> and </w:t>
      </w:r>
      <w:r w:rsidR="003634C0">
        <w:rPr>
          <w:i/>
        </w:rPr>
        <w:t>tai150b</w:t>
      </w:r>
      <w:r w:rsidR="003634C0">
        <w:t>.</w:t>
      </w:r>
      <w:r w:rsidR="000F4A5B">
        <w:t xml:space="preserve"> </w:t>
      </w:r>
      <w:r w:rsidR="00CA7475">
        <w:t xml:space="preserve">Each instance in </w:t>
      </w:r>
      <w:r w:rsidR="00CA7475" w:rsidRPr="00CA7475">
        <w:rPr>
          <w:i/>
        </w:rPr>
        <w:t>QAPLib</w:t>
      </w:r>
      <w:r w:rsidR="00CA7475">
        <w:t xml:space="preserve"> possesses a best known value</w:t>
      </w:r>
      <w:r w:rsidR="006832E3">
        <w:t xml:space="preserve"> (</w:t>
      </w:r>
      <w:r w:rsidR="006832E3" w:rsidRPr="006832E3">
        <w:rPr>
          <w:i/>
        </w:rPr>
        <w:t>BK</w:t>
      </w:r>
      <w:r w:rsidR="006832E3">
        <w:t>)</w:t>
      </w:r>
      <w:r w:rsidR="00CA7475">
        <w:t xml:space="preserve"> as produced by </w:t>
      </w:r>
      <w:r w:rsidR="0034362D">
        <w:t xml:space="preserve">a </w:t>
      </w:r>
      <w:r w:rsidR="00CA7475">
        <w:t>state-of-the-art meta-heuristic</w:t>
      </w:r>
      <w:r w:rsidR="000F4A5B">
        <w:t xml:space="preserve">. </w:t>
      </w:r>
      <w:r w:rsidR="00D57594">
        <w:t xml:space="preserve">Relative error </w:t>
      </w:r>
      <w:r w:rsidR="0034362D">
        <w:t>is measured as such:</w:t>
      </w:r>
    </w:p>
    <w:p w14:paraId="7A1C3B0C" w14:textId="6218D6F0" w:rsidR="00F52EAA" w:rsidRDefault="004D41F6" w:rsidP="007F729D">
      <w:pPr>
        <w:tabs>
          <w:tab w:val="left" w:pos="4770"/>
        </w:tabs>
        <w:ind w:firstLine="0"/>
      </w:pPr>
      <w:r>
        <w:t xml:space="preserve"> </w:t>
      </w:r>
      <w:r w:rsidR="00FD047D">
        <w:t xml:space="preserve">           </w:t>
      </w:r>
      <w:r>
        <w:t xml:space="preserve">     </w:t>
      </w:r>
      <m:oMath>
        <m:r>
          <m:rPr>
            <m:sty m:val="p"/>
          </m:rPr>
          <w:rPr>
            <w:rFonts w:ascii="Cambria Math" w:hAnsi="Cambria Math"/>
          </w:rPr>
          <m:t>%RelativeError</m:t>
        </m:r>
        <m:d>
          <m:dPr>
            <m:ctrlPr>
              <w:rPr>
                <w:rFonts w:ascii="Cambria Math" w:hAnsi="Cambria Math"/>
              </w:rPr>
            </m:ctrlPr>
          </m:dPr>
          <m:e>
            <m:r>
              <m:rPr>
                <m:sty m:val="p"/>
              </m:rPr>
              <w:rPr>
                <w:rFonts w:ascii="Cambria Math" w:hAnsi="Cambria Math"/>
              </w:rPr>
              <m:t>Cost</m:t>
            </m:r>
          </m:e>
        </m:d>
        <m:r>
          <m:rPr>
            <m:sty m:val="p"/>
          </m:rPr>
          <w:rPr>
            <w:rFonts w:ascii="Cambria Math" w:hAnsi="Cambria Math"/>
          </w:rPr>
          <m:t>=</m:t>
        </m:r>
        <m:f>
          <m:fPr>
            <m:ctrlPr>
              <w:rPr>
                <w:rFonts w:ascii="Cambria Math" w:hAnsi="Cambria Math"/>
              </w:rPr>
            </m:ctrlPr>
          </m:fPr>
          <m:num>
            <m:r>
              <m:rPr>
                <m:sty m:val="p"/>
              </m:rPr>
              <w:rPr>
                <w:rFonts w:ascii="Cambria Math" w:hAnsi="Cambria Math"/>
              </w:rPr>
              <m:t>Cost-BK</m:t>
            </m:r>
          </m:num>
          <m:den>
            <m:r>
              <m:rPr>
                <m:sty m:val="p"/>
              </m:rPr>
              <w:rPr>
                <w:rFonts w:ascii="Cambria Math" w:hAnsi="Cambria Math"/>
              </w:rPr>
              <m:t>BK</m:t>
            </m:r>
          </m:den>
        </m:f>
        <m:r>
          <m:rPr>
            <m:sty m:val="p"/>
          </m:rPr>
          <w:rPr>
            <w:rFonts w:ascii="Cambria Math" w:hAnsi="Cambria Math"/>
          </w:rPr>
          <m:t xml:space="preserve">*100  </m:t>
        </m:r>
      </m:oMath>
      <w:r>
        <w:tab/>
      </w:r>
      <w:r w:rsidRPr="000F2F91">
        <w:t>(</w:t>
      </w:r>
      <w:r w:rsidR="007F729D">
        <w:t>9</w:t>
      </w:r>
      <w:r w:rsidRPr="000F2F91">
        <w:t>)</w:t>
      </w:r>
      <w:r>
        <w:t xml:space="preserve"> </w:t>
      </w:r>
      <w:r w:rsidR="00A33DD3">
        <w:t xml:space="preserve"> </w:t>
      </w:r>
      <w:r w:rsidR="003F1C21">
        <w:t xml:space="preserve">  </w:t>
      </w:r>
      <w:r w:rsidR="00602B91">
        <w:t xml:space="preserve"> </w:t>
      </w:r>
      <w:r w:rsidR="00295DB4">
        <w:t xml:space="preserve">  </w:t>
      </w:r>
      <w:r w:rsidR="00F165F4">
        <w:t xml:space="preserve">    </w:t>
      </w:r>
      <w:r w:rsidR="00BE2B3C">
        <w:t xml:space="preserve">  </w:t>
      </w:r>
      <w:r w:rsidR="00B30F56">
        <w:t xml:space="preserve">      </w:t>
      </w:r>
      <w:r w:rsidR="00653915">
        <w:t xml:space="preserve">     </w:t>
      </w:r>
    </w:p>
    <w:p w14:paraId="564BD0B0" w14:textId="1440CC03" w:rsidR="003B040B" w:rsidRDefault="00DC60F9" w:rsidP="00C06099">
      <w:r>
        <w:t>Algorithms</w:t>
      </w:r>
      <w:r w:rsidR="00653915">
        <w:t xml:space="preserve"> were</w:t>
      </w:r>
      <w:r w:rsidR="00B536EA">
        <w:t xml:space="preserve"> </w:t>
      </w:r>
      <w:r w:rsidR="00653915">
        <w:t xml:space="preserve">averaged over a number of runs on </w:t>
      </w:r>
      <w:r w:rsidR="00ED2200">
        <w:t xml:space="preserve">each of the 9 instances cited above.  </w:t>
      </w:r>
      <w:r w:rsidR="00CE2D8F">
        <w:t>R</w:t>
      </w:r>
      <w:r w:rsidR="00ED2200">
        <w:t xml:space="preserve">esults </w:t>
      </w:r>
      <w:r>
        <w:t xml:space="preserve">mentioned below </w:t>
      </w:r>
      <w:r w:rsidR="002B34B0">
        <w:t xml:space="preserve">present the </w:t>
      </w:r>
      <w:r w:rsidR="002B34B0" w:rsidRPr="005A0130">
        <w:rPr>
          <w:i/>
        </w:rPr>
        <w:t>%</w:t>
      </w:r>
      <w:r w:rsidR="0092518D" w:rsidRPr="005A0130">
        <w:rPr>
          <w:i/>
        </w:rPr>
        <w:t>RelativeError</w:t>
      </w:r>
      <w:r w:rsidR="002B34B0">
        <w:t xml:space="preserve"> </w:t>
      </w:r>
      <w:r>
        <w:t xml:space="preserve">implicitly </w:t>
      </w:r>
      <w:r w:rsidR="00ED2200">
        <w:t>sum</w:t>
      </w:r>
      <w:r w:rsidR="002B34B0">
        <w:t>ming</w:t>
      </w:r>
      <w:r w:rsidR="00ED2200">
        <w:t xml:space="preserve"> </w:t>
      </w:r>
      <w:r w:rsidR="00B536EA">
        <w:t>these 9 averages</w:t>
      </w:r>
      <w:r w:rsidR="00ED2200">
        <w:t>.</w:t>
      </w:r>
      <w:r w:rsidR="00B9148E">
        <w:t xml:space="preserve">  </w:t>
      </w:r>
      <w:r w:rsidR="006067C1">
        <w:t xml:space="preserve">GLS variants use </w:t>
      </w:r>
      <m:oMath>
        <m:r>
          <w:rPr>
            <w:rFonts w:ascii="Cambria Math" w:hAnsi="Cambria Math"/>
          </w:rPr>
          <m:t>λ=1</m:t>
        </m:r>
      </m:oMath>
      <w:r w:rsidR="006067C1">
        <w:t xml:space="preserve"> </w:t>
      </w:r>
      <w:r w:rsidR="002C492F">
        <w:t xml:space="preserve">and utilize </w:t>
      </w:r>
      <w:r w:rsidR="002C492F" w:rsidRPr="002C492F">
        <w:rPr>
          <w:i/>
        </w:rPr>
        <w:t>AspBest</w:t>
      </w:r>
      <w:r w:rsidR="002C492F">
        <w:rPr>
          <w:i/>
        </w:rPr>
        <w:t>,</w:t>
      </w:r>
      <w:r w:rsidR="002C492F">
        <w:t xml:space="preserve"> </w:t>
      </w:r>
      <w:r w:rsidR="006067C1" w:rsidRPr="002C492F">
        <w:t>unless</w:t>
      </w:r>
      <w:r w:rsidR="006067C1">
        <w:t xml:space="preserve"> </w:t>
      </w:r>
      <w:r w:rsidR="00D65C55">
        <w:t>otherwise stated</w:t>
      </w:r>
      <w:r w:rsidR="006067C1">
        <w:t xml:space="preserve">.  </w:t>
      </w:r>
      <w:r w:rsidR="00E85D6E">
        <w:t>R</w:t>
      </w:r>
      <w:r w:rsidR="00B9148E">
        <w:t xml:space="preserve">uns are exactly 15 minutes long.  </w:t>
      </w:r>
      <w:r w:rsidR="00E85D6E">
        <w:t>B</w:t>
      </w:r>
      <w:r w:rsidR="00B9148E">
        <w:t xml:space="preserve">ase algorithms taken from the literature were run 15 times </w:t>
      </w:r>
      <w:r w:rsidR="006F5FD4">
        <w:t xml:space="preserve">per </w:t>
      </w:r>
      <w:r w:rsidR="00B9148E">
        <w:t xml:space="preserve">instance.  </w:t>
      </w:r>
      <w:r w:rsidR="00DD04A5">
        <w:t xml:space="preserve">The </w:t>
      </w:r>
      <w:r w:rsidR="00B9148E">
        <w:t>GLS variants presented in this paper were run 5 times</w:t>
      </w:r>
      <w:r w:rsidR="006F5FD4">
        <w:t xml:space="preserve"> per instance</w:t>
      </w:r>
      <w:r w:rsidR="00B9148E">
        <w:t>.</w:t>
      </w:r>
      <w:r w:rsidR="00574397">
        <w:t xml:space="preserve">  The detailed breakdown of results </w:t>
      </w:r>
      <w:r w:rsidR="001C2ED6">
        <w:t xml:space="preserve">for each instance including metrics such as </w:t>
      </w:r>
      <w:r w:rsidR="00574397">
        <w:t>averages, standard deviations, minimum</w:t>
      </w:r>
      <w:r w:rsidR="00630F61">
        <w:t>s</w:t>
      </w:r>
      <w:r w:rsidR="00574397">
        <w:t xml:space="preserve">, </w:t>
      </w:r>
      <w:r w:rsidR="001C2ED6">
        <w:t>minimum count</w:t>
      </w:r>
      <w:r w:rsidR="00574397">
        <w:t>, average run-time of last found global best</w:t>
      </w:r>
      <w:r w:rsidR="003B1D42">
        <w:t>,</w:t>
      </w:r>
      <w:r w:rsidR="001C2ED6">
        <w:t xml:space="preserve"> </w:t>
      </w:r>
      <w:r w:rsidR="00DA4C20">
        <w:t xml:space="preserve">can be found on </w:t>
      </w:r>
      <w:r w:rsidR="00253FA9" w:rsidRPr="009A365C">
        <w:rPr>
          <w:b/>
        </w:rPr>
        <w:t>qap.googlecode.com</w:t>
      </w:r>
      <w:r w:rsidR="00F95345">
        <w:t xml:space="preserve">.  </w:t>
      </w:r>
      <w:r w:rsidR="001732A7">
        <w:t xml:space="preserve">What follows are the </w:t>
      </w:r>
      <w:r w:rsidR="00F95345">
        <w:t xml:space="preserve">results </w:t>
      </w:r>
      <w:r w:rsidR="00AE092F">
        <w:t>of</w:t>
      </w:r>
      <w:r w:rsidR="00F95345">
        <w:t xml:space="preserve"> the base algorithms</w:t>
      </w:r>
      <w:r w:rsidR="00233699">
        <w:t xml:space="preserve">, vital </w:t>
      </w:r>
      <w:r w:rsidR="00F95345">
        <w:t xml:space="preserve">for benchmarking against all </w:t>
      </w:r>
      <w:r w:rsidR="00801143">
        <w:t>results</w:t>
      </w:r>
      <w:r w:rsidR="00F95345">
        <w:t xml:space="preserve"> presented later.</w:t>
      </w:r>
    </w:p>
    <w:p w14:paraId="4D53075A" w14:textId="54956779" w:rsidR="00C06099" w:rsidRPr="00C06099" w:rsidRDefault="003B040B" w:rsidP="003B040B">
      <w:pPr>
        <w:pStyle w:val="Heading2"/>
      </w:pPr>
      <w:r>
        <w:t>Base Algorithm</w:t>
      </w:r>
      <w:r w:rsidR="00F654C7">
        <w:t>s</w:t>
      </w:r>
      <w:r w:rsidR="00801143">
        <w:t xml:space="preserve">  </w:t>
      </w:r>
      <w:r w:rsidR="00F95345">
        <w:t xml:space="preserve">  </w:t>
      </w:r>
      <w:r w:rsidR="00DA4C20">
        <w:t xml:space="preserve"> </w:t>
      </w:r>
      <w:r w:rsidR="00B9148E">
        <w:t xml:space="preserve">  </w:t>
      </w:r>
      <w:r w:rsidR="00ED2200">
        <w:t xml:space="preserve">  </w:t>
      </w:r>
    </w:p>
    <w:p w14:paraId="0F7468B9" w14:textId="286F08E7" w:rsidR="00D175BC" w:rsidRDefault="001C2ED6" w:rsidP="003C1817">
      <w:r>
        <w:t>The base algorithms include RoTS</w:t>
      </w:r>
      <w:r w:rsidR="00D900C1">
        <w:t xml:space="preserve"> </w:t>
      </w:r>
      <w:r w:rsidR="00D900C1">
        <w:fldChar w:fldCharType="begin" w:fldLock="1"/>
      </w:r>
      <w:r w:rsidR="00084E56">
        <w:instrText>ADDIN CSL_CITATION { "citationItems" : [ { "id" : "ITEM-1", "itemData" : { "abstract" : "Implementation of the robust taboo search.", "author" : [ { "dropping-particle" : "", "family" : "Taillard", "given" : "ED", "non-dropping-particle" : "", "parse-names" : false, "suffix" : "" } ], "id" : "ITEM-1", "issued" : { "date-parts" : [ [ "2006" ] ] }, "title" : "Robust Tabu Search (C)", "type" : "article" }, "uris" : [ "http://www.mendeley.com/documents/?uuid=b1fc99aa-13da-472f-9dec-d97f03e8a06d" ] } ], "mendeley" : { "previouslyFormattedCitation" : "[37]" }, "properties" : { "noteIndex" : 0 }, "schema" : "https://github.com/citation-style-language/schema/raw/master/csl-citation.json" }</w:instrText>
      </w:r>
      <w:r w:rsidR="00D900C1">
        <w:fldChar w:fldCharType="separate"/>
      </w:r>
      <w:r w:rsidR="00D900C1" w:rsidRPr="00D900C1">
        <w:rPr>
          <w:noProof/>
        </w:rPr>
        <w:t>[37]</w:t>
      </w:r>
      <w:r w:rsidR="00D900C1">
        <w:fldChar w:fldCharType="end"/>
      </w:r>
      <w:r>
        <w:t xml:space="preserve">, GLS </w:t>
      </w:r>
      <w:r>
        <w:fldChar w:fldCharType="begin" w:fldLock="1"/>
      </w:r>
      <w:r w:rsidR="00084E56">
        <w:instrText>ADDIN CSL_CITATION { "citationItems" : [ { "id" : "ITEM-1", "itemData" : { "abstract" : "In this paper, we show how an extended Guided Local Search (GLS) can be applied to the Quadratic Assignment Problem (QAP). GLS is a general, penalty-based meta-heuristic, which sits on top of local search algorithms, to help guide them out of local minima. We present empirical results of applying several extended versions of GLS to the QAP, and show that these extensions can improve the range of parameter settings within which Guided Local Search performs well. Finally, we compare the results of running our extended GLS with some state of the art algorithms for the QAP.", "author" : [ { "dropping-particle" : "", "family" : "Mills", "given" : "P", "non-dropping-particle" : "", "parse-names" : false, "suffix" : "" }, { "dropping-particle" : "", "family" : "Tsang", "given" : "E", "non-dropping-particle" : "", "parse-names" : false, "suffix" : "" }, { "dropping-particle" : "", "family" : "Ford", "given" : "J", "non-dropping-particle" : "", "parse-names" : false, "suffix" : "" } ], "container-title" : "Annals of Operations Research", "id" : "ITEM-1", "issued" : { "date-parts" : [ [ "2003" ] ] }, "page" : "121-135", "title" : "Applying an extended guided local search to the quadratic assignment problem", "type" : "article-journal" }, "uris" : [ "http://www.mendeley.com/documents/?uuid=55e72d9b-adeb-4fe2-827f-d30e99b06ac0" ] } ], "mendeley" : { "previouslyFormattedCitation" : "[28]" }, "properties" : { "noteIndex" : 0 }, "schema" : "https://github.com/citation-style-language/schema/raw/master/csl-citation.json" }</w:instrText>
      </w:r>
      <w:r>
        <w:fldChar w:fldCharType="separate"/>
      </w:r>
      <w:r w:rsidRPr="001C2ED6">
        <w:rPr>
          <w:noProof/>
        </w:rPr>
        <w:t>[28]</w:t>
      </w:r>
      <w:r>
        <w:fldChar w:fldCharType="end"/>
      </w:r>
      <w:r>
        <w:t>, GLS</w:t>
      </w:r>
      <w:r w:rsidR="00857EFB">
        <w:t>+</w:t>
      </w:r>
      <w:r w:rsidR="00181A5A" w:rsidRPr="00857EFB">
        <w:rPr>
          <w:i/>
        </w:rPr>
        <w:t>AspBest</w:t>
      </w:r>
      <w:r w:rsidR="00857EFB">
        <w:t>+</w:t>
      </w:r>
      <w:r w:rsidR="00857EFB">
        <w:rPr>
          <w:i/>
        </w:rPr>
        <w:t>RandMove</w:t>
      </w:r>
      <w:r w:rsidR="005F3562">
        <w:t xml:space="preserve"> </w:t>
      </w:r>
      <m:oMath>
        <m:r>
          <w:rPr>
            <w:rFonts w:ascii="Cambria Math" w:hAnsi="Cambria Math"/>
          </w:rPr>
          <m:t>(λ=.6)</m:t>
        </m:r>
      </m:oMath>
      <w:r w:rsidR="00857EFB">
        <w:t xml:space="preserve"> </w:t>
      </w:r>
      <w:r w:rsidR="00B85086">
        <w:t xml:space="preserve">(GLS2) </w:t>
      </w:r>
      <w:r w:rsidR="00857EFB">
        <w:t xml:space="preserve">with </w:t>
      </w:r>
      <w:r w:rsidR="00AD5C75">
        <w:t xml:space="preserve">optimal </w:t>
      </w:r>
      <w:r w:rsidR="00857EFB">
        <w:t xml:space="preserve">parameter settings suggested in </w:t>
      </w:r>
      <w:r w:rsidR="00857EFB">
        <w:fldChar w:fldCharType="begin" w:fldLock="1"/>
      </w:r>
      <w:r w:rsidR="00084E56">
        <w:instrText>ADDIN CSL_CITATION { "citationItems" : [ { "id" : "ITEM-1", "itemData" : { "abstract" : "In this paper, we show how an extended Guided Local Search (GLS) can be applied to the Quadratic Assignment Problem (QAP). GLS is a general, penalty-based meta-heuristic, which sits on top of local search algorithms, to help guide them out of local minima. We present empirical results of applying several extended versions of GLS to the QAP, and show that these extensions can improve the range of parameter settings within which Guided Local Search performs well. Finally, we compare the results of running our extended GLS with some state of the art algorithms for the QAP.", "author" : [ { "dropping-particle" : "", "family" : "Mills", "given" : "P", "non-dropping-particle" : "", "parse-names" : false, "suffix" : "" }, { "dropping-particle" : "", "family" : "Tsang", "given" : "E", "non-dropping-particle" : "", "parse-names" : false, "suffix" : "" }, { "dropping-particle" : "", "family" : "Ford", "given" : "J", "non-dropping-particle" : "", "parse-names" : false, "suffix" : "" } ], "container-title" : "Annals of Operations Research", "id" : "ITEM-1", "issued" : { "date-parts" : [ [ "2003" ] ] }, "page" : "121-135", "title" : "Applying an extended guided local search to the quadratic assignment problem", "type" : "article-journal" }, "uris" : [ "http://www.mendeley.com/documents/?uuid=55e72d9b-adeb-4fe2-827f-d30e99b06ac0" ] } ], "mendeley" : { "previouslyFormattedCitation" : "[28]" }, "properties" : { "noteIndex" : 0 }, "schema" : "https://github.com/citation-style-language/schema/raw/master/csl-citation.json" }</w:instrText>
      </w:r>
      <w:r w:rsidR="00857EFB">
        <w:fldChar w:fldCharType="separate"/>
      </w:r>
      <w:r w:rsidR="00857EFB" w:rsidRPr="001C2ED6">
        <w:rPr>
          <w:noProof/>
        </w:rPr>
        <w:t>[28]</w:t>
      </w:r>
      <w:r w:rsidR="00857EFB">
        <w:fldChar w:fldCharType="end"/>
      </w:r>
      <w:r w:rsidR="005B10FC">
        <w:t xml:space="preserve">, </w:t>
      </w:r>
      <w:r w:rsidR="00303D6F">
        <w:t>GLS+</w:t>
      </w:r>
      <w:r w:rsidR="00303D6F">
        <w:rPr>
          <w:i/>
        </w:rPr>
        <w:t>AspBest</w:t>
      </w:r>
      <w:r w:rsidR="004B54C2">
        <w:rPr>
          <w:i/>
        </w:rPr>
        <w:t xml:space="preserve"> </w:t>
      </w:r>
      <w:r w:rsidR="00303D6F">
        <w:t>(GLS3)</w:t>
      </w:r>
      <w:r w:rsidR="00FC7692">
        <w:t>,</w:t>
      </w:r>
      <w:r w:rsidR="00084E56">
        <w:t xml:space="preserve"> random</w:t>
      </w:r>
      <w:r w:rsidR="00AC6840">
        <w:t>ly constructed solutions</w:t>
      </w:r>
      <w:r w:rsidR="00084E56">
        <w:t xml:space="preserve"> enhanced with steepest descent (WALK1), fast descent found in</w:t>
      </w:r>
      <w:r w:rsidR="000E3E8D">
        <w:t xml:space="preserve"> </w:t>
      </w:r>
      <w:r w:rsidR="00084E56">
        <w:fldChar w:fldCharType="begin" w:fldLock="1"/>
      </w:r>
      <w:r w:rsidR="00084E56">
        <w:instrText>ADDIN CSL_CITATION { "citationItems" : [ { "id" : "ITEM-1", "itemData" : { "abstract" : "The paper proposes, compares and analyses different memory- based meta-heuristics for the quadratic assignment problem (QAP). Two of these methods (FANT and GDH) are new while two others (HAS-QAP and GTSH) are among the best for structured QAP instances. These methods are based on ant systems and genetic algorithms and they are presented under a unified general scheme, called adaptive memory programming (AMP). However, they use different types of memory and different improving procedures. Two new memoryless methods (VNS-QAP and RVNS-QAP) based on variable neighbourhood search are also proposed and compared with adaptive memory procedures.", "author" : [ { "dropping-particle" : "", "family" : "Taillard", "given" : "ED", "non-dropping-particle" : "", "parse-names" : false, "suffix" : "" }, { "dropping-particle" : "", "family" : "Gambardella", "given" : "LM", "non-dropping-particle" : "", "parse-names" : false, "suffix" : "" } ], "container-title" : "Istituto Dalle Molle Di Studi Sull \u2026", "id" : "ITEM-1", "issued" : { "date-parts" : [ [ "1997" ] ] }, "page" : "18", "title" : "Adaptive memories for the quadratic assignment problem", "type" : "report" }, "uris" : [ "http://www.mendeley.com/documents/?uuid=6922afda-915d-4e8d-8b6f-cd59f692694b" ] } ], "mendeley" : { "previouslyFormattedCitation" : "[17]" }, "properties" : { "noteIndex" : 0 }, "schema" : "https://github.com/citation-style-language/schema/raw/master/csl-citation.json" }</w:instrText>
      </w:r>
      <w:r w:rsidR="00084E56">
        <w:fldChar w:fldCharType="separate"/>
      </w:r>
      <w:r w:rsidR="00084E56" w:rsidRPr="00084E56">
        <w:rPr>
          <w:noProof/>
        </w:rPr>
        <w:t>[17]</w:t>
      </w:r>
      <w:r w:rsidR="00084E56">
        <w:fldChar w:fldCharType="end"/>
      </w:r>
      <w:r w:rsidR="00084E56">
        <w:t xml:space="preserve"> (WALK2), and Lin Kernighan (WALK3).</w:t>
      </w:r>
      <w:r w:rsidR="00AC6840">
        <w:t xml:space="preserve">  </w:t>
      </w:r>
      <w:r w:rsidR="000A260B">
        <w:t xml:space="preserve">RoTS </w:t>
      </w:r>
      <w:r w:rsidR="00ED0411">
        <w:t>gave excellent results of 2.22</w:t>
      </w:r>
      <w:r w:rsidR="000A260B">
        <w:t xml:space="preserve">.  GLS </w:t>
      </w:r>
      <w:r w:rsidR="00454CED">
        <w:t xml:space="preserve">and base variants produced modest results.  GLS </w:t>
      </w:r>
      <w:r w:rsidR="007B4F7E">
        <w:t>gave</w:t>
      </w:r>
      <w:r w:rsidR="000A260B">
        <w:t xml:space="preserve"> 3.992, GLS2 </w:t>
      </w:r>
      <w:r w:rsidR="00454CED">
        <w:t>gave 3.639</w:t>
      </w:r>
      <w:r w:rsidR="00307607">
        <w:t xml:space="preserve">, </w:t>
      </w:r>
      <w:r w:rsidR="006731D1">
        <w:t xml:space="preserve">GLS3 </w:t>
      </w:r>
      <w:r w:rsidR="00FA2CDE">
        <w:t>gave</w:t>
      </w:r>
      <w:r w:rsidR="009807C0">
        <w:t xml:space="preserve"> 3.869</w:t>
      </w:r>
      <w:r w:rsidR="00FA2CDE">
        <w:t xml:space="preserve">.  The random walks gave poor results, which </w:t>
      </w:r>
      <w:r w:rsidR="00593D36">
        <w:t>is</w:t>
      </w:r>
      <w:r w:rsidR="00FA2CDE">
        <w:t xml:space="preserve"> to be expected due to their naivety:  WALK1 gave</w:t>
      </w:r>
      <w:r w:rsidR="00F61190">
        <w:t xml:space="preserve"> 9.359, WALK2 gave</w:t>
      </w:r>
      <w:r w:rsidR="00FA2CDE">
        <w:t xml:space="preserve"> 22.726</w:t>
      </w:r>
      <w:r w:rsidR="00F61190">
        <w:t>, and WALK3 gave 8.41.</w:t>
      </w:r>
      <w:r w:rsidR="00AE045E">
        <w:t xml:space="preserve">  Note that the best of GLS variants before extensions presented in this paper is precisely GLS2 at </w:t>
      </w:r>
      <w:r w:rsidR="00AE045E" w:rsidRPr="00C16463">
        <w:rPr>
          <w:b/>
        </w:rPr>
        <w:t>3.639</w:t>
      </w:r>
      <w:r w:rsidR="00AE045E">
        <w:t>.</w:t>
      </w:r>
      <w:r w:rsidR="0032746A">
        <w:t xml:space="preserve">  Any value above GLS3’s 3.869 </w:t>
      </w:r>
      <w:r w:rsidR="008839E0">
        <w:t>is considered a satisfactory</w:t>
      </w:r>
      <w:r w:rsidR="0032746A">
        <w:t xml:space="preserve"> improvement since all variants directly </w:t>
      </w:r>
      <w:r w:rsidR="00386A61">
        <w:t>extend</w:t>
      </w:r>
      <w:r w:rsidR="0032746A">
        <w:t xml:space="preserve"> GLS3. </w:t>
      </w:r>
    </w:p>
    <w:p w14:paraId="6F82081A" w14:textId="5F42DC0E" w:rsidR="003C1817" w:rsidRPr="003C1817" w:rsidRDefault="00EA3854" w:rsidP="00D175BC">
      <w:pPr>
        <w:pStyle w:val="Heading2"/>
      </w:pPr>
      <w:r>
        <w:t>Extensions addressing Diversification</w:t>
      </w:r>
      <w:r w:rsidR="00AE045E">
        <w:t xml:space="preserve">  </w:t>
      </w:r>
      <w:r w:rsidR="00F61190">
        <w:t xml:space="preserve">  </w:t>
      </w:r>
      <w:r w:rsidR="009B5FCA">
        <w:t xml:space="preserve"> </w:t>
      </w:r>
      <w:r w:rsidR="006731D1">
        <w:t xml:space="preserve"> </w:t>
      </w:r>
      <w:r w:rsidR="00084E56">
        <w:t xml:space="preserve"> </w:t>
      </w:r>
      <w:r w:rsidR="00887FA1">
        <w:t xml:space="preserve"> </w:t>
      </w:r>
      <w:r w:rsidR="009E059A">
        <w:t xml:space="preserve"> </w:t>
      </w:r>
      <w:r w:rsidR="00FC7692">
        <w:t xml:space="preserve"> </w:t>
      </w:r>
    </w:p>
    <w:p w14:paraId="72D0AFED" w14:textId="77777777" w:rsidR="00E74731" w:rsidRDefault="00E74731" w:rsidP="00E74731">
      <w:pPr>
        <w:pStyle w:val="Heading3"/>
      </w:pPr>
      <w:r>
        <w:t>Iteration Constrained Aspiration (AspLate)</w:t>
      </w:r>
    </w:p>
    <w:p w14:paraId="235D5281" w14:textId="026570E7" w:rsidR="008D73FD" w:rsidRDefault="00680D3F" w:rsidP="00680D3F">
      <w:r>
        <w:rPr>
          <w:i/>
        </w:rPr>
        <w:t>AspLate</w:t>
      </w:r>
      <w:r>
        <w:t xml:space="preserve"> was run with a variety of different aspiration lengths </w:t>
      </w:r>
      <m:oMath>
        <m:r>
          <w:rPr>
            <w:rFonts w:ascii="Cambria Math" w:hAnsi="Cambria Math"/>
          </w:rPr>
          <m:t>t∈[.1</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999</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t xml:space="preserve"> to tests its efficacy.  Too low a value of </w:t>
      </w:r>
      <m:oMath>
        <m:r>
          <w:rPr>
            <w:rFonts w:ascii="Cambria Math" w:hAnsi="Cambria Math"/>
          </w:rPr>
          <m:t>t∈</m:t>
        </m:r>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e>
        </m:d>
      </m:oMath>
      <w:r>
        <w:t xml:space="preserve"> achieved very poor results of 6.152-14.594.  Results steadily grew better until reaching a minimum at </w:t>
      </w:r>
      <m:oMath>
        <m:r>
          <w:rPr>
            <w:rFonts w:ascii="Cambria Math" w:hAnsi="Cambria Math"/>
          </w:rPr>
          <m:t>1.75</m:t>
        </m:r>
        <m:sSup>
          <m:sSupPr>
            <m:ctrlPr>
              <w:rPr>
                <w:rFonts w:ascii="Cambria Math" w:hAnsi="Cambria Math"/>
                <w:i/>
              </w:rPr>
            </m:ctrlPr>
          </m:sSupPr>
          <m:e>
            <m:r>
              <w:rPr>
                <w:rFonts w:ascii="Cambria Math" w:hAnsi="Cambria Math"/>
              </w:rPr>
              <m:t>n</m:t>
            </m:r>
          </m:e>
          <m:sup>
            <m:r>
              <w:rPr>
                <w:rFonts w:ascii="Cambria Math" w:hAnsi="Cambria Math"/>
              </w:rPr>
              <m:t>2</m:t>
            </m:r>
          </m:sup>
        </m:sSup>
      </m:oMath>
      <w:r>
        <w:t xml:space="preserve"> with </w:t>
      </w:r>
      <w:r w:rsidRPr="00680D3F">
        <w:rPr>
          <w:b/>
        </w:rPr>
        <w:t>3.499</w:t>
      </w:r>
      <w:r>
        <w:t xml:space="preserve">.  Past this point solutions steadily grew to 3.98.  </w:t>
      </w:r>
      <w:r w:rsidR="000B210A">
        <w:t xml:space="preserve">Finally, </w:t>
      </w:r>
      <w:r w:rsidR="000B210A">
        <w:rPr>
          <w:i/>
        </w:rPr>
        <w:t>AspLate</w:t>
      </w:r>
      <w:r w:rsidR="000B210A">
        <w:t xml:space="preserve"> was tested with a variety of </w:t>
      </w:r>
      <m:oMath>
        <m:r>
          <w:rPr>
            <w:rFonts w:ascii="Cambria Math" w:hAnsi="Cambria Math"/>
          </w:rPr>
          <m:t>λ∈[.2, 2]</m:t>
        </m:r>
      </m:oMath>
      <w:r w:rsidR="005D4C1B">
        <w:t xml:space="preserve"> while keeping </w:t>
      </w:r>
      <m:oMath>
        <m:r>
          <w:rPr>
            <w:rFonts w:ascii="Cambria Math" w:hAnsi="Cambria Math"/>
          </w:rPr>
          <m:t>t=2</m:t>
        </m:r>
        <m:sSup>
          <m:sSupPr>
            <m:ctrlPr>
              <w:rPr>
                <w:rFonts w:ascii="Cambria Math" w:hAnsi="Cambria Math"/>
                <w:i/>
              </w:rPr>
            </m:ctrlPr>
          </m:sSupPr>
          <m:e>
            <m:r>
              <w:rPr>
                <w:rFonts w:ascii="Cambria Math" w:hAnsi="Cambria Math"/>
              </w:rPr>
              <m:t>n</m:t>
            </m:r>
          </m:e>
          <m:sup>
            <m:r>
              <w:rPr>
                <w:rFonts w:ascii="Cambria Math" w:hAnsi="Cambria Math"/>
              </w:rPr>
              <m:t>2</m:t>
            </m:r>
          </m:sup>
        </m:sSup>
      </m:oMath>
      <w:r w:rsidR="005D4C1B">
        <w:t xml:space="preserve">.  The optimal was </w:t>
      </w:r>
      <m:oMath>
        <m:r>
          <w:rPr>
            <w:rFonts w:ascii="Cambria Math" w:hAnsi="Cambria Math"/>
          </w:rPr>
          <m:t>λ=.6</m:t>
        </m:r>
      </m:oMath>
      <w:r w:rsidR="005D4C1B">
        <w:t xml:space="preserve"> producing 3.549.   It seems that </w:t>
      </w:r>
      <w:r w:rsidR="005D4C1B">
        <w:rPr>
          <w:i/>
        </w:rPr>
        <w:t>AspLate</w:t>
      </w:r>
      <w:r w:rsidR="005D4C1B">
        <w:t xml:space="preserve"> is a viable means to achieving </w:t>
      </w:r>
      <w:r w:rsidR="005D4C1B">
        <w:lastRenderedPageBreak/>
        <w:t>proper diversification in GLS by forcing overdue swaps to occur</w:t>
      </w:r>
      <w:r w:rsidR="00CF0C7B">
        <w:t xml:space="preserve"> during the local search</w:t>
      </w:r>
      <w:r w:rsidR="000D291E">
        <w:t xml:space="preserve"> as was initially conjectured</w:t>
      </w:r>
      <w:r w:rsidR="005D4C1B">
        <w:t>.</w:t>
      </w:r>
      <w:r w:rsidR="001267E8">
        <w:t xml:space="preserve">  </w:t>
      </w:r>
      <w:r w:rsidR="005D4C1B">
        <w:t xml:space="preserve">  </w:t>
      </w:r>
    </w:p>
    <w:p w14:paraId="3F35962A" w14:textId="77777777" w:rsidR="00451840" w:rsidRDefault="00451840" w:rsidP="00451840">
      <w:pPr>
        <w:pStyle w:val="Heading3"/>
      </w:pPr>
      <w:r>
        <w:t>Augmented Objective Function Noise (Noise)</w:t>
      </w:r>
    </w:p>
    <w:p w14:paraId="2997313E" w14:textId="76F65E85" w:rsidR="00CA563D" w:rsidRDefault="0032746A" w:rsidP="00680D3F">
      <w:r>
        <w:rPr>
          <w:i/>
        </w:rPr>
        <w:t xml:space="preserve">Noise </w:t>
      </w:r>
      <w:r>
        <w:t xml:space="preserve">was tested with a variety of noise intensities </w:t>
      </w:r>
      <m:oMath>
        <m:r>
          <w:rPr>
            <w:rFonts w:ascii="Cambria Math" w:hAnsi="Cambria Math"/>
          </w:rPr>
          <m:t>ϕ∈</m:t>
        </m:r>
        <m:d>
          <m:dPr>
            <m:begChr m:val="["/>
            <m:endChr m:val="]"/>
            <m:ctrlPr>
              <w:rPr>
                <w:rFonts w:ascii="Cambria Math" w:hAnsi="Cambria Math"/>
                <w:i/>
              </w:rPr>
            </m:ctrlPr>
          </m:dPr>
          <m:e>
            <m:r>
              <w:rPr>
                <w:rFonts w:ascii="Cambria Math" w:hAnsi="Cambria Math"/>
              </w:rPr>
              <m:t>0, .25</m:t>
            </m:r>
          </m:e>
        </m:d>
        <m:r>
          <w:rPr>
            <w:rFonts w:ascii="Cambria Math" w:hAnsi="Cambria Math"/>
          </w:rPr>
          <m:t xml:space="preserve">.  </m:t>
        </m:r>
      </m:oMath>
      <w:r>
        <w:t xml:space="preserve">Unfortunately, </w:t>
      </w:r>
      <w:r>
        <w:rPr>
          <w:i/>
        </w:rPr>
        <w:t>Noise</w:t>
      </w:r>
      <w:r>
        <w:t xml:space="preserve"> produced unsatisfactory results.  When no noise was</w:t>
      </w:r>
      <w:r w:rsidR="00D00DB6">
        <w:t xml:space="preserve"> </w:t>
      </w:r>
      <w:r w:rsidR="00976827">
        <w:t>applied (</w:t>
      </w:r>
      <m:oMath>
        <m:r>
          <w:rPr>
            <w:rFonts w:ascii="Cambria Math" w:hAnsi="Cambria Math"/>
          </w:rPr>
          <m:t>ϕ=0</m:t>
        </m:r>
      </m:oMath>
      <w:r w:rsidR="00976827">
        <w:t>),</w:t>
      </w:r>
      <w:r w:rsidR="00D00DB6">
        <w:t xml:space="preserve"> the results were equivalent to GLS3 at 3.86.  When noise was applied, </w:t>
      </w:r>
      <w:r w:rsidR="00976827">
        <w:t xml:space="preserve">quality was 13.399-17.442.  </w:t>
      </w:r>
      <w:r w:rsidR="00B9272D">
        <w:t xml:space="preserve">This may have </w:t>
      </w:r>
      <w:r w:rsidR="00976827">
        <w:t xml:space="preserve">occurred because GLS requires operation on a </w:t>
      </w:r>
      <w:r w:rsidR="00AE72AD">
        <w:t>static</w:t>
      </w:r>
      <w:r w:rsidR="00976827">
        <w:t xml:space="preserve"> landscape unchanged during </w:t>
      </w:r>
      <w:r w:rsidR="00F16982">
        <w:t xml:space="preserve">a </w:t>
      </w:r>
      <w:r w:rsidR="00AE72AD">
        <w:t>local search</w:t>
      </w:r>
      <w:r w:rsidR="00976827">
        <w:t>.</w:t>
      </w:r>
    </w:p>
    <w:p w14:paraId="56DF0A28" w14:textId="77777777" w:rsidR="00CA563D" w:rsidRDefault="00CA563D" w:rsidP="00CA563D">
      <w:pPr>
        <w:pStyle w:val="Heading3"/>
      </w:pPr>
      <w:r>
        <w:t>Multiple Threads of Execution in Lockstep (Multi)</w:t>
      </w:r>
    </w:p>
    <w:p w14:paraId="21E2EEB3" w14:textId="4D0C9950" w:rsidR="00CC7920" w:rsidRDefault="00976827" w:rsidP="00680D3F">
      <w:r>
        <w:t xml:space="preserve">  </w:t>
      </w:r>
      <w:r w:rsidR="00DE5803">
        <w:rPr>
          <w:i/>
        </w:rPr>
        <w:t xml:space="preserve">Multi </w:t>
      </w:r>
      <w:r w:rsidR="00DE5803">
        <w:t xml:space="preserve">was implemented to explore if simultaneous searches across different parts of the solution landscape might enhance diversification and offset penalization barriers.  </w:t>
      </w:r>
      <m:oMath>
        <m:r>
          <w:rPr>
            <w:rFonts w:ascii="Cambria Math" w:hAnsi="Cambria Math"/>
          </w:rPr>
          <m:t>k</m:t>
        </m:r>
      </m:oMath>
      <w:r w:rsidR="00DE5803">
        <w:t xml:space="preserve"> was varied between [1,10].  At </w:t>
      </w:r>
      <m:oMath>
        <m:r>
          <w:rPr>
            <w:rFonts w:ascii="Cambria Math" w:hAnsi="Cambria Math"/>
          </w:rPr>
          <m:t>k=1</m:t>
        </m:r>
      </m:oMath>
      <w:r w:rsidR="00DE5803">
        <w:t xml:space="preserve">, the algorithm devolves into GLS3. At greater values of </w:t>
      </w:r>
      <m:oMath>
        <m:r>
          <w:rPr>
            <w:rFonts w:ascii="Cambria Math" w:hAnsi="Cambria Math"/>
          </w:rPr>
          <m:t>k</m:t>
        </m:r>
      </m:oMath>
      <w:r w:rsidR="00DE5803">
        <w:t xml:space="preserve">, values were generally uncorrelated in the range 3.916-4.312.  The reason for this might have been negative consequences stemming from sharing the same penalty matrix.  It is conjectured that not sharing them </w:t>
      </w:r>
      <w:r w:rsidR="00E4280F">
        <w:t>will</w:t>
      </w:r>
      <w:r w:rsidR="00DE5803">
        <w:t xml:space="preserve"> produce more robust values at least better than GLS3 since its minimum was 2.696, or 1.173 lower than 3.869.</w:t>
      </w:r>
    </w:p>
    <w:p w14:paraId="40D47544" w14:textId="77777777" w:rsidR="00C678D7" w:rsidRDefault="00C678D7" w:rsidP="00C678D7">
      <w:pPr>
        <w:pStyle w:val="Heading2"/>
      </w:pPr>
      <w:r>
        <w:t>Extensions Addressing Permanent Penalization</w:t>
      </w:r>
    </w:p>
    <w:p w14:paraId="52FB7A68" w14:textId="77777777" w:rsidR="001658BC" w:rsidRDefault="001658BC" w:rsidP="001658BC">
      <w:pPr>
        <w:pStyle w:val="Heading3"/>
      </w:pPr>
      <m:oMath>
        <m:r>
          <w:rPr>
            <w:rFonts w:ascii="Cambria Math" w:hAnsi="Cambria Math"/>
          </w:rPr>
          <m:t>K</m:t>
        </m:r>
      </m:oMath>
      <w:r>
        <w:t xml:space="preserve"> Best Improvement Aspiration (AspGood)</w:t>
      </w:r>
    </w:p>
    <w:p w14:paraId="3948DAEA" w14:textId="3EF826D8" w:rsidR="006F215D" w:rsidRDefault="0063296F" w:rsidP="00680D3F">
      <w:r>
        <w:rPr>
          <w:i/>
        </w:rPr>
        <w:t>AspGood</w:t>
      </w:r>
      <w:r>
        <w:t xml:space="preserve"> was run with a variety of </w:t>
      </w:r>
      <m:oMath>
        <m:r>
          <w:rPr>
            <w:rFonts w:ascii="Cambria Math" w:hAnsi="Cambria Math"/>
          </w:rPr>
          <m:t>K∈</m:t>
        </m:r>
        <m:d>
          <m:dPr>
            <m:begChr m:val="["/>
            <m:endChr m:val="]"/>
            <m:ctrlPr>
              <w:rPr>
                <w:rFonts w:ascii="Cambria Math" w:hAnsi="Cambria Math"/>
                <w:i/>
              </w:rPr>
            </m:ctrlPr>
          </m:dPr>
          <m:e>
            <m:r>
              <w:rPr>
                <w:rFonts w:ascii="Cambria Math" w:hAnsi="Cambria Math"/>
              </w:rPr>
              <m:t>1..10</m:t>
            </m:r>
          </m:e>
        </m:d>
        <m:r>
          <w:rPr>
            <w:rFonts w:ascii="Cambria Math" w:hAnsi="Cambria Math"/>
          </w:rPr>
          <m:t>,[.2n,n]</m:t>
        </m:r>
      </m:oMath>
      <w:r>
        <w:t xml:space="preserve">.  Results across the entire range were sporadic and uncorrelated between </w:t>
      </w:r>
      <w:r w:rsidRPr="00DE6CC8">
        <w:t>3.657</w:t>
      </w:r>
      <w:r>
        <w:t xml:space="preserve">-4.161.  The best result </w:t>
      </w:r>
      <w:r w:rsidR="00CE1F98">
        <w:t xml:space="preserve">of </w:t>
      </w:r>
      <w:r w:rsidR="00CE1F98" w:rsidRPr="009365DD">
        <w:rPr>
          <w:b/>
        </w:rPr>
        <w:t>3.657</w:t>
      </w:r>
      <w:r w:rsidR="00CE1F98">
        <w:t xml:space="preserve"> </w:t>
      </w:r>
      <w:r w:rsidR="00AA149A">
        <w:t>is produced from setting</w:t>
      </w:r>
      <w:r>
        <w:t xml:space="preserve"> </w:t>
      </w:r>
      <m:oMath>
        <m:r>
          <w:rPr>
            <w:rFonts w:ascii="Cambria Math" w:hAnsi="Cambria Math"/>
          </w:rPr>
          <m:t>K=7</m:t>
        </m:r>
      </m:oMath>
      <w:r>
        <w:t>.</w:t>
      </w:r>
      <w:r w:rsidR="00AC79DF">
        <w:t xml:space="preserve">  It appears that using </w:t>
      </w:r>
      <m:oMath>
        <m:r>
          <w:rPr>
            <w:rFonts w:ascii="Cambria Math" w:hAnsi="Cambria Math"/>
          </w:rPr>
          <m:t>K&gt;1</m:t>
        </m:r>
      </m:oMath>
      <w:r w:rsidR="00CE1F98">
        <w:t xml:space="preserve"> </w:t>
      </w:r>
      <w:r w:rsidR="00AC79DF">
        <w:t xml:space="preserve"> marginally achieves better results than the simpler </w:t>
      </w:r>
      <w:r w:rsidR="00AC79DF">
        <w:rPr>
          <w:i/>
        </w:rPr>
        <w:t>AspBest</w:t>
      </w:r>
      <w:r w:rsidR="00AC79DF">
        <w:t xml:space="preserve">, where </w:t>
      </w:r>
      <m:oMath>
        <m:r>
          <w:rPr>
            <w:rFonts w:ascii="Cambria Math" w:hAnsi="Cambria Math"/>
          </w:rPr>
          <m:t>K=1</m:t>
        </m:r>
      </m:oMath>
      <w:r w:rsidR="00AC79DF">
        <w:t xml:space="preserve">.  </w:t>
      </w:r>
      <w:r w:rsidR="003A45A1">
        <w:t>Hence,</w:t>
      </w:r>
      <w:r w:rsidR="00C05994">
        <w:t xml:space="preserve"> it appears that allowing multiple forced moves to elite solutions enhances </w:t>
      </w:r>
      <w:r w:rsidR="008439F4">
        <w:t>exploitation</w:t>
      </w:r>
      <w:r w:rsidR="006F215D">
        <w:t xml:space="preserve"> due to </w:t>
      </w:r>
      <w:r w:rsidR="00B43FB6">
        <w:t>longer</w:t>
      </w:r>
      <w:r w:rsidR="006F215D">
        <w:t xml:space="preserve"> operation on the original landscape</w:t>
      </w:r>
      <w:r w:rsidR="00C05994">
        <w:t>.</w:t>
      </w:r>
    </w:p>
    <w:p w14:paraId="01488494" w14:textId="77777777" w:rsidR="006F215D" w:rsidRDefault="006F215D" w:rsidP="006F215D">
      <w:pPr>
        <w:pStyle w:val="Heading3"/>
      </w:pPr>
      <w:r>
        <w:t>Best Objective Function Move (BestMove, BestMovePr)</w:t>
      </w:r>
    </w:p>
    <w:p w14:paraId="7B700B5D" w14:textId="2883793D" w:rsidR="00C678D7" w:rsidRPr="00CE1F98" w:rsidRDefault="00C05994" w:rsidP="00FA5829">
      <w:pPr>
        <w:rPr>
          <w:i/>
        </w:rPr>
      </w:pPr>
      <w:r>
        <w:t xml:space="preserve">  </w:t>
      </w:r>
      <w:r w:rsidR="00CE1F98">
        <w:rPr>
          <w:i/>
        </w:rPr>
        <w:t>BestMove</w:t>
      </w:r>
      <w:r w:rsidR="00CE1F98">
        <w:t xml:space="preserve"> was tested on a variety of intervals</w:t>
      </w:r>
      <w:r w:rsidR="00AF17E1">
        <w:t xml:space="preserve">, </w:t>
      </w:r>
      <m:oMath>
        <m:r>
          <w:rPr>
            <w:rFonts w:ascii="Cambria Math" w:hAnsi="Cambria Math"/>
          </w:rPr>
          <m:t>i∈[.1n,</m:t>
        </m:r>
        <m:sSup>
          <m:sSupPr>
            <m:ctrlPr>
              <w:rPr>
                <w:rFonts w:ascii="Cambria Math" w:hAnsi="Cambria Math"/>
                <w:i/>
              </w:rPr>
            </m:ctrlPr>
          </m:sSupPr>
          <m:e>
            <m:r>
              <w:rPr>
                <w:rFonts w:ascii="Cambria Math" w:hAnsi="Cambria Math"/>
              </w:rPr>
              <m:t>n</m:t>
            </m:r>
          </m:e>
          <m:sup>
            <m:r>
              <w:rPr>
                <w:rFonts w:ascii="Cambria Math" w:hAnsi="Cambria Math"/>
              </w:rPr>
              <m:t>2</m:t>
            </m:r>
          </m:sup>
        </m:sSup>
      </m:oMath>
      <w:r w:rsidR="00CE1F98">
        <w:t xml:space="preserve">].  Results were slightly correlated favoring smaller </w:t>
      </w:r>
      <w:r w:rsidR="00AF17E1">
        <w:t xml:space="preserve"> </w:t>
      </w:r>
      <m:oMath>
        <m:r>
          <w:rPr>
            <w:rFonts w:ascii="Cambria Math" w:hAnsi="Cambria Math"/>
          </w:rPr>
          <m:t>i</m:t>
        </m:r>
      </m:oMath>
      <w:r w:rsidR="00AF17E1">
        <w:t xml:space="preserve"> </w:t>
      </w:r>
      <w:r w:rsidR="00CE1F98">
        <w:t xml:space="preserve">around </w:t>
      </w:r>
      <m:oMath>
        <m:r>
          <w:rPr>
            <w:rFonts w:ascii="Cambria Math" w:hAnsi="Cambria Math"/>
          </w:rPr>
          <m:t>[.5n, 4n]</m:t>
        </m:r>
      </m:oMath>
      <w:r w:rsidR="00CE1F98">
        <w:t xml:space="preserve"> with values of 3.673-3.89.  Elsewhere, results varied </w:t>
      </w:r>
      <w:r w:rsidR="00B46DCB">
        <w:t>from</w:t>
      </w:r>
      <w:r w:rsidR="00CE1F98">
        <w:t xml:space="preserve"> 3.762-4.051.  </w:t>
      </w:r>
      <w:r w:rsidR="006872B8">
        <w:t xml:space="preserve">The best value was </w:t>
      </w:r>
      <m:oMath>
        <m:r>
          <w:rPr>
            <w:rFonts w:ascii="Cambria Math" w:hAnsi="Cambria Math"/>
          </w:rPr>
          <m:t>i=n</m:t>
        </m:r>
      </m:oMath>
      <w:r w:rsidR="00AF17E1">
        <w:t xml:space="preserve"> producing </w:t>
      </w:r>
      <w:r w:rsidR="00AF17E1" w:rsidRPr="00DE7A25">
        <w:t>3.673</w:t>
      </w:r>
      <w:r w:rsidR="00AF17E1">
        <w:t>.</w:t>
      </w:r>
      <w:r w:rsidR="00FA5829">
        <w:t xml:space="preserve">  </w:t>
      </w:r>
      <w:r w:rsidR="00E85E47">
        <w:rPr>
          <w:i/>
        </w:rPr>
        <w:t xml:space="preserve">BestMovePr </w:t>
      </w:r>
      <w:r w:rsidR="00830389">
        <w:t xml:space="preserve">was tested with </w:t>
      </w:r>
      <w:r w:rsidR="00F425B8">
        <w:t>probabilit</w:t>
      </w:r>
      <w:r w:rsidR="000611C5">
        <w:t>ies</w:t>
      </w:r>
      <w:r w:rsidR="00830389">
        <w:t xml:space="preserve"> </w:t>
      </w:r>
      <m:oMath>
        <m:r>
          <w:rPr>
            <w:rFonts w:ascii="Cambria Math" w:hAnsi="Cambria Math"/>
          </w:rPr>
          <m:t>pr∈</m:t>
        </m:r>
        <m:d>
          <m:dPr>
            <m:begChr m:val="["/>
            <m:endChr m:val="]"/>
            <m:ctrlPr>
              <w:rPr>
                <w:rFonts w:ascii="Cambria Math" w:hAnsi="Cambria Math"/>
                <w:i/>
              </w:rPr>
            </m:ctrlPr>
          </m:dPr>
          <m:e>
            <m:r>
              <w:rPr>
                <w:rFonts w:ascii="Cambria Math" w:hAnsi="Cambria Math"/>
              </w:rPr>
              <m:t>.05,.5</m:t>
            </m:r>
          </m:e>
        </m:d>
      </m:oMath>
      <w:r w:rsidR="00830389">
        <w:t xml:space="preserve">.  Results were variable (3.614-4.013) until </w:t>
      </w:r>
      <m:oMath>
        <m:r>
          <w:rPr>
            <w:rFonts w:ascii="Cambria Math" w:hAnsi="Cambria Math"/>
          </w:rPr>
          <m:t>pr&gt;4</m:t>
        </m:r>
      </m:oMath>
      <w:r w:rsidR="00830389">
        <w:t xml:space="preserve"> when results degenerated (4.727-4.865).  </w:t>
      </w:r>
      <w:r w:rsidR="00D33A5D">
        <w:t xml:space="preserve">The optimal values found were </w:t>
      </w:r>
      <m:oMath>
        <m:r>
          <w:rPr>
            <w:rFonts w:ascii="Cambria Math" w:hAnsi="Cambria Math"/>
          </w:rPr>
          <m:t>pr=.35</m:t>
        </m:r>
      </m:oMath>
      <w:r w:rsidR="00D33A5D">
        <w:t xml:space="preserve"> giving </w:t>
      </w:r>
      <w:r w:rsidR="00D33A5D" w:rsidRPr="00D33A5D">
        <w:rPr>
          <w:b/>
        </w:rPr>
        <w:t>3.614</w:t>
      </w:r>
      <w:r w:rsidR="00D33A5D">
        <w:t>.</w:t>
      </w:r>
      <w:r w:rsidR="00FA5829">
        <w:t xml:space="preserve">  It can be concluded that regular relaxation of the penalties for a single move enhances GLS3.</w:t>
      </w:r>
      <w:r w:rsidR="00654913">
        <w:t xml:space="preserve">  Furthermore, </w:t>
      </w:r>
      <w:r w:rsidR="00CE6FF1">
        <w:t>using intervals obtained more stable results than probabilities</w:t>
      </w:r>
      <w:r w:rsidR="00C9654B">
        <w:t xml:space="preserve">.  </w:t>
      </w:r>
      <w:r w:rsidR="00654913">
        <w:t xml:space="preserve"> </w:t>
      </w:r>
      <w:r w:rsidR="00D33A5D">
        <w:t xml:space="preserve"> </w:t>
      </w:r>
      <w:r w:rsidR="00AF17E1">
        <w:t xml:space="preserve">  </w:t>
      </w:r>
    </w:p>
    <w:p w14:paraId="720FCAD5" w14:textId="77777777" w:rsidR="0092016E" w:rsidRPr="00D60845" w:rsidRDefault="0092016E" w:rsidP="0092016E">
      <w:pPr>
        <w:pStyle w:val="Heading3"/>
      </w:pPr>
      <w:r>
        <w:t>Steepest Descent (SDAlways, SDInterval)</w:t>
      </w:r>
    </w:p>
    <w:p w14:paraId="003C119B" w14:textId="6C8C688E" w:rsidR="00F45D06" w:rsidRDefault="00B43FB6" w:rsidP="00680D3F">
      <w:r>
        <w:rPr>
          <w:i/>
        </w:rPr>
        <w:t>SDAlways</w:t>
      </w:r>
      <w:r>
        <w:t xml:space="preserve"> </w:t>
      </w:r>
      <w:r w:rsidR="00F71908">
        <w:t xml:space="preserve">has </w:t>
      </w:r>
      <w:r>
        <w:t xml:space="preserve">no additional parameters.  Results were an unsatisfactory 6.332.  However, </w:t>
      </w:r>
      <w:r>
        <w:rPr>
          <w:i/>
        </w:rPr>
        <w:t>SDInterval</w:t>
      </w:r>
      <w:r>
        <w:t xml:space="preserve"> produced much better results.  </w:t>
      </w:r>
      <w:r>
        <w:rPr>
          <w:i/>
        </w:rPr>
        <w:t>SDInterval</w:t>
      </w:r>
      <w:r>
        <w:t xml:space="preserve"> was run </w:t>
      </w:r>
      <w:r w:rsidR="008835C7">
        <w:t xml:space="preserve">on 25 different intervals </w:t>
      </w:r>
      <m:oMath>
        <m:r>
          <w:rPr>
            <w:rFonts w:ascii="Cambria Math" w:hAnsi="Cambria Math"/>
          </w:rPr>
          <m:t>i∈</m:t>
        </m:r>
        <m:d>
          <m:dPr>
            <m:begChr m:val="["/>
            <m:endChr m:val="]"/>
            <m:ctrlPr>
              <w:rPr>
                <w:rFonts w:ascii="Cambria Math" w:hAnsi="Cambria Math"/>
                <w:i/>
              </w:rPr>
            </m:ctrlPr>
          </m:dPr>
          <m:e>
            <m:r>
              <w:rPr>
                <w:rFonts w:ascii="Cambria Math" w:hAnsi="Cambria Math"/>
              </w:rPr>
              <m:t>.1n,14</m:t>
            </m:r>
            <m:sSup>
              <m:sSupPr>
                <m:ctrlPr>
                  <w:rPr>
                    <w:rFonts w:ascii="Cambria Math" w:hAnsi="Cambria Math"/>
                    <w:i/>
                  </w:rPr>
                </m:ctrlPr>
              </m:sSupPr>
              <m:e>
                <m:r>
                  <w:rPr>
                    <w:rFonts w:ascii="Cambria Math" w:hAnsi="Cambria Math"/>
                  </w:rPr>
                  <m:t>n</m:t>
                </m:r>
              </m:e>
              <m:sup>
                <m:r>
                  <w:rPr>
                    <w:rFonts w:ascii="Cambria Math" w:hAnsi="Cambria Math"/>
                  </w:rPr>
                  <m:t>2</m:t>
                </m:r>
              </m:sup>
            </m:sSup>
          </m:e>
        </m:d>
      </m:oMath>
      <w:r w:rsidR="008835C7">
        <w:t xml:space="preserve">.  </w:t>
      </w:r>
      <w:r w:rsidR="0030269F">
        <w:t xml:space="preserve">Results grossly improved from </w:t>
      </w:r>
      <m:oMath>
        <m:d>
          <m:dPr>
            <m:begChr m:val="["/>
            <m:ctrlPr>
              <w:rPr>
                <w:rFonts w:ascii="Cambria Math" w:hAnsi="Cambria Math"/>
                <w:i/>
              </w:rPr>
            </m:ctrlPr>
          </m:dPr>
          <m:e>
            <m:r>
              <w:rPr>
                <w:rFonts w:ascii="Cambria Math" w:hAnsi="Cambria Math"/>
              </w:rPr>
              <m:t>.1n, .5n</m:t>
            </m:r>
          </m:e>
        </m:d>
      </m:oMath>
      <w:r w:rsidR="0030269F">
        <w:t xml:space="preserve"> givin</w:t>
      </w:r>
      <w:r w:rsidR="001E7704">
        <w:t xml:space="preserve">g 13.716-5.525.  Beyond </w:t>
      </w:r>
      <m:oMath>
        <m:r>
          <w:rPr>
            <w:rFonts w:ascii="Cambria Math" w:hAnsi="Cambria Math"/>
          </w:rPr>
          <m:t>i=5n</m:t>
        </m:r>
      </m:oMath>
      <w:r w:rsidR="001E7704">
        <w:t xml:space="preserve">, values steadied with </w:t>
      </w:r>
      <w:r w:rsidR="002373BF">
        <w:t>weak</w:t>
      </w:r>
      <w:r w:rsidR="001E7704">
        <w:t xml:space="preserve"> positive correlation</w:t>
      </w:r>
      <w:r w:rsidR="004F318D">
        <w:t xml:space="preserve"> in </w:t>
      </w:r>
      <w:r w:rsidR="00D1069A">
        <w:t>3.565-4.191</w:t>
      </w:r>
      <w:r w:rsidR="001E7704">
        <w:t>.</w:t>
      </w:r>
      <w:r w:rsidR="004F318D">
        <w:t xml:space="preserve"> </w:t>
      </w:r>
      <w:r w:rsidR="001E7704">
        <w:t xml:space="preserve"> </w:t>
      </w:r>
      <w:r w:rsidR="00181690">
        <w:t xml:space="preserve">The best result of </w:t>
      </w:r>
      <w:r w:rsidR="00181690" w:rsidRPr="007E14EE">
        <w:rPr>
          <w:b/>
        </w:rPr>
        <w:t>3.565</w:t>
      </w:r>
      <w:r w:rsidR="00181690">
        <w:t xml:space="preserve"> was found </w:t>
      </w:r>
      <w:r w:rsidR="006B57A0">
        <w:t>when</w:t>
      </w:r>
      <w:r w:rsidR="00181690">
        <w:t xml:space="preserve"> </w:t>
      </w:r>
      <m:oMath>
        <m:r>
          <w:rPr>
            <w:rFonts w:ascii="Cambria Math" w:hAnsi="Cambria Math"/>
          </w:rPr>
          <m:t>i=1.5n</m:t>
        </m:r>
      </m:oMath>
      <w:r w:rsidR="00181690">
        <w:t>.</w:t>
      </w:r>
      <w:r w:rsidR="007A3711">
        <w:t xml:space="preserve">  Clearly running SD too often is unwise; however, on low intervals SD is found to improve GLS.  It appears that regular relaxation of the penalties for a sequence of moves </w:t>
      </w:r>
      <w:r w:rsidR="00D80563">
        <w:t>(</w:t>
      </w:r>
      <w:r w:rsidR="00D80563">
        <w:rPr>
          <w:i/>
        </w:rPr>
        <w:t>SDInterval</w:t>
      </w:r>
      <w:r w:rsidR="00D80563" w:rsidRPr="00D80563">
        <w:t>)</w:t>
      </w:r>
      <w:r w:rsidR="00D80563">
        <w:rPr>
          <w:i/>
        </w:rPr>
        <w:t xml:space="preserve"> </w:t>
      </w:r>
      <w:r w:rsidR="007A3711">
        <w:t xml:space="preserve">is </w:t>
      </w:r>
      <w:r w:rsidR="00AF5C4D">
        <w:t>more advantageous than a single move</w:t>
      </w:r>
      <w:r w:rsidR="007A3711">
        <w:t xml:space="preserve"> (</w:t>
      </w:r>
      <w:r w:rsidR="007A3711">
        <w:rPr>
          <w:i/>
        </w:rPr>
        <w:t>BestMove)</w:t>
      </w:r>
      <w:r w:rsidR="007A3711">
        <w:t xml:space="preserve">. </w:t>
      </w:r>
      <w:r w:rsidR="00CC02E0">
        <w:t xml:space="preserve">  </w:t>
      </w:r>
      <w:r w:rsidR="001E7704">
        <w:t xml:space="preserve"> </w:t>
      </w:r>
    </w:p>
    <w:p w14:paraId="666AB4DF" w14:textId="1E779A84" w:rsidR="00F71908" w:rsidRPr="00B43FB6" w:rsidRDefault="00F71908" w:rsidP="00F71908">
      <w:pPr>
        <w:pStyle w:val="Heading3"/>
      </w:pPr>
      <w:r>
        <w:lastRenderedPageBreak/>
        <w:t>Evaporation</w:t>
      </w:r>
    </w:p>
    <w:p w14:paraId="0B55AAEC" w14:textId="0D55287A" w:rsidR="000037E5" w:rsidRDefault="00DE5803" w:rsidP="00680D3F">
      <w:r>
        <w:t xml:space="preserve">  </w:t>
      </w:r>
      <w:r w:rsidR="00EB1FFF">
        <w:t>T</w:t>
      </w:r>
      <w:r w:rsidR="00B311F9">
        <w:t>he results f</w:t>
      </w:r>
      <w:r w:rsidR="001B14A0">
        <w:t xml:space="preserve">or partial penalization </w:t>
      </w:r>
      <w:r w:rsidR="00CA0DA6">
        <w:t>variants</w:t>
      </w:r>
      <w:r w:rsidR="001B14A0">
        <w:t xml:space="preserve"> </w:t>
      </w:r>
      <w:r w:rsidR="001F13F8">
        <w:t>follow</w:t>
      </w:r>
      <w:r w:rsidR="001B14A0">
        <w:t>.</w:t>
      </w:r>
      <w:r w:rsidR="00FE5322">
        <w:t xml:space="preserve">  All </w:t>
      </w:r>
      <w:r w:rsidR="00CA0DA6">
        <w:t>variants</w:t>
      </w:r>
      <w:r w:rsidR="00FE5322">
        <w:t xml:space="preserve"> used the default penalization amount of 1.0, with an evaporation amount of</w:t>
      </w:r>
      <w:r w:rsidR="004678E0">
        <w:t xml:space="preserve"> .9.</w:t>
      </w:r>
      <w:r w:rsidR="001F13F8">
        <w:t xml:space="preserve"> </w:t>
      </w:r>
      <w:r w:rsidR="007B6301">
        <w:rPr>
          <w:i/>
        </w:rPr>
        <w:t>Worst</w:t>
      </w:r>
      <w:r w:rsidR="007B6301">
        <w:t xml:space="preserve"> gave 4.016, </w:t>
      </w:r>
      <w:r w:rsidR="007B6301">
        <w:rPr>
          <w:i/>
        </w:rPr>
        <w:t>AllWorst</w:t>
      </w:r>
      <w:r w:rsidR="007B6301">
        <w:t xml:space="preserve"> gave </w:t>
      </w:r>
      <w:r w:rsidR="007B6301" w:rsidRPr="007B6301">
        <w:rPr>
          <w:b/>
        </w:rPr>
        <w:t>3.455</w:t>
      </w:r>
      <w:r w:rsidR="007B6301">
        <w:t xml:space="preserve">, </w:t>
      </w:r>
      <w:r w:rsidR="007B6301">
        <w:rPr>
          <w:i/>
        </w:rPr>
        <w:t>Late</w:t>
      </w:r>
      <w:r w:rsidR="007B6301">
        <w:t xml:space="preserve"> gave 4.291, and </w:t>
      </w:r>
      <w:r w:rsidR="007B6301">
        <w:rPr>
          <w:i/>
        </w:rPr>
        <w:t>AllLate</w:t>
      </w:r>
      <w:r w:rsidR="007B6301">
        <w:t xml:space="preserve"> gave 3.675.  </w:t>
      </w:r>
      <w:r w:rsidR="008E262B">
        <w:t xml:space="preserve">In both cases, the </w:t>
      </w:r>
      <w:r w:rsidR="008E262B">
        <w:rPr>
          <w:i/>
        </w:rPr>
        <w:t>All</w:t>
      </w:r>
      <w:r w:rsidR="008E262B">
        <w:t xml:space="preserve"> versions, where all penalties were reduced weighted by some criteria, either penalty or lateness, produced much better values than their counterpart.</w:t>
      </w:r>
      <w:r w:rsidR="00FE5322">
        <w:t xml:space="preserve">  It appears that addressing penalization rather than diversification when evaporating prove</w:t>
      </w:r>
      <w:r w:rsidR="00B57BA8">
        <w:t>s</w:t>
      </w:r>
      <w:r w:rsidR="005D704B">
        <w:t xml:space="preserve"> more advantageous</w:t>
      </w:r>
      <w:r w:rsidR="00FE5322">
        <w:t>.</w:t>
      </w:r>
      <w:r w:rsidR="002102D9">
        <w:t xml:space="preserve">    </w:t>
      </w:r>
      <w:r w:rsidR="008009BA">
        <w:t xml:space="preserve">  </w:t>
      </w:r>
    </w:p>
    <w:p w14:paraId="0E214065" w14:textId="514E269A" w:rsidR="00B3647D" w:rsidRDefault="00CA0DA6" w:rsidP="00680D3F">
      <w:r>
        <w:t>The results for f</w:t>
      </w:r>
      <w:r w:rsidR="007F2B47">
        <w:t xml:space="preserve">ull penalization </w:t>
      </w:r>
      <w:r>
        <w:t>variants</w:t>
      </w:r>
      <w:r w:rsidR="007F2B47">
        <w:t xml:space="preserve"> follow.</w:t>
      </w:r>
      <w:r w:rsidR="00842D34">
        <w:t xml:space="preserve">  The finest grained</w:t>
      </w:r>
      <w:r w:rsidR="00716701">
        <w:t xml:space="preserve"> </w:t>
      </w:r>
      <w:r w:rsidR="00842D34">
        <w:t>evaporation scheme,</w:t>
      </w:r>
      <w:r w:rsidR="00716701">
        <w:t xml:space="preserve"> </w:t>
      </w:r>
      <w:r w:rsidR="00842D34">
        <w:rPr>
          <w:i/>
        </w:rPr>
        <w:t>EvapOnSwap</w:t>
      </w:r>
      <w:r w:rsidR="00842D34">
        <w:t xml:space="preserve">, was run with varying </w:t>
      </w:r>
      <m:oMath>
        <m:r>
          <w:rPr>
            <w:rFonts w:ascii="Cambria Math" w:hAnsi="Cambria Math"/>
          </w:rPr>
          <m:t>d∈[.0005, .05]</m:t>
        </m:r>
      </m:oMath>
      <w:r w:rsidR="00842D34">
        <w:t xml:space="preserve"> producing poor values of 6.075-17.301.  The more intense the reduction the stronger a result’s quality degraded, at an exponential rate.  </w:t>
      </w:r>
      <w:r w:rsidR="001736D0">
        <w:rPr>
          <w:i/>
        </w:rPr>
        <w:t>EvapOnInterval</w:t>
      </w:r>
      <w:r w:rsidR="001736D0">
        <w:t xml:space="preserve"> was the most aggressively tested variant with 70 unique tests for varying intervals </w:t>
      </w:r>
      <m:oMath>
        <m:r>
          <w:rPr>
            <w:rFonts w:ascii="Cambria Math" w:hAnsi="Cambria Math"/>
          </w:rPr>
          <m:t>i∈[.1n,64</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rsidR="00FF2429">
        <w:t xml:space="preserve"> of varying reduction strengths </w:t>
      </w:r>
      <m:oMath>
        <m:r>
          <w:rPr>
            <w:rFonts w:ascii="Cambria Math" w:hAnsi="Cambria Math"/>
          </w:rPr>
          <m:t>d∈[.025, .75]</m:t>
        </m:r>
      </m:oMath>
      <w:r w:rsidR="00FF2429">
        <w:t xml:space="preserve">.  </w:t>
      </w:r>
      <w:r w:rsidR="00D82085">
        <w:t>For all</w:t>
      </w:r>
      <w:r w:rsidR="00FF2429">
        <w:t xml:space="preserve"> </w:t>
      </w:r>
      <m:oMath>
        <m:r>
          <w:rPr>
            <w:rFonts w:ascii="Cambria Math" w:hAnsi="Cambria Math"/>
          </w:rPr>
          <m:t>δ</m:t>
        </m:r>
      </m:oMath>
      <w:r w:rsidR="00FF2429">
        <w:t xml:space="preserve">, using too low an interval produced excessively poor results of 13.111-8.343.  </w:t>
      </w:r>
      <w:r w:rsidR="00043251">
        <w:t xml:space="preserve">Results sharply increased in quality and levelled off or slowly decreased in quality for increasing </w:t>
      </w:r>
      <m:oMath>
        <m:r>
          <w:rPr>
            <w:rFonts w:ascii="Cambria Math" w:hAnsi="Cambria Math"/>
          </w:rPr>
          <m:t>i</m:t>
        </m:r>
      </m:oMath>
      <w:r w:rsidR="00043251">
        <w:t xml:space="preserve"> over all </w:t>
      </w:r>
      <m:oMath>
        <m:r>
          <w:rPr>
            <w:rFonts w:ascii="Cambria Math" w:hAnsi="Cambria Math"/>
          </w:rPr>
          <m:t>δ</m:t>
        </m:r>
      </m:oMath>
      <w:r w:rsidR="00043251">
        <w:t>.</w:t>
      </w:r>
      <w:r w:rsidR="00875A6C">
        <w:t xml:space="preserve">  This taper curve was more pronounced the smaller </w:t>
      </w:r>
      <m:oMath>
        <m:r>
          <w:rPr>
            <w:rFonts w:ascii="Cambria Math" w:hAnsi="Cambria Math"/>
          </w:rPr>
          <m:t>d</m:t>
        </m:r>
      </m:oMath>
      <w:r w:rsidR="00875A6C">
        <w:t xml:space="preserve"> became.</w:t>
      </w:r>
      <w:r w:rsidR="00022A82">
        <w:t xml:space="preserve">  In other words, larger </w:t>
      </w:r>
      <m:oMath>
        <m:r>
          <w:rPr>
            <w:rFonts w:ascii="Cambria Math" w:hAnsi="Cambria Math"/>
          </w:rPr>
          <m:t>d</m:t>
        </m:r>
      </m:oMath>
      <w:r w:rsidR="00022A82">
        <w:t xml:space="preserve"> needed larger </w:t>
      </w:r>
      <m:oMath>
        <m:r>
          <w:rPr>
            <w:rFonts w:ascii="Cambria Math" w:hAnsi="Cambria Math"/>
          </w:rPr>
          <m:t>i</m:t>
        </m:r>
      </m:oMath>
      <w:r w:rsidR="00022A82">
        <w:t xml:space="preserve"> but generally produced better</w:t>
      </w:r>
      <w:r w:rsidR="001B5557">
        <w:t>,</w:t>
      </w:r>
      <w:r w:rsidR="00022A82">
        <w:t xml:space="preserve"> more stable results.</w:t>
      </w:r>
      <w:r w:rsidR="003B578D">
        <w:t xml:space="preserve">  The </w:t>
      </w:r>
      <w:r w:rsidR="0025783E">
        <w:t>range of values were 3.23-13.11.</w:t>
      </w:r>
      <w:r w:rsidR="00D001A9">
        <w:t xml:space="preserve">  </w:t>
      </w:r>
      <w:r w:rsidR="000049B7">
        <w:t xml:space="preserve">Best results were </w:t>
      </w:r>
      <w:r w:rsidR="006C099F">
        <w:t>3</w:t>
      </w:r>
      <w:r w:rsidR="00A44DB7">
        <w:t xml:space="preserve">.23-3.472 for </w:t>
      </w:r>
      <w:r w:rsidR="00584A73">
        <w:t>8</w:t>
      </w:r>
      <w:r w:rsidR="00A44DB7">
        <w:t xml:space="preserve"> tests</w:t>
      </w:r>
      <w:r w:rsidR="00DE0DFF">
        <w:t xml:space="preserve"> </w:t>
      </w:r>
      <w:r w:rsidR="0013649C">
        <w:t>over</w:t>
      </w:r>
      <w:r w:rsidR="00DE0DFF">
        <w:t xml:space="preserve"> </w:t>
      </w:r>
      <m:oMath>
        <m:r>
          <w:rPr>
            <w:rFonts w:ascii="Cambria Math" w:hAnsi="Cambria Math"/>
          </w:rPr>
          <m:t>d∈</m:t>
        </m:r>
        <m:d>
          <m:dPr>
            <m:begChr m:val="["/>
            <m:endChr m:val="]"/>
            <m:ctrlPr>
              <w:rPr>
                <w:rFonts w:ascii="Cambria Math" w:hAnsi="Cambria Math"/>
                <w:i/>
              </w:rPr>
            </m:ctrlPr>
          </m:dPr>
          <m:e>
            <m:r>
              <w:rPr>
                <w:rFonts w:ascii="Cambria Math" w:hAnsi="Cambria Math"/>
              </w:rPr>
              <m:t>.2, .5</m:t>
            </m:r>
          </m:e>
        </m:d>
        <m:r>
          <w:rPr>
            <w:rFonts w:ascii="Cambria Math" w:hAnsi="Cambria Math"/>
          </w:rPr>
          <m:t>, i∈[.5</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8</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rsidR="00A44DB7">
        <w:t xml:space="preserve">.  </w:t>
      </w:r>
      <w:r w:rsidR="00DA6197">
        <w:t xml:space="preserve">More precisely, </w:t>
      </w:r>
      <m:oMath>
        <m:r>
          <w:rPr>
            <w:rFonts w:ascii="Cambria Math" w:hAnsi="Cambria Math"/>
          </w:rPr>
          <m:t>δ=.05, i=20n</m:t>
        </m:r>
      </m:oMath>
      <w:r w:rsidR="00DA6197">
        <w:t xml:space="preserve"> yielded </w:t>
      </w:r>
      <w:r w:rsidR="00DA6197" w:rsidRPr="00DA6197">
        <w:rPr>
          <w:b/>
        </w:rPr>
        <w:t>3.23</w:t>
      </w:r>
      <w:r w:rsidR="00DA6197">
        <w:t xml:space="preserve">, and </w:t>
      </w:r>
      <m:oMath>
        <m:r>
          <w:rPr>
            <w:rFonts w:ascii="Cambria Math" w:hAnsi="Cambria Math"/>
          </w:rPr>
          <m:t>δ=.2,i=2</m:t>
        </m:r>
        <m:sSup>
          <m:sSupPr>
            <m:ctrlPr>
              <w:rPr>
                <w:rFonts w:ascii="Cambria Math" w:hAnsi="Cambria Math"/>
                <w:i/>
              </w:rPr>
            </m:ctrlPr>
          </m:sSupPr>
          <m:e>
            <m:r>
              <w:rPr>
                <w:rFonts w:ascii="Cambria Math" w:hAnsi="Cambria Math"/>
              </w:rPr>
              <m:t>n</m:t>
            </m:r>
          </m:e>
          <m:sup>
            <m:r>
              <w:rPr>
                <w:rFonts w:ascii="Cambria Math" w:hAnsi="Cambria Math"/>
              </w:rPr>
              <m:t>2</m:t>
            </m:r>
          </m:sup>
        </m:sSup>
      </m:oMath>
      <w:r w:rsidR="00DA6197">
        <w:t xml:space="preserve"> yielded </w:t>
      </w:r>
      <w:r w:rsidR="00DA6197" w:rsidRPr="00DA6197">
        <w:rPr>
          <w:b/>
        </w:rPr>
        <w:t>3.241</w:t>
      </w:r>
      <w:r w:rsidR="00DA6197">
        <w:t>.</w:t>
      </w:r>
      <w:r w:rsidR="00C05511">
        <w:t xml:space="preserve">  </w:t>
      </w:r>
      <w:r w:rsidR="00C05511">
        <w:rPr>
          <w:i/>
        </w:rPr>
        <w:t>EvapOnImp</w:t>
      </w:r>
      <w:r w:rsidR="00C05511">
        <w:t xml:space="preserve"> was tested in </w:t>
      </w:r>
      <m:oMath>
        <m:r>
          <w:rPr>
            <w:rFonts w:ascii="Cambria Math" w:hAnsi="Cambria Math"/>
          </w:rPr>
          <m:t>δ∈[.2, 1.0]</m:t>
        </m:r>
      </m:oMath>
      <w:r w:rsidR="00F3604C">
        <w:t xml:space="preserve">.  Results steadily degraded from 4.417-6.531 until a sharp improvement occurred at </w:t>
      </w:r>
      <m:oMath>
        <m:r>
          <w:rPr>
            <w:rFonts w:ascii="Cambria Math" w:hAnsi="Cambria Math"/>
          </w:rPr>
          <m:t>δ=1</m:t>
        </m:r>
      </m:oMath>
      <w:r w:rsidR="00F3604C">
        <w:t xml:space="preserve"> of </w:t>
      </w:r>
      <w:r w:rsidR="00F3604C" w:rsidRPr="00F3604C">
        <w:rPr>
          <w:b/>
        </w:rPr>
        <w:t>3.739</w:t>
      </w:r>
      <w:r w:rsidR="00F3604C">
        <w:t>.</w:t>
      </w:r>
      <w:r w:rsidR="00877DC6">
        <w:t xml:space="preserve">  30 tests were run on </w:t>
      </w:r>
      <w:r w:rsidR="00877DC6">
        <w:rPr>
          <w:i/>
        </w:rPr>
        <w:t>EvapSinceImp</w:t>
      </w:r>
      <w:r w:rsidR="00877DC6">
        <w:t xml:space="preserve"> for </w:t>
      </w:r>
      <m:oMath>
        <m:r>
          <w:rPr>
            <w:rFonts w:ascii="Cambria Math" w:hAnsi="Cambria Math"/>
          </w:rPr>
          <m:t>δ∈</m:t>
        </m:r>
        <m:d>
          <m:dPr>
            <m:begChr m:val="{"/>
            <m:endChr m:val="}"/>
            <m:ctrlPr>
              <w:rPr>
                <w:rFonts w:ascii="Cambria Math" w:hAnsi="Cambria Math"/>
                <w:i/>
              </w:rPr>
            </m:ctrlPr>
          </m:dPr>
          <m:e>
            <m:r>
              <w:rPr>
                <w:rFonts w:ascii="Cambria Math" w:hAnsi="Cambria Math"/>
              </w:rPr>
              <m:t>.2, .5</m:t>
            </m:r>
          </m:e>
        </m:d>
        <m:r>
          <w:rPr>
            <w:rFonts w:ascii="Cambria Math" w:hAnsi="Cambria Math"/>
          </w:rPr>
          <m:t>, i∈[.1n,10</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rsidR="0002291F">
        <w:t xml:space="preserve"> with 7 tests producing 3.35-3.604</w:t>
      </w:r>
      <w:r w:rsidR="00877DC6">
        <w:t xml:space="preserve">.  </w:t>
      </w:r>
      <w:r w:rsidR="001639F9">
        <w:t xml:space="preserve">Results were better than </w:t>
      </w:r>
      <w:r w:rsidR="001639F9">
        <w:rPr>
          <w:i/>
        </w:rPr>
        <w:t>EvapOnImp</w:t>
      </w:r>
      <w:r w:rsidR="001639F9">
        <w:t xml:space="preserve"> with </w:t>
      </w:r>
      <w:r w:rsidR="001639F9" w:rsidRPr="001639F9">
        <w:rPr>
          <w:b/>
        </w:rPr>
        <w:t>3.35</w:t>
      </w:r>
      <w:r w:rsidR="001639F9">
        <w:t xml:space="preserve"> found at </w:t>
      </w:r>
      <m:oMath>
        <m:r>
          <w:rPr>
            <w:rFonts w:ascii="Cambria Math" w:hAnsi="Cambria Math"/>
          </w:rPr>
          <m:t>δ=.2,i=3</m:t>
        </m:r>
        <m:sSup>
          <m:sSupPr>
            <m:ctrlPr>
              <w:rPr>
                <w:rFonts w:ascii="Cambria Math" w:hAnsi="Cambria Math"/>
                <w:i/>
              </w:rPr>
            </m:ctrlPr>
          </m:sSupPr>
          <m:e>
            <m:r>
              <w:rPr>
                <w:rFonts w:ascii="Cambria Math" w:hAnsi="Cambria Math"/>
              </w:rPr>
              <m:t>n</m:t>
            </m:r>
          </m:e>
          <m:sup>
            <m:r>
              <w:rPr>
                <w:rFonts w:ascii="Cambria Math" w:hAnsi="Cambria Math"/>
              </w:rPr>
              <m:t>2</m:t>
            </m:r>
          </m:sup>
        </m:sSup>
      </m:oMath>
      <w:r w:rsidR="001639F9">
        <w:t>.</w:t>
      </w:r>
      <w:r w:rsidR="002E66D8">
        <w:t xml:space="preserve"> </w:t>
      </w:r>
      <w:r w:rsidR="00341000">
        <w:t xml:space="preserve">40 tests were run on </w:t>
      </w:r>
      <w:r w:rsidR="00341000">
        <w:rPr>
          <w:i/>
        </w:rPr>
        <w:t>EvapSinceImpDecay</w:t>
      </w:r>
      <w:r w:rsidR="00341000">
        <w:t xml:space="preserve"> over </w:t>
      </w:r>
      <m:oMath>
        <m:r>
          <w:rPr>
            <w:rFonts w:ascii="Cambria Math" w:hAnsi="Cambria Math"/>
          </w:rPr>
          <m:t>δ=1,i∈</m:t>
        </m:r>
        <m:d>
          <m:dPr>
            <m:begChr m:val="["/>
            <m:endChr m:val="]"/>
            <m:ctrlPr>
              <w:rPr>
                <w:rFonts w:ascii="Cambria Math" w:hAnsi="Cambria Math"/>
                <w:i/>
              </w:rPr>
            </m:ctrlPr>
          </m:dPr>
          <m:e>
            <m:r>
              <w:rPr>
                <w:rFonts w:ascii="Cambria Math" w:hAnsi="Cambria Math"/>
              </w:rPr>
              <m:t>n,8</m:t>
            </m:r>
            <m:sSup>
              <m:sSupPr>
                <m:ctrlPr>
                  <w:rPr>
                    <w:rFonts w:ascii="Cambria Math" w:hAnsi="Cambria Math"/>
                    <w:i/>
                  </w:rPr>
                </m:ctrlPr>
              </m:sSupPr>
              <m:e>
                <m:r>
                  <w:rPr>
                    <w:rFonts w:ascii="Cambria Math" w:hAnsi="Cambria Math"/>
                  </w:rPr>
                  <m:t>n</m:t>
                </m:r>
              </m:e>
              <m:sup>
                <m:r>
                  <w:rPr>
                    <w:rFonts w:ascii="Cambria Math" w:hAnsi="Cambria Math"/>
                  </w:rPr>
                  <m:t>2</m:t>
                </m:r>
              </m:sup>
            </m:sSup>
          </m:e>
        </m:d>
        <m:r>
          <w:rPr>
            <w:rFonts w:ascii="Cambria Math" w:hAnsi="Cambria Math"/>
          </w:rPr>
          <m:t xml:space="preserve">, </m:t>
        </m:r>
        <m:r>
          <m:rPr>
            <m:sty m:val="p"/>
          </m:rPr>
          <w:rPr>
            <w:rFonts w:ascii="Cambria Math" w:hAnsi="Cambria Math"/>
          </w:rPr>
          <m:t>ω∈[.5,.9]</m:t>
        </m:r>
      </m:oMath>
      <w:r w:rsidR="00341000">
        <w:t xml:space="preserve">, where </w:t>
      </w:r>
      <m:oMath>
        <m:r>
          <w:rPr>
            <w:rFonts w:ascii="Cambria Math" w:hAnsi="Cambria Math"/>
          </w:rPr>
          <m:t>ω</m:t>
        </m:r>
      </m:oMath>
      <w:r w:rsidR="00341000">
        <w:t xml:space="preserve"> is the decay rate.  </w:t>
      </w:r>
      <w:r w:rsidR="003C266C">
        <w:t xml:space="preserve">Generally all results were worse than </w:t>
      </w:r>
      <w:r w:rsidR="003C266C">
        <w:rPr>
          <w:i/>
        </w:rPr>
        <w:t>EvapSinceImp</w:t>
      </w:r>
      <w:r w:rsidR="003C266C">
        <w:t xml:space="preserve"> and no better than 3.557 when </w:t>
      </w:r>
      <m:oMath>
        <m:r>
          <w:rPr>
            <w:rFonts w:ascii="Cambria Math" w:hAnsi="Cambria Math"/>
          </w:rPr>
          <m:t>i=8</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ω=.9</m:t>
        </m:r>
      </m:oMath>
      <w:r w:rsidR="003C266C">
        <w:t>.</w:t>
      </w:r>
    </w:p>
    <w:p w14:paraId="4434D2A3" w14:textId="734584CC" w:rsidR="0048739B" w:rsidRDefault="00B3647D" w:rsidP="00680D3F">
      <w:r>
        <w:t xml:space="preserve">Based on these results, </w:t>
      </w:r>
      <w:r w:rsidR="00C405A5">
        <w:t xml:space="preserve">a roughly grained evaporation schedule is better than a finer one, with quality more pronounced for larger intervals at larger penalty reduction rates, up until a point.  </w:t>
      </w:r>
      <w:r w:rsidR="000E3C86">
        <w:t>Moreover</w:t>
      </w:r>
      <w:r w:rsidR="00C405A5">
        <w:t xml:space="preserve">, </w:t>
      </w:r>
      <w:r>
        <w:t xml:space="preserve">one can </w:t>
      </w:r>
      <w:r w:rsidR="00926E4F">
        <w:t xml:space="preserve">assert </w:t>
      </w:r>
      <w:r>
        <w:t>that GLS suffers from a permanent penalization weakness whereby evaporation to gradually reform the original landscape and forget poorly penalized features is vital to a more robust GLS</w:t>
      </w:r>
      <w:r w:rsidR="00C405A5">
        <w:t>.</w:t>
      </w:r>
    </w:p>
    <w:p w14:paraId="5B955A6C" w14:textId="77777777" w:rsidR="009C5927" w:rsidRDefault="009C5927" w:rsidP="009C5927">
      <w:pPr>
        <w:pStyle w:val="Heading2"/>
      </w:pPr>
      <w:r>
        <w:t>Other Extensions</w:t>
      </w:r>
    </w:p>
    <w:p w14:paraId="2FCE3C47" w14:textId="77777777" w:rsidR="002B3EE5" w:rsidRDefault="002B3EE5" w:rsidP="002B3EE5">
      <w:pPr>
        <w:pStyle w:val="Heading3"/>
      </w:pPr>
      <w:r>
        <w:t xml:space="preserve">Dynamic </w:t>
      </w:r>
      <m:oMath>
        <m:r>
          <w:rPr>
            <w:rFonts w:ascii="Cambria Math" w:hAnsi="Cambria Math"/>
          </w:rPr>
          <m:t>λ</m:t>
        </m:r>
      </m:oMath>
      <w:r>
        <w:t xml:space="preserve"> (LambdaPow)</w:t>
      </w:r>
    </w:p>
    <w:p w14:paraId="7FCAB3B3" w14:textId="77777777" w:rsidR="009C4130" w:rsidRPr="009C4130" w:rsidRDefault="00B34C45" w:rsidP="00680D3F">
      <w:r>
        <w:t xml:space="preserve">A variety of tests were run for </w:t>
      </w:r>
      <m:oMath>
        <m:sSub>
          <m:sSubPr>
            <m:ctrlPr>
              <w:rPr>
                <w:rFonts w:ascii="Cambria Math" w:hAnsi="Cambria Math"/>
                <w:i/>
              </w:rPr>
            </m:ctrlPr>
          </m:sSubPr>
          <m:e>
            <m:r>
              <w:rPr>
                <w:rFonts w:ascii="Cambria Math" w:hAnsi="Cambria Math"/>
              </w:rPr>
              <m:t>λ</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1,8</m:t>
            </m:r>
          </m:e>
        </m:d>
        <m:r>
          <w:rPr>
            <w:rFonts w:ascii="Cambria Math" w:hAnsi="Cambria Math"/>
          </w:rPr>
          <m:t>,  ϵ∈[1,3]</m:t>
        </m:r>
      </m:oMath>
      <w:r>
        <w:t xml:space="preserve"> producing poor results (5.438-10.038).  It is conjectured that either GLS requires static </w:t>
      </w:r>
      <m:oMath>
        <m:r>
          <w:rPr>
            <w:rFonts w:ascii="Cambria Math" w:hAnsi="Cambria Math"/>
          </w:rPr>
          <m:t>λ</m:t>
        </m:r>
      </m:oMath>
      <w:r>
        <w:t xml:space="preserve"> or that a different skewing </w:t>
      </w:r>
      <w:r w:rsidR="00B35A79">
        <w:t>curve</w:t>
      </w:r>
      <w:r w:rsidR="00815182">
        <w:t xml:space="preserve"> </w:t>
      </w:r>
      <w:r>
        <w:t xml:space="preserve">should be chosen producing </w:t>
      </w:r>
      <m:oMath>
        <m:r>
          <w:rPr>
            <w:rFonts w:ascii="Cambria Math" w:hAnsi="Cambria Math"/>
          </w:rPr>
          <m:t>λ</m:t>
        </m:r>
      </m:oMath>
      <w:r w:rsidR="00494CA9">
        <w:t xml:space="preserve"> </w:t>
      </w:r>
      <w:r>
        <w:t xml:space="preserve">no smaller but still favoring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xml:space="preserve">, similar to RoTS’ aspiration </w:t>
      </w:r>
      <w:r w:rsidR="00B35A79">
        <w:t>curve</w:t>
      </w:r>
      <w:r w:rsidR="00225D1B">
        <w:t>.</w:t>
      </w:r>
    </w:p>
    <w:p w14:paraId="5F9585BB" w14:textId="7AF8AA0C" w:rsidR="000550FE" w:rsidRDefault="000550FE" w:rsidP="000550FE">
      <w:pPr>
        <w:pStyle w:val="Heading3"/>
      </w:pPr>
      <w:r>
        <w:t>Penalization Schemes</w:t>
      </w:r>
    </w:p>
    <w:p w14:paraId="3BD2D822" w14:textId="236ED229" w:rsidR="00D92F64" w:rsidRDefault="00BF0165" w:rsidP="00113658">
      <w:r>
        <w:t xml:space="preserve">Let </w:t>
      </w:r>
      <m:oMath>
        <m:r>
          <w:rPr>
            <w:rFonts w:ascii="Cambria Math" w:hAnsi="Cambria Math"/>
          </w:rPr>
          <m:t>ρ</m:t>
        </m:r>
      </m:oMath>
      <w:r>
        <w:t xml:space="preserve"> be the penalization amount, be 1.0 unless specified.    </w:t>
      </w:r>
      <w:r>
        <w:rPr>
          <w:i/>
        </w:rPr>
        <w:t xml:space="preserve">AllUtil </w:t>
      </w:r>
      <w:r>
        <w:t xml:space="preserve">gave 7.846, </w:t>
      </w:r>
      <w:r>
        <w:rPr>
          <w:i/>
        </w:rPr>
        <w:t>Cost</w:t>
      </w:r>
      <w:r>
        <w:t xml:space="preserve"> gave 7.465, </w:t>
      </w:r>
      <w:r>
        <w:rPr>
          <w:i/>
        </w:rPr>
        <w:t>AllCost</w:t>
      </w:r>
      <w:r>
        <w:t xml:space="preserve"> gave 8.843</w:t>
      </w:r>
      <w:r w:rsidR="00AF4BA4">
        <w:t xml:space="preserve">, and </w:t>
      </w:r>
      <w:r w:rsidR="00AF4BA4">
        <w:rPr>
          <w:i/>
        </w:rPr>
        <w:t>Util</w:t>
      </w:r>
      <w:r w:rsidR="00AF4BA4">
        <w:t xml:space="preserve"> for </w:t>
      </w:r>
      <m:oMath>
        <m:r>
          <w:rPr>
            <w:rFonts w:ascii="Cambria Math" w:hAnsi="Cambria Math"/>
          </w:rPr>
          <m:t>ρ∈[</m:t>
        </m:r>
      </m:oMath>
      <w:r w:rsidR="00AF4BA4">
        <w:t>.1</w:t>
      </w:r>
      <w:r w:rsidR="00C807A4">
        <w:t xml:space="preserve">, </w:t>
      </w:r>
      <w:r w:rsidR="00AF4BA4">
        <w:t>3</w:t>
      </w:r>
      <w:r w:rsidR="00C807A4">
        <w:t>]</w:t>
      </w:r>
      <w:r w:rsidR="00AF4BA4">
        <w:t xml:space="preserve"> gave 3.922-4.333 showing a parabolic trend minimized at </w:t>
      </w:r>
      <w:r w:rsidR="00AF4BA4" w:rsidRPr="00CE035C">
        <w:t>3.922</w:t>
      </w:r>
      <w:r w:rsidR="00CA78F4">
        <w:t xml:space="preserve"> (3.934)</w:t>
      </w:r>
      <w:r w:rsidR="00AF4BA4">
        <w:t xml:space="preserve"> for </w:t>
      </w:r>
      <m:oMath>
        <m:r>
          <w:rPr>
            <w:rFonts w:ascii="Cambria Math" w:hAnsi="Cambria Math"/>
          </w:rPr>
          <m:t>ρ=.5(1.0)</m:t>
        </m:r>
      </m:oMath>
      <w:r w:rsidR="00AF4BA4">
        <w:t>.</w:t>
      </w:r>
      <w:r w:rsidR="00CA78F4">
        <w:t xml:space="preserve">  </w:t>
      </w:r>
      <w:r w:rsidR="00D92F64">
        <w:t xml:space="preserve">Results were so close to GLS3 (where </w:t>
      </w:r>
      <m:oMath>
        <m:r>
          <w:rPr>
            <w:rFonts w:ascii="Cambria Math" w:hAnsi="Cambria Math"/>
          </w:rPr>
          <m:t>ρ=1</m:t>
        </m:r>
      </m:oMath>
      <w:r w:rsidR="00D92F64">
        <w:t xml:space="preserve">), that one can assert that the default utility scheme and amount present in GLS is best. </w:t>
      </w:r>
    </w:p>
    <w:p w14:paraId="7A70A132" w14:textId="77777777" w:rsidR="00D92F64" w:rsidRDefault="00D92F64" w:rsidP="00D92F64">
      <w:pPr>
        <w:pStyle w:val="Heading3"/>
      </w:pPr>
      <w:r>
        <w:lastRenderedPageBreak/>
        <w:t xml:space="preserve">GLS as Explorer </w:t>
      </w:r>
    </w:p>
    <w:p w14:paraId="34B5B86C" w14:textId="4ABFB177" w:rsidR="003B2911" w:rsidRDefault="001D32C6" w:rsidP="002F6112">
      <w:r>
        <w:rPr>
          <w:i/>
        </w:rPr>
        <w:t xml:space="preserve">Steep </w:t>
      </w:r>
      <w:r>
        <w:t xml:space="preserve">was run on 34 tests over </w:t>
      </w:r>
      <m:oMath>
        <m:sSub>
          <m:sSubPr>
            <m:ctrlPr>
              <w:rPr>
                <w:rFonts w:ascii="Cambria Math" w:hAnsi="Cambria Math"/>
                <w:i/>
              </w:rPr>
            </m:ctrlPr>
          </m:sSubPr>
          <m:e>
            <m:r>
              <w:rPr>
                <w:rFonts w:ascii="Cambria Math" w:hAnsi="Cambria Math"/>
              </w:rPr>
              <m:t>μ</m:t>
            </m:r>
          </m:e>
          <m:sub>
            <m:r>
              <w:rPr>
                <w:rFonts w:ascii="Cambria Math" w:hAnsi="Cambria Math"/>
              </w:rPr>
              <m:t>min</m:t>
            </m:r>
          </m:sub>
        </m:sSub>
        <m:r>
          <w:rPr>
            <w:rFonts w:ascii="Cambria Math" w:hAnsi="Cambria Math"/>
          </w:rPr>
          <m:t>∈</m:t>
        </m:r>
        <m:d>
          <m:dPr>
            <m:begChr m:val="["/>
            <m:endChr m:val="]"/>
            <m:ctrlPr>
              <w:rPr>
                <w:rFonts w:ascii="Cambria Math" w:hAnsi="Cambria Math"/>
                <w:i/>
              </w:rPr>
            </m:ctrlPr>
          </m:dPr>
          <m:e>
            <m:r>
              <w:rPr>
                <w:rFonts w:ascii="Cambria Math" w:hAnsi="Cambria Math"/>
              </w:rPr>
              <m:t>0,.3n</m:t>
            </m:r>
          </m:e>
        </m:d>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max</m:t>
            </m:r>
          </m:sub>
        </m:sSub>
        <m:r>
          <w:rPr>
            <w:rFonts w:ascii="Cambria Math" w:hAnsi="Cambria Math"/>
          </w:rPr>
          <m:t>∈[.1n,n]</m:t>
        </m:r>
      </m:oMath>
      <w:r>
        <w:t xml:space="preserve"> producing 3.308-3.626 on 6 results, with optimal being </w:t>
      </w:r>
      <w:r>
        <w:rPr>
          <w:b/>
        </w:rPr>
        <w:t>3.308</w:t>
      </w:r>
      <w:r>
        <w:t xml:space="preserve"> on </w:t>
      </w:r>
      <m:oMath>
        <m:sSub>
          <m:sSubPr>
            <m:ctrlPr>
              <w:rPr>
                <w:rFonts w:ascii="Cambria Math" w:hAnsi="Cambria Math"/>
                <w:i/>
              </w:rPr>
            </m:ctrlPr>
          </m:sSubPr>
          <m:e>
            <m:r>
              <w:rPr>
                <w:rFonts w:ascii="Cambria Math" w:hAnsi="Cambria Math"/>
              </w:rPr>
              <m:t>μ</m:t>
            </m:r>
          </m:e>
          <m:sub>
            <m:r>
              <w:rPr>
                <w:rFonts w:ascii="Cambria Math" w:hAnsi="Cambria Math"/>
              </w:rPr>
              <m:t>min</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max</m:t>
            </m:r>
          </m:sub>
        </m:sSub>
        <m:r>
          <w:rPr>
            <w:rFonts w:ascii="Cambria Math" w:hAnsi="Cambria Math"/>
          </w:rPr>
          <m:t>=.1n,.9n</m:t>
        </m:r>
      </m:oMath>
      <w:r>
        <w:t>.</w:t>
      </w:r>
      <w:r w:rsidR="008E4F6F">
        <w:t xml:space="preserve">  </w:t>
      </w:r>
      <w:r w:rsidR="00386EDB">
        <w:t xml:space="preserve">The best of </w:t>
      </w:r>
      <w:r w:rsidR="00386EDB">
        <w:rPr>
          <w:i/>
        </w:rPr>
        <w:t>SteepDist</w:t>
      </w:r>
      <w:r w:rsidR="00386EDB">
        <w:t xml:space="preserve"> gave </w:t>
      </w:r>
      <w:r w:rsidR="00386EDB" w:rsidRPr="008A74D9">
        <w:rPr>
          <w:b/>
        </w:rPr>
        <w:t>3.604</w:t>
      </w:r>
      <w:r w:rsidR="00386EDB">
        <w:t xml:space="preserve">, </w:t>
      </w:r>
      <w:r w:rsidR="00386EDB">
        <w:rPr>
          <w:i/>
        </w:rPr>
        <w:t xml:space="preserve">SteepTS </w:t>
      </w:r>
      <w:r w:rsidR="00386EDB" w:rsidRPr="00386EDB">
        <w:t>gave</w:t>
      </w:r>
      <w:r w:rsidR="00386EDB">
        <w:t xml:space="preserve"> </w:t>
      </w:r>
      <w:r w:rsidR="00386EDB" w:rsidRPr="00386EDB">
        <w:rPr>
          <w:b/>
        </w:rPr>
        <w:t>3.625</w:t>
      </w:r>
      <w:r w:rsidR="00511A1C">
        <w:t xml:space="preserve">, </w:t>
      </w:r>
      <w:r w:rsidR="00511A1C">
        <w:rPr>
          <w:i/>
        </w:rPr>
        <w:t xml:space="preserve">SteepDistTS </w:t>
      </w:r>
      <w:r w:rsidR="00511A1C">
        <w:t xml:space="preserve">gave </w:t>
      </w:r>
      <w:r w:rsidR="003E649F">
        <w:t>5.278</w:t>
      </w:r>
      <w:r w:rsidR="00607319">
        <w:t>.</w:t>
      </w:r>
    </w:p>
    <w:p w14:paraId="1A5E8A92" w14:textId="77777777" w:rsidR="00E5638E" w:rsidRPr="00E5638E" w:rsidRDefault="000D5203" w:rsidP="000D5203">
      <w:pPr>
        <w:pStyle w:val="Heading1"/>
        <w:rPr>
          <w:i/>
        </w:rPr>
      </w:pPr>
      <w:r>
        <w:t>Conclusion</w:t>
      </w:r>
    </w:p>
    <w:p w14:paraId="07F4DCB8" w14:textId="090CC70C" w:rsidR="007332BC" w:rsidRPr="00C42BD0" w:rsidRDefault="0004370F" w:rsidP="00C42BD0">
      <w:pPr>
        <w:rPr>
          <w:i/>
        </w:rPr>
      </w:pPr>
      <w:r>
        <w:t>The Quadratic Assignment Problem (QAP) is a problem pertaining to the optimal assignment of facilities to locations to minimize total the total flow/distance according to (1).</w:t>
      </w:r>
      <w:r w:rsidR="00D311C2">
        <w:t xml:space="preserve">  The best performing heuristics are meta-heuristics of which </w:t>
      </w:r>
      <w:r w:rsidR="004171D2">
        <w:t>TS</w:t>
      </w:r>
      <w:r w:rsidR="00D311C2">
        <w:t xml:space="preserve">, </w:t>
      </w:r>
      <w:r w:rsidR="004171D2">
        <w:t>SA</w:t>
      </w:r>
      <w:r w:rsidR="00D311C2">
        <w:t xml:space="preserve">, </w:t>
      </w:r>
      <w:r w:rsidR="004171D2">
        <w:t>ACO</w:t>
      </w:r>
      <w:r w:rsidR="00D311C2">
        <w:t xml:space="preserve">, and </w:t>
      </w:r>
      <w:r w:rsidR="004171D2">
        <w:t>GA</w:t>
      </w:r>
      <w:r w:rsidR="00D311C2">
        <w:t xml:space="preserve"> are state-of-the-art.</w:t>
      </w:r>
      <w:r w:rsidR="006470B5">
        <w:t xml:space="preserve">  Guided Local Search (GLS) is one such meta-heuristic that bypasses l</w:t>
      </w:r>
      <w:r w:rsidR="00714F72">
        <w:t xml:space="preserve">ocal optima by operating </w:t>
      </w:r>
      <w:r w:rsidR="006470B5">
        <w:t xml:space="preserve">on an augmented landscape </w:t>
      </w:r>
      <w:r w:rsidR="004171D2">
        <w:t>derived from penalties</w:t>
      </w:r>
      <w:r w:rsidR="009312C6">
        <w:t xml:space="preserve"> for each feature (facility/location assignment)</w:t>
      </w:r>
      <w:r w:rsidR="004171D2">
        <w:t xml:space="preserve">, which is updated </w:t>
      </w:r>
      <w:r w:rsidR="00714F72">
        <w:t xml:space="preserve">by a novel approach to </w:t>
      </w:r>
      <w:r w:rsidR="00EF4257">
        <w:t>feature selection</w:t>
      </w:r>
      <w:r w:rsidR="00272E0F">
        <w:t xml:space="preserve"> for penalizing</w:t>
      </w:r>
      <w:r w:rsidR="00EF4257">
        <w:t>.</w:t>
      </w:r>
      <w:r w:rsidR="000B69F0">
        <w:t xml:space="preserve">  </w:t>
      </w:r>
      <w:r w:rsidR="005856EF">
        <w:t>This paper details 2</w:t>
      </w:r>
      <w:r w:rsidR="00080F13">
        <w:t>6</w:t>
      </w:r>
      <w:r w:rsidR="00701F30">
        <w:t xml:space="preserve"> extensions</w:t>
      </w:r>
      <w:r w:rsidR="00291F52">
        <w:t>.</w:t>
      </w:r>
      <w:r w:rsidR="00A36E54">
        <w:t xml:space="preserve">  </w:t>
      </w:r>
      <w:r w:rsidR="00E41917">
        <w:t>The best of GLS variants before this paper produced 3.639% relative d</w:t>
      </w:r>
      <w:r w:rsidR="0074056B">
        <w:t>eviation above best known values</w:t>
      </w:r>
      <w:r w:rsidR="00885329">
        <w:t xml:space="preserve"> over 9 instances from QAPLib</w:t>
      </w:r>
      <w:r w:rsidR="00E41917">
        <w:t>.</w:t>
      </w:r>
      <w:r w:rsidR="00E60FE2">
        <w:t xml:space="preserve">  1</w:t>
      </w:r>
      <w:r w:rsidR="00A600EE">
        <w:t>1</w:t>
      </w:r>
      <w:r w:rsidR="00E60FE2">
        <w:t>/2</w:t>
      </w:r>
      <w:r w:rsidR="00080F13">
        <w:t>6</w:t>
      </w:r>
      <w:r w:rsidR="00E60FE2">
        <w:t xml:space="preserve"> variants produced </w:t>
      </w:r>
      <w:r w:rsidR="00703835">
        <w:t>better</w:t>
      </w:r>
      <w:r w:rsidR="00E60FE2">
        <w:t xml:space="preserve"> values from</w:t>
      </w:r>
      <w:r w:rsidR="00703835">
        <w:t xml:space="preserve"> 3.23-</w:t>
      </w:r>
      <w:r w:rsidR="0044792F">
        <w:t>3.657.</w:t>
      </w:r>
      <w:r w:rsidR="00E60FE2">
        <w:t xml:space="preserve"> </w:t>
      </w:r>
      <w:r w:rsidR="00714F72">
        <w:t xml:space="preserve"> </w:t>
      </w:r>
      <w:r w:rsidR="00CC6C95">
        <w:t xml:space="preserve">These extensions </w:t>
      </w:r>
      <w:r w:rsidR="006B708C">
        <w:t>address GLS</w:t>
      </w:r>
      <w:r w:rsidR="00CC6C95">
        <w:t>’</w:t>
      </w:r>
      <w:r w:rsidR="006B708C">
        <w:t xml:space="preserve"> 2 major weakness, </w:t>
      </w:r>
      <w:r w:rsidR="00CC6C95">
        <w:t xml:space="preserve">including </w:t>
      </w:r>
      <w:r w:rsidR="006B708C">
        <w:t>lack of diversification and permanent penalization.</w:t>
      </w:r>
      <w:r w:rsidR="00CC6C95">
        <w:t xml:space="preserve">  </w:t>
      </w:r>
      <w:r w:rsidR="005A0A7F">
        <w:t>It was shown that addressing both produced substantial improvements over G</w:t>
      </w:r>
      <w:r w:rsidR="00EE20AE">
        <w:t>LS variants before this paper, with addressing its permanent pe</w:t>
      </w:r>
      <w:r w:rsidR="008E1BB6">
        <w:t>nalization weakness by a coarse-</w:t>
      </w:r>
      <w:r w:rsidR="00EE20AE">
        <w:t xml:space="preserve">grained full evaporation of penalties at </w:t>
      </w:r>
      <w:r w:rsidR="00482C29">
        <w:t xml:space="preserve">larger intervals </w:t>
      </w:r>
      <w:r w:rsidR="005D4FF5">
        <w:t xml:space="preserve">of </w:t>
      </w:r>
      <m:oMath>
        <m:r>
          <w:rPr>
            <w:rFonts w:ascii="Cambria Math" w:hAnsi="Cambria Math"/>
          </w:rPr>
          <m:t>[20n,2</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rsidR="00DA492C">
        <w:t xml:space="preserve"> producing the </w:t>
      </w:r>
      <w:r w:rsidR="00563CCC">
        <w:t xml:space="preserve">most drastic improvement of </w:t>
      </w:r>
      <w:r w:rsidR="00DA492C">
        <w:t>3.23.</w:t>
      </w:r>
      <w:r w:rsidR="002C33AE">
        <w:t xml:space="preserve">  Future research </w:t>
      </w:r>
      <w:r w:rsidR="00F44901">
        <w:t xml:space="preserve">may include </w:t>
      </w:r>
      <w:r w:rsidR="00607EB5">
        <w:t xml:space="preserve">testing combination of variants using particle swarm optimization </w:t>
      </w:r>
      <w:r w:rsidR="00607EB5" w:rsidRPr="000F2F91">
        <w:fldChar w:fldCharType="begin" w:fldLock="1"/>
      </w:r>
      <w:r w:rsidR="00607EB5">
        <w:instrText>ADDIN CSL_CITATION { "citationItems" : [ { "id" : "ITEM-1", "itemData" : { "abstract" : "In this paper, we describe an implementation of the iterated tabu search (ITS) algorithm for the quadratic assignment problem (QAP), which is one of the well-known problems in combinatorial optimization. The medium- and large-scale QAPs are not, to this date, practically solvable to optimality, therefore heuristic algorithms are widely used. In the proposed ITS approach, intensification and diversification mechanisms are combined in a proper way. The goal of intensification is to search for good solutions in the neighbourhood of a given solution, while diversification is responsible for escaping from local optima and moving towards new regions of the search space. In particular, the following enhancements were implemented: new formula for fast evaluation of the objective function and efficient data structure; extended intensification mechanisms (including randomized tabu criterion, combination of tabu search and local search, dynamic tabu list maintaining); enhanced diversification strategy using periodic tabu tenure and special mutation procedure. The ITS algorithm is tested on the different instances taken from the QAP library QAPLIB. The results from the experiments demonstrate promising efficiency of the proposed algorithm, especially for the random QAP instances.", "author" : [ { "dropping-particle" : "", "family" : "Misevicius", "given" : "Alfonsas", "non-dropping-particle" : "", "parse-names" : false, "suffix" : "" }, { "dropping-particle" : "", "family" : "Lenkevicius", "given" : "Antanas", "non-dropping-particle" : "", "parse-names" : false, "suffix" : "" }, { "dropping-particle" : "", "family" : "Rubliauskas", "given" : "Dalius", "non-dropping-particle" : "", "parse-names" : false, "suffix" : "" } ], "container-title" : "OR Spectrum", "id" : "ITEM-1", "issue" : "3", "issued" : { "date-parts" : [ [ "2012" ] ] }, "page" : "665-690", "title" : "An implementation of the iterated tabu search algorithm for the quadratic assignment problem", "type" : "article-journal", "volume" : "34" }, "uris" : [ "http://www.mendeley.com/documents/?uuid=742cdf0c-4471-42a5-aecc-c016adb54d84" ] } ], "mendeley" : { "previouslyFormattedCitation" : "[6]" }, "properties" : { "noteIndex" : 0 }, "schema" : "https://github.com/citation-style-language/schema/raw/master/csl-citation.json" }</w:instrText>
      </w:r>
      <w:r w:rsidR="00607EB5" w:rsidRPr="000F2F91">
        <w:fldChar w:fldCharType="separate"/>
      </w:r>
      <w:r w:rsidR="00607EB5" w:rsidRPr="000F2F91">
        <w:rPr>
          <w:noProof/>
        </w:rPr>
        <w:t>[6]</w:t>
      </w:r>
      <w:r w:rsidR="00607EB5" w:rsidRPr="000F2F91">
        <w:fldChar w:fldCharType="end"/>
      </w:r>
      <w:r w:rsidR="00340E62">
        <w:t xml:space="preserve"> </w:t>
      </w:r>
      <w:r w:rsidR="00982084">
        <w:t>to optimize parameters</w:t>
      </w:r>
      <w:r w:rsidR="00701F30">
        <w:t>, and more elaborate ways of fusing Robust Tabu Search with Guided Local Search</w:t>
      </w:r>
      <w:r w:rsidR="00DC7192">
        <w:t>.</w:t>
      </w:r>
      <w:r w:rsidR="0088148F">
        <w:br/>
      </w:r>
      <w:r w:rsidR="00340E62">
        <w:t xml:space="preserve"> </w:t>
      </w:r>
      <w:r w:rsidR="00DA492C">
        <w:t xml:space="preserve">  </w:t>
      </w:r>
    </w:p>
    <w:p w14:paraId="3F33180F" w14:textId="77777777" w:rsidR="001A183B" w:rsidRDefault="00BF0165" w:rsidP="001A183B">
      <w:pPr>
        <w:pStyle w:val="Heading5"/>
      </w:pPr>
      <w:r>
        <w:t xml:space="preserve"> </w:t>
      </w:r>
      <w:r w:rsidR="001A183B" w:rsidRPr="005B520E">
        <w:t>References</w:t>
      </w:r>
    </w:p>
    <w:p w14:paraId="06035F13"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B3717F">
        <w:rPr>
          <w:sz w:val="16"/>
          <w:szCs w:val="16"/>
        </w:rPr>
        <w:fldChar w:fldCharType="begin" w:fldLock="1"/>
      </w:r>
      <w:r w:rsidRPr="00B3717F">
        <w:rPr>
          <w:sz w:val="16"/>
          <w:szCs w:val="16"/>
        </w:rPr>
        <w:instrText xml:space="preserve">ADDIN Mendeley Bibliography CSL_BIBLIOGRAPHY </w:instrText>
      </w:r>
      <w:r w:rsidRPr="00B3717F">
        <w:rPr>
          <w:sz w:val="16"/>
          <w:szCs w:val="16"/>
        </w:rPr>
        <w:fldChar w:fldCharType="separate"/>
      </w:r>
      <w:r w:rsidRPr="007332BC">
        <w:rPr>
          <w:sz w:val="16"/>
          <w:szCs w:val="16"/>
        </w:rPr>
        <w:t>[1]</w:t>
      </w:r>
      <w:r w:rsidRPr="007332BC">
        <w:rPr>
          <w:sz w:val="16"/>
          <w:szCs w:val="16"/>
        </w:rPr>
        <w:tab/>
        <w:t>P. M. Pardalos, F. Rendl, and H. Wolkowicz, “The quadratic assignment problem: A survey and recent developments,” in Proceedings of the DIMACS Workshop on Quadratic Assignment Problems, 1994, vol. 16.</w:t>
      </w:r>
    </w:p>
    <w:p w14:paraId="4A63155F"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t>[2]</w:t>
      </w:r>
      <w:r w:rsidRPr="007332BC">
        <w:rPr>
          <w:sz w:val="16"/>
          <w:szCs w:val="16"/>
        </w:rPr>
        <w:tab/>
        <w:t>E. M. Loiola, N. M. M. de Abreu, P. O. Boaventura-Netto, P. Hahn, and T. Querido, “A survey for the quadratic assignment problem,” European Journal of Operational Research, vol. 176, no. 2, pp. 657–690, Jan. 2007.</w:t>
      </w:r>
    </w:p>
    <w:p w14:paraId="5637C390"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t>[3]</w:t>
      </w:r>
      <w:r w:rsidRPr="007332BC">
        <w:rPr>
          <w:sz w:val="16"/>
          <w:szCs w:val="16"/>
        </w:rPr>
        <w:tab/>
        <w:t>T. Stützle and M. Dorigo, “Local search and metaheuristics for the quadratic assignment problem,” 2001.</w:t>
      </w:r>
    </w:p>
    <w:p w14:paraId="3456544A"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t>[4]</w:t>
      </w:r>
      <w:r w:rsidRPr="007332BC">
        <w:rPr>
          <w:sz w:val="16"/>
          <w:szCs w:val="16"/>
        </w:rPr>
        <w:tab/>
        <w:t>E. Taillard, “Robust tabu search for the quadratic assignment problem,” Parallel computing, vol. 17, pp. 443–455, 1991.</w:t>
      </w:r>
    </w:p>
    <w:p w14:paraId="6EEC60B7"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t>[5]</w:t>
      </w:r>
      <w:r w:rsidRPr="007332BC">
        <w:rPr>
          <w:sz w:val="16"/>
          <w:szCs w:val="16"/>
        </w:rPr>
        <w:tab/>
        <w:t>T. Stützle, “MAX-MIN ant system for quadratic assignment problems,” 1997.</w:t>
      </w:r>
    </w:p>
    <w:p w14:paraId="7D473168"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t>[6]</w:t>
      </w:r>
      <w:r w:rsidRPr="007332BC">
        <w:rPr>
          <w:sz w:val="16"/>
          <w:szCs w:val="16"/>
        </w:rPr>
        <w:tab/>
        <w:t>A. Misevicius, A. Lenkevicius, and D. Rubliauskas, “An implementation of the iterated tabu search algorithm for the quadratic assignment problem,” OR Spectrum, vol. 34, no. 3, pp. 665–690, 2012.</w:t>
      </w:r>
    </w:p>
    <w:p w14:paraId="2F3F5666"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t>[7]</w:t>
      </w:r>
      <w:r w:rsidRPr="007332BC">
        <w:rPr>
          <w:sz w:val="16"/>
          <w:szCs w:val="16"/>
        </w:rPr>
        <w:tab/>
        <w:t>C. Commander, “A survey of the quadratic assignment problem, with applications,” University of Florida, 2005.</w:t>
      </w:r>
    </w:p>
    <w:p w14:paraId="2BE24506"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t>[8]</w:t>
      </w:r>
      <w:r w:rsidRPr="007332BC">
        <w:rPr>
          <w:sz w:val="16"/>
          <w:szCs w:val="16"/>
        </w:rPr>
        <w:tab/>
        <w:t>M. Bayat and M. Sedghi, “Quadratic Assignment Problem,” in Facility Location - Concepts, Models, Algorithms and Case Studies, R. Zanjirani Farahani and M. Hekmatfar, Eds. Heidelberg: Physica-Verlag HD, 2009, pp. 111–143.</w:t>
      </w:r>
    </w:p>
    <w:p w14:paraId="227EB2F9"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t>[9]</w:t>
      </w:r>
      <w:r w:rsidRPr="007332BC">
        <w:rPr>
          <w:sz w:val="16"/>
          <w:szCs w:val="16"/>
        </w:rPr>
        <w:tab/>
        <w:t>M. Dorigo, M. Birattari, and T. Stutzle, “Ant colony optimization,” IEEE Computational Intelligence Magazine, 2006.</w:t>
      </w:r>
    </w:p>
    <w:p w14:paraId="71A4D258"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t>[10]</w:t>
      </w:r>
      <w:r w:rsidRPr="007332BC">
        <w:rPr>
          <w:sz w:val="16"/>
          <w:szCs w:val="16"/>
        </w:rPr>
        <w:tab/>
        <w:t>S. Amin, “Simulated jumping,” Annals of Operations Research, vol. 86, pp. 23–38, 1999.</w:t>
      </w:r>
    </w:p>
    <w:p w14:paraId="5B267CA4"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t>[11]</w:t>
      </w:r>
      <w:r w:rsidRPr="007332BC">
        <w:rPr>
          <w:sz w:val="16"/>
          <w:szCs w:val="16"/>
        </w:rPr>
        <w:tab/>
        <w:t>R. Burkard and F. Rendl, “A thermodynamically motivated simulation procedure for combinatorial optimization problems,” European Journal of Operational Research, vol. 17, no. June 1983, pp. 169–174, 1984.</w:t>
      </w:r>
    </w:p>
    <w:p w14:paraId="6E889763"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lastRenderedPageBreak/>
        <w:t>[12]</w:t>
      </w:r>
      <w:r w:rsidRPr="007332BC">
        <w:rPr>
          <w:sz w:val="16"/>
          <w:szCs w:val="16"/>
        </w:rPr>
        <w:tab/>
        <w:t>U. W. Thonemann, “Finding improved simulated annealing schedules with genetic programming,” IEEE Congress on Evolutionary Computation (CEC), vol. 1, no. 1, pp. 391–395, 1994.</w:t>
      </w:r>
    </w:p>
    <w:p w14:paraId="09249BD1"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t>[13]</w:t>
      </w:r>
      <w:r w:rsidRPr="007332BC">
        <w:rPr>
          <w:sz w:val="16"/>
          <w:szCs w:val="16"/>
        </w:rPr>
        <w:tab/>
        <w:t>A. Misevicius, “A modified simulated annealing algorithm for the quadratic assignment problem,” Informatica, vol. 14, no. 4, pp. 497–514, 2003.</w:t>
      </w:r>
    </w:p>
    <w:p w14:paraId="5C7A554D"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t>[14]</w:t>
      </w:r>
      <w:r w:rsidRPr="007332BC">
        <w:rPr>
          <w:sz w:val="16"/>
          <w:szCs w:val="16"/>
        </w:rPr>
        <w:tab/>
        <w:t>V. Nissen, “Solving the quadratic assignment problem with clues from nature,” IEEE Transactions on Neural Networks, vol. 5, no. 1, pp. 66–72, 1994.</w:t>
      </w:r>
    </w:p>
    <w:p w14:paraId="5C274389"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t>[15]</w:t>
      </w:r>
      <w:r w:rsidRPr="007332BC">
        <w:rPr>
          <w:sz w:val="16"/>
          <w:szCs w:val="16"/>
        </w:rPr>
        <w:tab/>
        <w:t>C. Fleurent and J. Ferland, “Genetic hybrids for the quadratic assignment problem,” in DIMACS Series in Mathematics and Theoretical Computer Science, American Mathematical Society, 1994, pp. 173–187.</w:t>
      </w:r>
    </w:p>
    <w:p w14:paraId="6956D36E"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t>[16]</w:t>
      </w:r>
      <w:r w:rsidRPr="007332BC">
        <w:rPr>
          <w:sz w:val="16"/>
          <w:szCs w:val="16"/>
        </w:rPr>
        <w:tab/>
        <w:t>T. Ostrowski and V. T. Ruoppila, “Genetic annealing search for index assignment in vector quantization,” Pattern Recognition Letters, vol. 18, no. 4, pp. 311–318, Apr. 1997.</w:t>
      </w:r>
    </w:p>
    <w:p w14:paraId="42FA1C0C"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t>[17]</w:t>
      </w:r>
      <w:r w:rsidRPr="007332BC">
        <w:rPr>
          <w:sz w:val="16"/>
          <w:szCs w:val="16"/>
        </w:rPr>
        <w:tab/>
        <w:t>E. Taillard and L. Gambardella, “Adaptive memories for the quadratic assignment problem,” 1997.</w:t>
      </w:r>
    </w:p>
    <w:p w14:paraId="1012C038"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t>[18]</w:t>
      </w:r>
      <w:r w:rsidRPr="007332BC">
        <w:rPr>
          <w:sz w:val="16"/>
          <w:szCs w:val="16"/>
        </w:rPr>
        <w:tab/>
        <w:t>A. Misevicius, “An improved hybrid genetic algorithm: new results for the quadratic assignment problem,” Knowledge-Based Systems, vol. 17, no. 2–4, pp. 65–73, May 2004.</w:t>
      </w:r>
    </w:p>
    <w:p w14:paraId="3A64DF3D"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t>[19]</w:t>
      </w:r>
      <w:r w:rsidRPr="007332BC">
        <w:rPr>
          <w:sz w:val="16"/>
          <w:szCs w:val="16"/>
        </w:rPr>
        <w:tab/>
        <w:t>T. Mautor, P. Michelon, and A. Tavares, “A scatter search based approach for the quadratic assignment problem,” IEEE Transactions on Evolutionary Computation, pp. 165–169, 1997.</w:t>
      </w:r>
    </w:p>
    <w:p w14:paraId="4AD4F828"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t>[20]</w:t>
      </w:r>
      <w:r w:rsidRPr="007332BC">
        <w:rPr>
          <w:sz w:val="16"/>
          <w:szCs w:val="16"/>
        </w:rPr>
        <w:tab/>
        <w:t>T. Stützle and M. Dorigo, “ACO algorithms for the quadratic assignment problem,” New ideas in optimization, pp. 33–50, 1999.</w:t>
      </w:r>
    </w:p>
    <w:p w14:paraId="6740FDEE"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t>[21]</w:t>
      </w:r>
      <w:r w:rsidRPr="007332BC">
        <w:rPr>
          <w:sz w:val="16"/>
          <w:szCs w:val="16"/>
        </w:rPr>
        <w:tab/>
        <w:t>L. Gambardella, E. Taillard, and M. Dorigo, “Ant colonies for the QAP,” 1997.</w:t>
      </w:r>
    </w:p>
    <w:p w14:paraId="435A86C7"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t>[22]</w:t>
      </w:r>
      <w:r w:rsidRPr="007332BC">
        <w:rPr>
          <w:sz w:val="16"/>
          <w:szCs w:val="16"/>
        </w:rPr>
        <w:tab/>
        <w:t>H. Iriyama, “Investigation of searching methods using meta-strategies for quadratic assignment problem and its improvements,” 1997.</w:t>
      </w:r>
    </w:p>
    <w:p w14:paraId="02F148AE"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t>[23]</w:t>
      </w:r>
      <w:r w:rsidRPr="007332BC">
        <w:rPr>
          <w:sz w:val="16"/>
          <w:szCs w:val="16"/>
        </w:rPr>
        <w:tab/>
        <w:t>A. Misevicius, “A tabu search algorithm for the quadratic assignment problem,” Computational Optimization and Applications, pp. 95–111, 2005.</w:t>
      </w:r>
    </w:p>
    <w:p w14:paraId="7D7DDA27"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t>[24]</w:t>
      </w:r>
      <w:r w:rsidRPr="007332BC">
        <w:rPr>
          <w:sz w:val="16"/>
          <w:szCs w:val="16"/>
        </w:rPr>
        <w:tab/>
        <w:t>J. Skorin-Kapov, “Tabu search applied to the quadratic assignment problem,” ORSA Journal on computing, 1990.</w:t>
      </w:r>
    </w:p>
    <w:p w14:paraId="60270B0C"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t>[25]</w:t>
      </w:r>
      <w:r w:rsidRPr="007332BC">
        <w:rPr>
          <w:sz w:val="16"/>
          <w:szCs w:val="16"/>
        </w:rPr>
        <w:tab/>
        <w:t>R. Battiti and G. Tecchiolli, “The reactive tabu search,” ORSA journal on computing, no. October 1992, pp. 1–27, 1994.</w:t>
      </w:r>
    </w:p>
    <w:p w14:paraId="54DFA619"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t>[26]</w:t>
      </w:r>
      <w:r w:rsidRPr="007332BC">
        <w:rPr>
          <w:sz w:val="16"/>
          <w:szCs w:val="16"/>
        </w:rPr>
        <w:tab/>
        <w:t>E. Talbi, Z. Hafidi, and J. Geib, “Parallel adaptive tabu search for large optimization problems,” pp. 1–12, 1997.</w:t>
      </w:r>
    </w:p>
    <w:p w14:paraId="22F3E5A6"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t>[27]</w:t>
      </w:r>
      <w:r w:rsidRPr="007332BC">
        <w:rPr>
          <w:sz w:val="16"/>
          <w:szCs w:val="16"/>
        </w:rPr>
        <w:tab/>
        <w:t>Y. Li, P. Pardalos, and M. Resende, “A greedy randomized adaptive search procedure for the quadratic assignment problem,” Quadratic assignment and related …, vol. 40, 1994.</w:t>
      </w:r>
    </w:p>
    <w:p w14:paraId="01BDDF9C"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t>[28]</w:t>
      </w:r>
      <w:r w:rsidRPr="007332BC">
        <w:rPr>
          <w:sz w:val="16"/>
          <w:szCs w:val="16"/>
        </w:rPr>
        <w:tab/>
        <w:t>P. Mills, E. Tsang, and J. Ford, “Applying an extended guided local search to the quadratic assignment problem,” Annals of Operations Research, pp. 121–135, 2003.</w:t>
      </w:r>
    </w:p>
    <w:p w14:paraId="6C381007"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t>[29]</w:t>
      </w:r>
      <w:r w:rsidRPr="007332BC">
        <w:rPr>
          <w:sz w:val="16"/>
          <w:szCs w:val="16"/>
        </w:rPr>
        <w:tab/>
        <w:t>P. Mills, “Extensions to guided local search,” 2002.</w:t>
      </w:r>
    </w:p>
    <w:p w14:paraId="3DCBCAC4"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t>[30]</w:t>
      </w:r>
      <w:r w:rsidRPr="007332BC">
        <w:rPr>
          <w:sz w:val="16"/>
          <w:szCs w:val="16"/>
        </w:rPr>
        <w:tab/>
        <w:t>Y.-L. Xu, M.-H. Lim, Y.-S. Ong, and J. Tang, “A GA-ACO-local search hybrid algorithm for solving quadratic assignment problem,” Proceedings of the 8th annual conference on Genetic and evolutionary computation - GECCO  ’06, p. 599, 2006.</w:t>
      </w:r>
    </w:p>
    <w:p w14:paraId="4E2E9319"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t>[31]</w:t>
      </w:r>
      <w:r w:rsidRPr="007332BC">
        <w:rPr>
          <w:sz w:val="16"/>
          <w:szCs w:val="16"/>
        </w:rPr>
        <w:tab/>
        <w:t>L.-Y. Tseng and S.-C. Liang, “A Hybrid Metaheuristic for the Quadratic Assignment Problem,” Computational Optimization and Applications, vol. 34, no. 1, pp. 85–113, Oct. 2005.</w:t>
      </w:r>
    </w:p>
    <w:p w14:paraId="6BCE1460"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t>[32]</w:t>
      </w:r>
      <w:r w:rsidRPr="007332BC">
        <w:rPr>
          <w:sz w:val="16"/>
          <w:szCs w:val="16"/>
        </w:rPr>
        <w:tab/>
        <w:t>J. M. III and W. Cedeño, “The enhanced evolutionary tabu search and its application to the quadratic assignment problem,” Genetic and Evolutionary Computation (GECCO), pp. 975–982, 2005.</w:t>
      </w:r>
    </w:p>
    <w:p w14:paraId="5BF08F19"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t>[33]</w:t>
      </w:r>
      <w:r w:rsidRPr="007332BC">
        <w:rPr>
          <w:sz w:val="16"/>
          <w:szCs w:val="16"/>
        </w:rPr>
        <w:tab/>
        <w:t>F. R. R.E. Burkard, E. Çela, S.E. Karisch, “QAPLib - A Quadratic Assignment Problem Library,” Journal of Global Optimization, 2011. [Online]. Available: http://www.seas.upenn.edu/qaplib/.</w:t>
      </w:r>
    </w:p>
    <w:p w14:paraId="36AEA566"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t>[34]</w:t>
      </w:r>
      <w:r w:rsidRPr="007332BC">
        <w:rPr>
          <w:sz w:val="16"/>
          <w:szCs w:val="16"/>
        </w:rPr>
        <w:tab/>
        <w:t>F. Glover and M. Laguna, Tabu Search. Boston, MA: Springer US, 1997.</w:t>
      </w:r>
    </w:p>
    <w:p w14:paraId="650C026F"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t>[35]</w:t>
      </w:r>
      <w:r w:rsidRPr="007332BC">
        <w:rPr>
          <w:sz w:val="16"/>
          <w:szCs w:val="16"/>
        </w:rPr>
        <w:tab/>
        <w:t>E. Taillard, “Comparison of iterative searches for the quadratic assignment problem,” Location science, vol. 1994, 1995.</w:t>
      </w:r>
    </w:p>
    <w:p w14:paraId="18C64800"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t>[36]</w:t>
      </w:r>
      <w:r w:rsidRPr="007332BC">
        <w:rPr>
          <w:sz w:val="16"/>
          <w:szCs w:val="16"/>
        </w:rPr>
        <w:tab/>
        <w:t>M. Gendreau and J.-Y. Potvin, Handbook of Metaheuristics, 2nd ed. Springer, 2010, p. 648.</w:t>
      </w:r>
    </w:p>
    <w:p w14:paraId="09C4DC27" w14:textId="77777777" w:rsidR="00AA3F16" w:rsidRPr="007332BC" w:rsidRDefault="00AA3F16" w:rsidP="00AA3F16">
      <w:pPr>
        <w:pStyle w:val="NormalWeb"/>
        <w:tabs>
          <w:tab w:val="clear" w:pos="288"/>
          <w:tab w:val="left" w:pos="360"/>
        </w:tabs>
        <w:spacing w:before="0" w:beforeAutospacing="0" w:after="50" w:afterAutospacing="0" w:line="180" w:lineRule="exact"/>
        <w:ind w:left="360" w:hanging="360"/>
        <w:rPr>
          <w:sz w:val="16"/>
          <w:szCs w:val="16"/>
        </w:rPr>
      </w:pPr>
      <w:r w:rsidRPr="007332BC">
        <w:rPr>
          <w:sz w:val="16"/>
          <w:szCs w:val="16"/>
        </w:rPr>
        <w:t>[37]</w:t>
      </w:r>
      <w:r w:rsidRPr="007332BC">
        <w:rPr>
          <w:sz w:val="16"/>
          <w:szCs w:val="16"/>
        </w:rPr>
        <w:tab/>
        <w:t xml:space="preserve">E. Taillard, “Robust Tabu Search (C).” 2006. </w:t>
      </w:r>
    </w:p>
    <w:p w14:paraId="3864B41B" w14:textId="2C4D171C" w:rsidR="00AA3F16" w:rsidRPr="00AA3F16" w:rsidRDefault="00AA3F16" w:rsidP="00AA3F16">
      <w:pPr>
        <w:ind w:firstLine="0"/>
        <w:rPr>
          <w:sz w:val="16"/>
          <w:szCs w:val="16"/>
        </w:rPr>
      </w:pPr>
      <w:r w:rsidRPr="00B3717F">
        <w:rPr>
          <w:sz w:val="16"/>
          <w:szCs w:val="16"/>
        </w:rPr>
        <w:lastRenderedPageBreak/>
        <w:fldChar w:fldCharType="end"/>
      </w:r>
    </w:p>
    <w:p w14:paraId="64DE580A" w14:textId="2071E710" w:rsidR="009303D9" w:rsidRPr="00B3717F" w:rsidRDefault="009303D9" w:rsidP="00AA3F16">
      <w:pPr>
        <w:ind w:firstLine="0"/>
        <w:divId w:val="2101948420"/>
        <w:rPr>
          <w:sz w:val="16"/>
          <w:szCs w:val="16"/>
        </w:rPr>
        <w:sectPr w:rsidR="009303D9" w:rsidRPr="00B3717F" w:rsidSect="00C919A4">
          <w:type w:val="continuous"/>
          <w:pgSz w:w="12240" w:h="15840" w:code="1"/>
          <w:pgMar w:top="1080" w:right="907" w:bottom="1440" w:left="907" w:header="720" w:footer="720" w:gutter="0"/>
          <w:cols w:num="2" w:space="360"/>
          <w:docGrid w:linePitch="360"/>
        </w:sectPr>
      </w:pPr>
    </w:p>
    <w:p w14:paraId="40E46EEB" w14:textId="449B84BA" w:rsidR="009303D9" w:rsidRPr="007332BC" w:rsidRDefault="00AA3F16" w:rsidP="00AA3F16">
      <w:pPr>
        <w:pStyle w:val="NormalWeb"/>
        <w:tabs>
          <w:tab w:val="clear" w:pos="288"/>
          <w:tab w:val="left" w:pos="8304"/>
        </w:tabs>
        <w:spacing w:before="0" w:beforeAutospacing="0" w:after="50" w:afterAutospacing="0" w:line="180" w:lineRule="exact"/>
        <w:ind w:firstLine="0"/>
        <w:rPr>
          <w:sz w:val="16"/>
          <w:szCs w:val="16"/>
        </w:rPr>
      </w:pPr>
      <w:r>
        <w:rPr>
          <w:sz w:val="16"/>
          <w:szCs w:val="16"/>
        </w:rPr>
        <w:lastRenderedPageBreak/>
        <w:tab/>
      </w:r>
    </w:p>
    <w:sectPr w:rsidR="009303D9" w:rsidRPr="007332BC">
      <w:type w:val="continuous"/>
      <w:pgSz w:w="12240" w:h="15840" w:code="1"/>
      <w:pgMar w:top="1080" w:right="893" w:bottom="1440" w:left="893"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nsid w:val="3CA53A76"/>
    <w:multiLevelType w:val="hybridMultilevel"/>
    <w:tmpl w:val="5BD209B2"/>
    <w:lvl w:ilvl="0" w:tplc="931C2DBE">
      <w:start w:val="1"/>
      <w:numFmt w:val="decimal"/>
      <w:lvlText w:val="%1."/>
      <w:lvlJc w:val="left"/>
      <w:pPr>
        <w:tabs>
          <w:tab w:val="num" w:pos="648"/>
        </w:tabs>
        <w:ind w:left="648" w:hanging="360"/>
      </w:pPr>
      <w:rPr>
        <w:rFonts w:hint="default"/>
      </w:rPr>
    </w:lvl>
    <w:lvl w:ilvl="1" w:tplc="04090019" w:tentative="1">
      <w:start w:val="1"/>
      <w:numFmt w:val="lowerLetter"/>
      <w:lvlText w:val="%2."/>
      <w:lvlJc w:val="left"/>
      <w:pPr>
        <w:ind w:left="1824" w:hanging="360"/>
      </w:pPr>
    </w:lvl>
    <w:lvl w:ilvl="2" w:tplc="0409001B" w:tentative="1">
      <w:start w:val="1"/>
      <w:numFmt w:val="lowerRoman"/>
      <w:lvlText w:val="%3."/>
      <w:lvlJc w:val="right"/>
      <w:pPr>
        <w:ind w:left="2544" w:hanging="180"/>
      </w:pPr>
    </w:lvl>
    <w:lvl w:ilvl="3" w:tplc="0409000F" w:tentative="1">
      <w:start w:val="1"/>
      <w:numFmt w:val="decimal"/>
      <w:lvlText w:val="%4."/>
      <w:lvlJc w:val="left"/>
      <w:pPr>
        <w:ind w:left="3264" w:hanging="360"/>
      </w:pPr>
    </w:lvl>
    <w:lvl w:ilvl="4" w:tplc="04090019" w:tentative="1">
      <w:start w:val="1"/>
      <w:numFmt w:val="lowerLetter"/>
      <w:lvlText w:val="%5."/>
      <w:lvlJc w:val="left"/>
      <w:pPr>
        <w:ind w:left="3984" w:hanging="360"/>
      </w:pPr>
    </w:lvl>
    <w:lvl w:ilvl="5" w:tplc="0409001B" w:tentative="1">
      <w:start w:val="1"/>
      <w:numFmt w:val="lowerRoman"/>
      <w:lvlText w:val="%6."/>
      <w:lvlJc w:val="right"/>
      <w:pPr>
        <w:ind w:left="4704" w:hanging="180"/>
      </w:pPr>
    </w:lvl>
    <w:lvl w:ilvl="6" w:tplc="0409000F" w:tentative="1">
      <w:start w:val="1"/>
      <w:numFmt w:val="decimal"/>
      <w:lvlText w:val="%7."/>
      <w:lvlJc w:val="left"/>
      <w:pPr>
        <w:ind w:left="5424" w:hanging="360"/>
      </w:pPr>
    </w:lvl>
    <w:lvl w:ilvl="7" w:tplc="04090019" w:tentative="1">
      <w:start w:val="1"/>
      <w:numFmt w:val="lowerLetter"/>
      <w:lvlText w:val="%8."/>
      <w:lvlJc w:val="left"/>
      <w:pPr>
        <w:ind w:left="6144" w:hanging="360"/>
      </w:pPr>
    </w:lvl>
    <w:lvl w:ilvl="8" w:tplc="0409001B" w:tentative="1">
      <w:start w:val="1"/>
      <w:numFmt w:val="lowerRoman"/>
      <w:lvlText w:val="%9."/>
      <w:lvlJc w:val="right"/>
      <w:pPr>
        <w:ind w:left="6864" w:hanging="180"/>
      </w:pPr>
    </w:lvl>
  </w:abstractNum>
  <w:abstractNum w:abstractNumId="17">
    <w:nsid w:val="4189603E"/>
    <w:multiLevelType w:val="multilevel"/>
    <w:tmpl w:val="A7666728"/>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0797AB3"/>
    <w:multiLevelType w:val="hybridMultilevel"/>
    <w:tmpl w:val="A67A0580"/>
    <w:lvl w:ilvl="0" w:tplc="1C2E94D8">
      <w:start w:val="1"/>
      <w:numFmt w:val="bullet"/>
      <w:lvlText w:val=""/>
      <w:lvlJc w:val="left"/>
      <w:pPr>
        <w:tabs>
          <w:tab w:val="num" w:pos="648"/>
        </w:tabs>
        <w:ind w:left="648" w:hanging="360"/>
      </w:pPr>
      <w:rPr>
        <w:rFonts w:ascii="Symbol" w:hAnsi="Symbol" w:hint="default"/>
      </w:rPr>
    </w:lvl>
    <w:lvl w:ilvl="1" w:tplc="04090003" w:tentative="1">
      <w:start w:val="1"/>
      <w:numFmt w:val="bullet"/>
      <w:lvlText w:val="o"/>
      <w:lvlJc w:val="left"/>
      <w:pPr>
        <w:ind w:left="1776" w:hanging="360"/>
      </w:pPr>
      <w:rPr>
        <w:rFonts w:ascii="Courier New" w:hAnsi="Courier New" w:cs="Courier New" w:hint="default"/>
      </w:rPr>
    </w:lvl>
    <w:lvl w:ilvl="2" w:tplc="04090005" w:tentative="1">
      <w:start w:val="1"/>
      <w:numFmt w:val="bullet"/>
      <w:lvlText w:val=""/>
      <w:lvlJc w:val="left"/>
      <w:pPr>
        <w:ind w:left="2496" w:hanging="360"/>
      </w:pPr>
      <w:rPr>
        <w:rFonts w:ascii="Wingdings" w:hAnsi="Wingdings" w:hint="default"/>
      </w:rPr>
    </w:lvl>
    <w:lvl w:ilvl="3" w:tplc="04090001" w:tentative="1">
      <w:start w:val="1"/>
      <w:numFmt w:val="bullet"/>
      <w:lvlText w:val=""/>
      <w:lvlJc w:val="left"/>
      <w:pPr>
        <w:ind w:left="3216" w:hanging="360"/>
      </w:pPr>
      <w:rPr>
        <w:rFonts w:ascii="Symbol" w:hAnsi="Symbol" w:hint="default"/>
      </w:rPr>
    </w:lvl>
    <w:lvl w:ilvl="4" w:tplc="04090003" w:tentative="1">
      <w:start w:val="1"/>
      <w:numFmt w:val="bullet"/>
      <w:lvlText w:val="o"/>
      <w:lvlJc w:val="left"/>
      <w:pPr>
        <w:ind w:left="3936" w:hanging="360"/>
      </w:pPr>
      <w:rPr>
        <w:rFonts w:ascii="Courier New" w:hAnsi="Courier New" w:cs="Courier New" w:hint="default"/>
      </w:rPr>
    </w:lvl>
    <w:lvl w:ilvl="5" w:tplc="04090005" w:tentative="1">
      <w:start w:val="1"/>
      <w:numFmt w:val="bullet"/>
      <w:lvlText w:val=""/>
      <w:lvlJc w:val="left"/>
      <w:pPr>
        <w:ind w:left="4656" w:hanging="360"/>
      </w:pPr>
      <w:rPr>
        <w:rFonts w:ascii="Wingdings" w:hAnsi="Wingdings" w:hint="default"/>
      </w:rPr>
    </w:lvl>
    <w:lvl w:ilvl="6" w:tplc="04090001" w:tentative="1">
      <w:start w:val="1"/>
      <w:numFmt w:val="bullet"/>
      <w:lvlText w:val=""/>
      <w:lvlJc w:val="left"/>
      <w:pPr>
        <w:ind w:left="5376" w:hanging="360"/>
      </w:pPr>
      <w:rPr>
        <w:rFonts w:ascii="Symbol" w:hAnsi="Symbol" w:hint="default"/>
      </w:rPr>
    </w:lvl>
    <w:lvl w:ilvl="7" w:tplc="04090003" w:tentative="1">
      <w:start w:val="1"/>
      <w:numFmt w:val="bullet"/>
      <w:lvlText w:val="o"/>
      <w:lvlJc w:val="left"/>
      <w:pPr>
        <w:ind w:left="6096" w:hanging="360"/>
      </w:pPr>
      <w:rPr>
        <w:rFonts w:ascii="Courier New" w:hAnsi="Courier New" w:cs="Courier New" w:hint="default"/>
      </w:rPr>
    </w:lvl>
    <w:lvl w:ilvl="8" w:tplc="04090005" w:tentative="1">
      <w:start w:val="1"/>
      <w:numFmt w:val="bullet"/>
      <w:lvlText w:val=""/>
      <w:lvlJc w:val="left"/>
      <w:pPr>
        <w:ind w:left="6816" w:hanging="360"/>
      </w:pPr>
      <w:rPr>
        <w:rFonts w:ascii="Wingdings" w:hAnsi="Wingdings" w:hint="default"/>
      </w:rPr>
    </w:lvl>
  </w:abstractNum>
  <w:abstractNum w:abstractNumId="2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3">
    <w:nsid w:val="74966F12"/>
    <w:multiLevelType w:val="hybridMultilevel"/>
    <w:tmpl w:val="A4388F00"/>
    <w:lvl w:ilvl="0" w:tplc="04090001">
      <w:start w:val="1"/>
      <w:numFmt w:val="bullet"/>
      <w:lvlText w:val=""/>
      <w:lvlJc w:val="left"/>
      <w:pPr>
        <w:ind w:left="765" w:hanging="360"/>
      </w:pPr>
      <w:rPr>
        <w:rFonts w:ascii="Symbol" w:hAnsi="Symbol" w:hint="default"/>
      </w:rPr>
    </w:lvl>
    <w:lvl w:ilvl="1" w:tplc="04090003">
      <w:start w:val="1"/>
      <w:numFmt w:val="bullet"/>
      <w:lvlText w:val="o"/>
      <w:lvlJc w:val="left"/>
      <w:pPr>
        <w:ind w:left="1485" w:hanging="360"/>
      </w:pPr>
      <w:rPr>
        <w:rFonts w:ascii="Courier New" w:hAnsi="Courier New" w:cs="Courier New" w:hint="default"/>
      </w:rPr>
    </w:lvl>
    <w:lvl w:ilvl="2" w:tplc="04090005">
      <w:start w:val="1"/>
      <w:numFmt w:val="bullet"/>
      <w:lvlText w:val=""/>
      <w:lvlJc w:val="left"/>
      <w:pPr>
        <w:ind w:left="2205" w:hanging="360"/>
      </w:pPr>
      <w:rPr>
        <w:rFonts w:ascii="Wingdings" w:hAnsi="Wingdings" w:hint="default"/>
      </w:rPr>
    </w:lvl>
    <w:lvl w:ilvl="3" w:tplc="0409000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num w:numId="1">
    <w:abstractNumId w:val="14"/>
  </w:num>
  <w:num w:numId="2">
    <w:abstractNumId w:val="21"/>
  </w:num>
  <w:num w:numId="3">
    <w:abstractNumId w:val="13"/>
  </w:num>
  <w:num w:numId="4">
    <w:abstractNumId w:val="17"/>
  </w:num>
  <w:num w:numId="5">
    <w:abstractNumId w:val="17"/>
  </w:num>
  <w:num w:numId="6">
    <w:abstractNumId w:val="17"/>
  </w:num>
  <w:num w:numId="7">
    <w:abstractNumId w:val="17"/>
  </w:num>
  <w:num w:numId="8">
    <w:abstractNumId w:val="20"/>
  </w:num>
  <w:num w:numId="9">
    <w:abstractNumId w:val="22"/>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23"/>
  </w:num>
  <w:num w:numId="2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7"/>
  </w:num>
  <w:num w:numId="28">
    <w:abstractNumId w:val="16"/>
  </w:num>
  <w:num w:numId="2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720"/>
  <w:doNotHyphenateCaps/>
  <w:characterSpacingControl w:val="doNotCompress"/>
  <w:doNotValidateAgainstSchema/>
  <w:doNotDemarcateInvalidXml/>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03D9"/>
    <w:rsid w:val="0000023D"/>
    <w:rsid w:val="000031B3"/>
    <w:rsid w:val="000037E5"/>
    <w:rsid w:val="00003B76"/>
    <w:rsid w:val="000040F9"/>
    <w:rsid w:val="0000455F"/>
    <w:rsid w:val="000049B7"/>
    <w:rsid w:val="00004D0A"/>
    <w:rsid w:val="00011FA2"/>
    <w:rsid w:val="0001224C"/>
    <w:rsid w:val="00012B4D"/>
    <w:rsid w:val="000165D6"/>
    <w:rsid w:val="000166A4"/>
    <w:rsid w:val="0001702A"/>
    <w:rsid w:val="00017D8B"/>
    <w:rsid w:val="00020942"/>
    <w:rsid w:val="00020EA0"/>
    <w:rsid w:val="000227CE"/>
    <w:rsid w:val="0002291F"/>
    <w:rsid w:val="00022A82"/>
    <w:rsid w:val="00023FD1"/>
    <w:rsid w:val="00024BB8"/>
    <w:rsid w:val="000275BA"/>
    <w:rsid w:val="00030888"/>
    <w:rsid w:val="00036C7E"/>
    <w:rsid w:val="00037811"/>
    <w:rsid w:val="00037E76"/>
    <w:rsid w:val="00043251"/>
    <w:rsid w:val="0004370F"/>
    <w:rsid w:val="00044CE4"/>
    <w:rsid w:val="00046E7C"/>
    <w:rsid w:val="0004781E"/>
    <w:rsid w:val="00050FBC"/>
    <w:rsid w:val="0005241A"/>
    <w:rsid w:val="0005245E"/>
    <w:rsid w:val="000526EE"/>
    <w:rsid w:val="00054F97"/>
    <w:rsid w:val="000550FE"/>
    <w:rsid w:val="00055886"/>
    <w:rsid w:val="00055C48"/>
    <w:rsid w:val="00056E23"/>
    <w:rsid w:val="0005741F"/>
    <w:rsid w:val="000611C5"/>
    <w:rsid w:val="00062CED"/>
    <w:rsid w:val="00062D83"/>
    <w:rsid w:val="00063479"/>
    <w:rsid w:val="00063716"/>
    <w:rsid w:val="00064DF6"/>
    <w:rsid w:val="000667F8"/>
    <w:rsid w:val="00066A68"/>
    <w:rsid w:val="00067900"/>
    <w:rsid w:val="00072685"/>
    <w:rsid w:val="0007270C"/>
    <w:rsid w:val="000755EE"/>
    <w:rsid w:val="00075B2B"/>
    <w:rsid w:val="000806F4"/>
    <w:rsid w:val="00080F13"/>
    <w:rsid w:val="0008118D"/>
    <w:rsid w:val="00082F38"/>
    <w:rsid w:val="00084247"/>
    <w:rsid w:val="00084E56"/>
    <w:rsid w:val="000858CD"/>
    <w:rsid w:val="0008670C"/>
    <w:rsid w:val="00087872"/>
    <w:rsid w:val="00087E4F"/>
    <w:rsid w:val="00091FA6"/>
    <w:rsid w:val="000935FB"/>
    <w:rsid w:val="000937F3"/>
    <w:rsid w:val="00093C2F"/>
    <w:rsid w:val="000949B5"/>
    <w:rsid w:val="000A1041"/>
    <w:rsid w:val="000A260B"/>
    <w:rsid w:val="000A3597"/>
    <w:rsid w:val="000A35E7"/>
    <w:rsid w:val="000A510C"/>
    <w:rsid w:val="000A7034"/>
    <w:rsid w:val="000B0478"/>
    <w:rsid w:val="000B210A"/>
    <w:rsid w:val="000B4AD5"/>
    <w:rsid w:val="000B4E0B"/>
    <w:rsid w:val="000B683D"/>
    <w:rsid w:val="000B69F0"/>
    <w:rsid w:val="000B72A5"/>
    <w:rsid w:val="000B730E"/>
    <w:rsid w:val="000C49D2"/>
    <w:rsid w:val="000C727A"/>
    <w:rsid w:val="000C75F4"/>
    <w:rsid w:val="000D04B9"/>
    <w:rsid w:val="000D1A4F"/>
    <w:rsid w:val="000D291E"/>
    <w:rsid w:val="000D29FF"/>
    <w:rsid w:val="000D4F74"/>
    <w:rsid w:val="000D5203"/>
    <w:rsid w:val="000D5271"/>
    <w:rsid w:val="000D5CE0"/>
    <w:rsid w:val="000D68F2"/>
    <w:rsid w:val="000D6DBD"/>
    <w:rsid w:val="000D6DC4"/>
    <w:rsid w:val="000D7114"/>
    <w:rsid w:val="000E014E"/>
    <w:rsid w:val="000E2BFA"/>
    <w:rsid w:val="000E3C86"/>
    <w:rsid w:val="000E3E8D"/>
    <w:rsid w:val="000E66E1"/>
    <w:rsid w:val="000E7A76"/>
    <w:rsid w:val="000F2F91"/>
    <w:rsid w:val="000F3F0A"/>
    <w:rsid w:val="000F4A5B"/>
    <w:rsid w:val="000F4EAB"/>
    <w:rsid w:val="000F56E7"/>
    <w:rsid w:val="000F6EBC"/>
    <w:rsid w:val="000F7787"/>
    <w:rsid w:val="00100720"/>
    <w:rsid w:val="001012C7"/>
    <w:rsid w:val="0010264A"/>
    <w:rsid w:val="00104716"/>
    <w:rsid w:val="00106D0F"/>
    <w:rsid w:val="001071A3"/>
    <w:rsid w:val="00107CD6"/>
    <w:rsid w:val="00110E27"/>
    <w:rsid w:val="00111AD8"/>
    <w:rsid w:val="00113294"/>
    <w:rsid w:val="00113658"/>
    <w:rsid w:val="00116C32"/>
    <w:rsid w:val="00121EF3"/>
    <w:rsid w:val="00122254"/>
    <w:rsid w:val="001223D8"/>
    <w:rsid w:val="00122F36"/>
    <w:rsid w:val="00124C40"/>
    <w:rsid w:val="0012572E"/>
    <w:rsid w:val="001267E8"/>
    <w:rsid w:val="0013050F"/>
    <w:rsid w:val="001328EB"/>
    <w:rsid w:val="0013649C"/>
    <w:rsid w:val="0013684C"/>
    <w:rsid w:val="00137205"/>
    <w:rsid w:val="00137F84"/>
    <w:rsid w:val="001412EA"/>
    <w:rsid w:val="001435DC"/>
    <w:rsid w:val="0014585E"/>
    <w:rsid w:val="00152D5B"/>
    <w:rsid w:val="001542DA"/>
    <w:rsid w:val="00154BC9"/>
    <w:rsid w:val="001565C7"/>
    <w:rsid w:val="00160134"/>
    <w:rsid w:val="001603CA"/>
    <w:rsid w:val="00161EF5"/>
    <w:rsid w:val="001639F9"/>
    <w:rsid w:val="001658BC"/>
    <w:rsid w:val="0016629F"/>
    <w:rsid w:val="00166885"/>
    <w:rsid w:val="00166ABF"/>
    <w:rsid w:val="00167048"/>
    <w:rsid w:val="0016761F"/>
    <w:rsid w:val="00167E5A"/>
    <w:rsid w:val="001729C0"/>
    <w:rsid w:val="001732A7"/>
    <w:rsid w:val="001736D0"/>
    <w:rsid w:val="00173B44"/>
    <w:rsid w:val="00174056"/>
    <w:rsid w:val="00175CF2"/>
    <w:rsid w:val="00177A22"/>
    <w:rsid w:val="00177DBF"/>
    <w:rsid w:val="001806A6"/>
    <w:rsid w:val="00180745"/>
    <w:rsid w:val="00180BE2"/>
    <w:rsid w:val="00181690"/>
    <w:rsid w:val="00181A5A"/>
    <w:rsid w:val="00182713"/>
    <w:rsid w:val="00186487"/>
    <w:rsid w:val="001866CE"/>
    <w:rsid w:val="00187876"/>
    <w:rsid w:val="00192C2E"/>
    <w:rsid w:val="00194E6F"/>
    <w:rsid w:val="0019594E"/>
    <w:rsid w:val="001A183B"/>
    <w:rsid w:val="001A2AEF"/>
    <w:rsid w:val="001A2EFD"/>
    <w:rsid w:val="001A542D"/>
    <w:rsid w:val="001A613E"/>
    <w:rsid w:val="001A74C5"/>
    <w:rsid w:val="001B14A0"/>
    <w:rsid w:val="001B5557"/>
    <w:rsid w:val="001B67DC"/>
    <w:rsid w:val="001B71B0"/>
    <w:rsid w:val="001C0845"/>
    <w:rsid w:val="001C10C2"/>
    <w:rsid w:val="001C1293"/>
    <w:rsid w:val="001C1FC7"/>
    <w:rsid w:val="001C2ED6"/>
    <w:rsid w:val="001C3688"/>
    <w:rsid w:val="001C3B05"/>
    <w:rsid w:val="001C47A3"/>
    <w:rsid w:val="001C4FA2"/>
    <w:rsid w:val="001C666C"/>
    <w:rsid w:val="001C69D9"/>
    <w:rsid w:val="001C71E0"/>
    <w:rsid w:val="001C735D"/>
    <w:rsid w:val="001D033A"/>
    <w:rsid w:val="001D11E7"/>
    <w:rsid w:val="001D1FCE"/>
    <w:rsid w:val="001D32C6"/>
    <w:rsid w:val="001D3EF0"/>
    <w:rsid w:val="001D5883"/>
    <w:rsid w:val="001D6CAD"/>
    <w:rsid w:val="001E09AF"/>
    <w:rsid w:val="001E1D2C"/>
    <w:rsid w:val="001E1F2B"/>
    <w:rsid w:val="001E2800"/>
    <w:rsid w:val="001E3669"/>
    <w:rsid w:val="001E4061"/>
    <w:rsid w:val="001E5304"/>
    <w:rsid w:val="001E5321"/>
    <w:rsid w:val="001E5551"/>
    <w:rsid w:val="001E59D1"/>
    <w:rsid w:val="001E5D42"/>
    <w:rsid w:val="001E6547"/>
    <w:rsid w:val="001E7704"/>
    <w:rsid w:val="001E78CD"/>
    <w:rsid w:val="001E7AF6"/>
    <w:rsid w:val="001F13F8"/>
    <w:rsid w:val="001F21DD"/>
    <w:rsid w:val="001F2D5B"/>
    <w:rsid w:val="001F4DC4"/>
    <w:rsid w:val="001F6290"/>
    <w:rsid w:val="001F6C1F"/>
    <w:rsid w:val="001F7E83"/>
    <w:rsid w:val="00202B6F"/>
    <w:rsid w:val="0020567A"/>
    <w:rsid w:val="0020764B"/>
    <w:rsid w:val="002102D9"/>
    <w:rsid w:val="00212E27"/>
    <w:rsid w:val="00214586"/>
    <w:rsid w:val="002145C1"/>
    <w:rsid w:val="00216BCA"/>
    <w:rsid w:val="00216FA3"/>
    <w:rsid w:val="002174CF"/>
    <w:rsid w:val="002203DC"/>
    <w:rsid w:val="0022071C"/>
    <w:rsid w:val="00222FAA"/>
    <w:rsid w:val="00224A28"/>
    <w:rsid w:val="002254A9"/>
    <w:rsid w:val="00225C97"/>
    <w:rsid w:val="00225D1B"/>
    <w:rsid w:val="00227B79"/>
    <w:rsid w:val="002303BE"/>
    <w:rsid w:val="00233382"/>
    <w:rsid w:val="0023360E"/>
    <w:rsid w:val="00233699"/>
    <w:rsid w:val="00233BB6"/>
    <w:rsid w:val="00233D30"/>
    <w:rsid w:val="0023505A"/>
    <w:rsid w:val="0023527F"/>
    <w:rsid w:val="00235BC3"/>
    <w:rsid w:val="00236982"/>
    <w:rsid w:val="002373BF"/>
    <w:rsid w:val="00241856"/>
    <w:rsid w:val="002419F2"/>
    <w:rsid w:val="002501E1"/>
    <w:rsid w:val="00251320"/>
    <w:rsid w:val="00253274"/>
    <w:rsid w:val="0025353E"/>
    <w:rsid w:val="00253FA9"/>
    <w:rsid w:val="0025593F"/>
    <w:rsid w:val="0025603C"/>
    <w:rsid w:val="0025738E"/>
    <w:rsid w:val="0025783E"/>
    <w:rsid w:val="00257D2B"/>
    <w:rsid w:val="00257EC3"/>
    <w:rsid w:val="00261AF1"/>
    <w:rsid w:val="00261FF7"/>
    <w:rsid w:val="002650E8"/>
    <w:rsid w:val="00265332"/>
    <w:rsid w:val="00265537"/>
    <w:rsid w:val="002707DC"/>
    <w:rsid w:val="002713BE"/>
    <w:rsid w:val="002719CD"/>
    <w:rsid w:val="00271FCA"/>
    <w:rsid w:val="00272E0F"/>
    <w:rsid w:val="002774B5"/>
    <w:rsid w:val="00277B68"/>
    <w:rsid w:val="0028331B"/>
    <w:rsid w:val="0028643D"/>
    <w:rsid w:val="0028790B"/>
    <w:rsid w:val="00291137"/>
    <w:rsid w:val="00291B64"/>
    <w:rsid w:val="00291D16"/>
    <w:rsid w:val="00291F52"/>
    <w:rsid w:val="00295DB4"/>
    <w:rsid w:val="002965D4"/>
    <w:rsid w:val="002971D3"/>
    <w:rsid w:val="002A1C29"/>
    <w:rsid w:val="002A36B8"/>
    <w:rsid w:val="002A4F4D"/>
    <w:rsid w:val="002A50FB"/>
    <w:rsid w:val="002A53C8"/>
    <w:rsid w:val="002B030A"/>
    <w:rsid w:val="002B0677"/>
    <w:rsid w:val="002B2814"/>
    <w:rsid w:val="002B2F93"/>
    <w:rsid w:val="002B34B0"/>
    <w:rsid w:val="002B3EE5"/>
    <w:rsid w:val="002B5036"/>
    <w:rsid w:val="002B5A2A"/>
    <w:rsid w:val="002B5B7C"/>
    <w:rsid w:val="002B6ED0"/>
    <w:rsid w:val="002B7690"/>
    <w:rsid w:val="002C0FA8"/>
    <w:rsid w:val="002C110B"/>
    <w:rsid w:val="002C254B"/>
    <w:rsid w:val="002C26DA"/>
    <w:rsid w:val="002C33AE"/>
    <w:rsid w:val="002C492F"/>
    <w:rsid w:val="002C67B2"/>
    <w:rsid w:val="002C6D20"/>
    <w:rsid w:val="002C72F9"/>
    <w:rsid w:val="002C7F98"/>
    <w:rsid w:val="002D148A"/>
    <w:rsid w:val="002D18F2"/>
    <w:rsid w:val="002D2009"/>
    <w:rsid w:val="002D342F"/>
    <w:rsid w:val="002E0A97"/>
    <w:rsid w:val="002E1080"/>
    <w:rsid w:val="002E20D0"/>
    <w:rsid w:val="002E240F"/>
    <w:rsid w:val="002E2B22"/>
    <w:rsid w:val="002E2CAF"/>
    <w:rsid w:val="002E2E58"/>
    <w:rsid w:val="002E33E3"/>
    <w:rsid w:val="002E3483"/>
    <w:rsid w:val="002E35CD"/>
    <w:rsid w:val="002E66D8"/>
    <w:rsid w:val="002E767A"/>
    <w:rsid w:val="002F6112"/>
    <w:rsid w:val="002F690B"/>
    <w:rsid w:val="0030269F"/>
    <w:rsid w:val="00302732"/>
    <w:rsid w:val="00303D6F"/>
    <w:rsid w:val="00304895"/>
    <w:rsid w:val="00304B63"/>
    <w:rsid w:val="00307607"/>
    <w:rsid w:val="0031125A"/>
    <w:rsid w:val="0031590F"/>
    <w:rsid w:val="00316AFF"/>
    <w:rsid w:val="00316D13"/>
    <w:rsid w:val="003220AB"/>
    <w:rsid w:val="00326DD1"/>
    <w:rsid w:val="0032746A"/>
    <w:rsid w:val="003300AB"/>
    <w:rsid w:val="003311C3"/>
    <w:rsid w:val="003318C5"/>
    <w:rsid w:val="00332ED5"/>
    <w:rsid w:val="00333428"/>
    <w:rsid w:val="0033565A"/>
    <w:rsid w:val="00335F6D"/>
    <w:rsid w:val="00336009"/>
    <w:rsid w:val="00340C3D"/>
    <w:rsid w:val="00340E62"/>
    <w:rsid w:val="00341000"/>
    <w:rsid w:val="0034362D"/>
    <w:rsid w:val="00343DA5"/>
    <w:rsid w:val="00343DF7"/>
    <w:rsid w:val="00344561"/>
    <w:rsid w:val="003449A6"/>
    <w:rsid w:val="00344F82"/>
    <w:rsid w:val="00347BCE"/>
    <w:rsid w:val="0035061F"/>
    <w:rsid w:val="00350666"/>
    <w:rsid w:val="00350A11"/>
    <w:rsid w:val="00350DE9"/>
    <w:rsid w:val="0035384F"/>
    <w:rsid w:val="00363131"/>
    <w:rsid w:val="003634C0"/>
    <w:rsid w:val="0036355D"/>
    <w:rsid w:val="0036431F"/>
    <w:rsid w:val="00365B83"/>
    <w:rsid w:val="00370BBC"/>
    <w:rsid w:val="00370C43"/>
    <w:rsid w:val="003711CD"/>
    <w:rsid w:val="003726F3"/>
    <w:rsid w:val="0037308F"/>
    <w:rsid w:val="00373812"/>
    <w:rsid w:val="00376761"/>
    <w:rsid w:val="003768B6"/>
    <w:rsid w:val="00376991"/>
    <w:rsid w:val="00377611"/>
    <w:rsid w:val="00380898"/>
    <w:rsid w:val="00382FB9"/>
    <w:rsid w:val="003843AE"/>
    <w:rsid w:val="00384A51"/>
    <w:rsid w:val="00385226"/>
    <w:rsid w:val="00386571"/>
    <w:rsid w:val="00386A61"/>
    <w:rsid w:val="00386EDB"/>
    <w:rsid w:val="003906CB"/>
    <w:rsid w:val="003945A8"/>
    <w:rsid w:val="00394FBE"/>
    <w:rsid w:val="00396213"/>
    <w:rsid w:val="00396A18"/>
    <w:rsid w:val="003A19E2"/>
    <w:rsid w:val="003A3A81"/>
    <w:rsid w:val="003A45A1"/>
    <w:rsid w:val="003A4A64"/>
    <w:rsid w:val="003A7702"/>
    <w:rsid w:val="003B040B"/>
    <w:rsid w:val="003B1026"/>
    <w:rsid w:val="003B1AC5"/>
    <w:rsid w:val="003B1D42"/>
    <w:rsid w:val="003B2911"/>
    <w:rsid w:val="003B37BF"/>
    <w:rsid w:val="003B54F1"/>
    <w:rsid w:val="003B578D"/>
    <w:rsid w:val="003B5B2E"/>
    <w:rsid w:val="003C1137"/>
    <w:rsid w:val="003C1817"/>
    <w:rsid w:val="003C2040"/>
    <w:rsid w:val="003C22E3"/>
    <w:rsid w:val="003C266C"/>
    <w:rsid w:val="003C3C60"/>
    <w:rsid w:val="003C72BA"/>
    <w:rsid w:val="003D021F"/>
    <w:rsid w:val="003D05F2"/>
    <w:rsid w:val="003D2C3B"/>
    <w:rsid w:val="003D42F6"/>
    <w:rsid w:val="003D4591"/>
    <w:rsid w:val="003D6EE0"/>
    <w:rsid w:val="003D7936"/>
    <w:rsid w:val="003D7AE1"/>
    <w:rsid w:val="003E1A4B"/>
    <w:rsid w:val="003E52AE"/>
    <w:rsid w:val="003E5303"/>
    <w:rsid w:val="003E5A28"/>
    <w:rsid w:val="003E649F"/>
    <w:rsid w:val="003E7DFA"/>
    <w:rsid w:val="003F012F"/>
    <w:rsid w:val="003F1C21"/>
    <w:rsid w:val="003F1E5C"/>
    <w:rsid w:val="003F2158"/>
    <w:rsid w:val="003F2F79"/>
    <w:rsid w:val="003F32C5"/>
    <w:rsid w:val="003F359A"/>
    <w:rsid w:val="003F3CA5"/>
    <w:rsid w:val="003F4573"/>
    <w:rsid w:val="003F5B96"/>
    <w:rsid w:val="003F6D10"/>
    <w:rsid w:val="003F7056"/>
    <w:rsid w:val="00400361"/>
    <w:rsid w:val="0040113E"/>
    <w:rsid w:val="00401EF4"/>
    <w:rsid w:val="004029ED"/>
    <w:rsid w:val="004032BB"/>
    <w:rsid w:val="00407189"/>
    <w:rsid w:val="00412FEA"/>
    <w:rsid w:val="004154B3"/>
    <w:rsid w:val="00416C2D"/>
    <w:rsid w:val="004171D2"/>
    <w:rsid w:val="00420BC1"/>
    <w:rsid w:val="00421875"/>
    <w:rsid w:val="0042231E"/>
    <w:rsid w:val="00425713"/>
    <w:rsid w:val="004272B2"/>
    <w:rsid w:val="004308F5"/>
    <w:rsid w:val="00430D21"/>
    <w:rsid w:val="0043195C"/>
    <w:rsid w:val="00432D24"/>
    <w:rsid w:val="004333C3"/>
    <w:rsid w:val="00433A83"/>
    <w:rsid w:val="00434876"/>
    <w:rsid w:val="00435247"/>
    <w:rsid w:val="0043727D"/>
    <w:rsid w:val="004376B5"/>
    <w:rsid w:val="00440559"/>
    <w:rsid w:val="00440F3F"/>
    <w:rsid w:val="00441F66"/>
    <w:rsid w:val="00442620"/>
    <w:rsid w:val="0044419F"/>
    <w:rsid w:val="00444F33"/>
    <w:rsid w:val="00444F93"/>
    <w:rsid w:val="00445521"/>
    <w:rsid w:val="0044584F"/>
    <w:rsid w:val="004459B5"/>
    <w:rsid w:val="0044792F"/>
    <w:rsid w:val="00450B2A"/>
    <w:rsid w:val="00451108"/>
    <w:rsid w:val="00451840"/>
    <w:rsid w:val="00452485"/>
    <w:rsid w:val="004530D8"/>
    <w:rsid w:val="004540AF"/>
    <w:rsid w:val="004547BA"/>
    <w:rsid w:val="00454CED"/>
    <w:rsid w:val="00455DB0"/>
    <w:rsid w:val="0045679C"/>
    <w:rsid w:val="004605BF"/>
    <w:rsid w:val="00461B12"/>
    <w:rsid w:val="0046213E"/>
    <w:rsid w:val="00463032"/>
    <w:rsid w:val="00464479"/>
    <w:rsid w:val="0046484C"/>
    <w:rsid w:val="00464F8C"/>
    <w:rsid w:val="00465E0A"/>
    <w:rsid w:val="00466B18"/>
    <w:rsid w:val="004678E0"/>
    <w:rsid w:val="00467D4A"/>
    <w:rsid w:val="0047213B"/>
    <w:rsid w:val="00472C3E"/>
    <w:rsid w:val="0047434A"/>
    <w:rsid w:val="00476011"/>
    <w:rsid w:val="00482C29"/>
    <w:rsid w:val="00483354"/>
    <w:rsid w:val="00484DB2"/>
    <w:rsid w:val="004861D8"/>
    <w:rsid w:val="0048739B"/>
    <w:rsid w:val="004876CC"/>
    <w:rsid w:val="00487FA9"/>
    <w:rsid w:val="0049132D"/>
    <w:rsid w:val="0049166E"/>
    <w:rsid w:val="0049281C"/>
    <w:rsid w:val="00492CC4"/>
    <w:rsid w:val="004938BE"/>
    <w:rsid w:val="00494CA9"/>
    <w:rsid w:val="00496B93"/>
    <w:rsid w:val="00497565"/>
    <w:rsid w:val="00497B8A"/>
    <w:rsid w:val="004A17BC"/>
    <w:rsid w:val="004A3308"/>
    <w:rsid w:val="004A3B2F"/>
    <w:rsid w:val="004A3E4F"/>
    <w:rsid w:val="004A4892"/>
    <w:rsid w:val="004A4F0F"/>
    <w:rsid w:val="004A777D"/>
    <w:rsid w:val="004B0F7A"/>
    <w:rsid w:val="004B1DBF"/>
    <w:rsid w:val="004B23AE"/>
    <w:rsid w:val="004B46F5"/>
    <w:rsid w:val="004B54C2"/>
    <w:rsid w:val="004B6F73"/>
    <w:rsid w:val="004B7099"/>
    <w:rsid w:val="004C01D2"/>
    <w:rsid w:val="004C0EEF"/>
    <w:rsid w:val="004C144D"/>
    <w:rsid w:val="004C271F"/>
    <w:rsid w:val="004C2D7E"/>
    <w:rsid w:val="004C3835"/>
    <w:rsid w:val="004C442E"/>
    <w:rsid w:val="004C4A6A"/>
    <w:rsid w:val="004C6E16"/>
    <w:rsid w:val="004C7218"/>
    <w:rsid w:val="004D3824"/>
    <w:rsid w:val="004D3F6E"/>
    <w:rsid w:val="004D41F6"/>
    <w:rsid w:val="004D4664"/>
    <w:rsid w:val="004D584C"/>
    <w:rsid w:val="004D5978"/>
    <w:rsid w:val="004D6390"/>
    <w:rsid w:val="004D72B5"/>
    <w:rsid w:val="004E7647"/>
    <w:rsid w:val="004F163A"/>
    <w:rsid w:val="004F318D"/>
    <w:rsid w:val="004F4009"/>
    <w:rsid w:val="004F5D3C"/>
    <w:rsid w:val="004F5EA0"/>
    <w:rsid w:val="004F76F3"/>
    <w:rsid w:val="005040AE"/>
    <w:rsid w:val="005043F8"/>
    <w:rsid w:val="005045E5"/>
    <w:rsid w:val="00505CC4"/>
    <w:rsid w:val="00507760"/>
    <w:rsid w:val="00507AD9"/>
    <w:rsid w:val="0051080B"/>
    <w:rsid w:val="00511A1C"/>
    <w:rsid w:val="005128D2"/>
    <w:rsid w:val="00513317"/>
    <w:rsid w:val="00514940"/>
    <w:rsid w:val="00521577"/>
    <w:rsid w:val="00522CCE"/>
    <w:rsid w:val="00522F54"/>
    <w:rsid w:val="00525302"/>
    <w:rsid w:val="00526187"/>
    <w:rsid w:val="00530788"/>
    <w:rsid w:val="00530993"/>
    <w:rsid w:val="00531FAE"/>
    <w:rsid w:val="005349C4"/>
    <w:rsid w:val="00534DF2"/>
    <w:rsid w:val="00542DA3"/>
    <w:rsid w:val="005462A1"/>
    <w:rsid w:val="00546C9B"/>
    <w:rsid w:val="00547399"/>
    <w:rsid w:val="00547C46"/>
    <w:rsid w:val="005501AF"/>
    <w:rsid w:val="005506CE"/>
    <w:rsid w:val="00550788"/>
    <w:rsid w:val="0055189E"/>
    <w:rsid w:val="00551AC2"/>
    <w:rsid w:val="00551B7F"/>
    <w:rsid w:val="0055596B"/>
    <w:rsid w:val="00556183"/>
    <w:rsid w:val="005567EA"/>
    <w:rsid w:val="005620A2"/>
    <w:rsid w:val="0056354E"/>
    <w:rsid w:val="00563CCC"/>
    <w:rsid w:val="0056578B"/>
    <w:rsid w:val="00567757"/>
    <w:rsid w:val="0057027E"/>
    <w:rsid w:val="00572FC4"/>
    <w:rsid w:val="00574397"/>
    <w:rsid w:val="0057497C"/>
    <w:rsid w:val="00575BBC"/>
    <w:rsid w:val="00575BCA"/>
    <w:rsid w:val="0057754E"/>
    <w:rsid w:val="005817DE"/>
    <w:rsid w:val="00581EB4"/>
    <w:rsid w:val="00581EE9"/>
    <w:rsid w:val="0058499C"/>
    <w:rsid w:val="00584A73"/>
    <w:rsid w:val="005856EF"/>
    <w:rsid w:val="0058704E"/>
    <w:rsid w:val="0058751E"/>
    <w:rsid w:val="00587DED"/>
    <w:rsid w:val="00591553"/>
    <w:rsid w:val="00593754"/>
    <w:rsid w:val="00593D36"/>
    <w:rsid w:val="00593E28"/>
    <w:rsid w:val="00593F6D"/>
    <w:rsid w:val="00594599"/>
    <w:rsid w:val="00594F99"/>
    <w:rsid w:val="00595C67"/>
    <w:rsid w:val="0059778A"/>
    <w:rsid w:val="005977EC"/>
    <w:rsid w:val="005A0130"/>
    <w:rsid w:val="005A0A7F"/>
    <w:rsid w:val="005A1478"/>
    <w:rsid w:val="005A2BE4"/>
    <w:rsid w:val="005A642E"/>
    <w:rsid w:val="005A652E"/>
    <w:rsid w:val="005A7615"/>
    <w:rsid w:val="005B0344"/>
    <w:rsid w:val="005B10FC"/>
    <w:rsid w:val="005B34E0"/>
    <w:rsid w:val="005B520E"/>
    <w:rsid w:val="005B5F17"/>
    <w:rsid w:val="005B6DD3"/>
    <w:rsid w:val="005C1254"/>
    <w:rsid w:val="005C1D31"/>
    <w:rsid w:val="005C1D42"/>
    <w:rsid w:val="005C1EE6"/>
    <w:rsid w:val="005C3D62"/>
    <w:rsid w:val="005C5631"/>
    <w:rsid w:val="005C5D10"/>
    <w:rsid w:val="005C5FD7"/>
    <w:rsid w:val="005D04FD"/>
    <w:rsid w:val="005D1556"/>
    <w:rsid w:val="005D39CB"/>
    <w:rsid w:val="005D4C1B"/>
    <w:rsid w:val="005D4FF5"/>
    <w:rsid w:val="005D5455"/>
    <w:rsid w:val="005D581D"/>
    <w:rsid w:val="005D6C02"/>
    <w:rsid w:val="005D704B"/>
    <w:rsid w:val="005E0E5D"/>
    <w:rsid w:val="005E2800"/>
    <w:rsid w:val="005E4547"/>
    <w:rsid w:val="005E5F7E"/>
    <w:rsid w:val="005E6344"/>
    <w:rsid w:val="005E6939"/>
    <w:rsid w:val="005F064D"/>
    <w:rsid w:val="005F0CB4"/>
    <w:rsid w:val="005F3562"/>
    <w:rsid w:val="005F4590"/>
    <w:rsid w:val="005F5D38"/>
    <w:rsid w:val="005F5F55"/>
    <w:rsid w:val="005F74D9"/>
    <w:rsid w:val="00601E0B"/>
    <w:rsid w:val="00602B91"/>
    <w:rsid w:val="00602E93"/>
    <w:rsid w:val="00603987"/>
    <w:rsid w:val="0060398E"/>
    <w:rsid w:val="006067C1"/>
    <w:rsid w:val="00607319"/>
    <w:rsid w:val="00607EB5"/>
    <w:rsid w:val="0061244C"/>
    <w:rsid w:val="00612804"/>
    <w:rsid w:val="00612E33"/>
    <w:rsid w:val="00622EBB"/>
    <w:rsid w:val="00624545"/>
    <w:rsid w:val="00624717"/>
    <w:rsid w:val="00624E0B"/>
    <w:rsid w:val="00624F71"/>
    <w:rsid w:val="00626456"/>
    <w:rsid w:val="00630F61"/>
    <w:rsid w:val="00631E4F"/>
    <w:rsid w:val="0063296F"/>
    <w:rsid w:val="0063369B"/>
    <w:rsid w:val="0063617F"/>
    <w:rsid w:val="006367F8"/>
    <w:rsid w:val="00640B03"/>
    <w:rsid w:val="00640F9A"/>
    <w:rsid w:val="006425EA"/>
    <w:rsid w:val="00642C57"/>
    <w:rsid w:val="00645817"/>
    <w:rsid w:val="006458F2"/>
    <w:rsid w:val="00645986"/>
    <w:rsid w:val="00646F51"/>
    <w:rsid w:val="006470B5"/>
    <w:rsid w:val="00651A08"/>
    <w:rsid w:val="00653915"/>
    <w:rsid w:val="00654913"/>
    <w:rsid w:val="00655682"/>
    <w:rsid w:val="006576D4"/>
    <w:rsid w:val="00661155"/>
    <w:rsid w:val="00662D62"/>
    <w:rsid w:val="00664BDA"/>
    <w:rsid w:val="006663CC"/>
    <w:rsid w:val="0066691C"/>
    <w:rsid w:val="00666C24"/>
    <w:rsid w:val="00670255"/>
    <w:rsid w:val="00670434"/>
    <w:rsid w:val="00673177"/>
    <w:rsid w:val="006731D1"/>
    <w:rsid w:val="00680D3F"/>
    <w:rsid w:val="00682083"/>
    <w:rsid w:val="006832E3"/>
    <w:rsid w:val="006856D0"/>
    <w:rsid w:val="006872B8"/>
    <w:rsid w:val="00690C15"/>
    <w:rsid w:val="00697068"/>
    <w:rsid w:val="0069723D"/>
    <w:rsid w:val="00697740"/>
    <w:rsid w:val="006A000A"/>
    <w:rsid w:val="006A05F8"/>
    <w:rsid w:val="006A2460"/>
    <w:rsid w:val="006A3744"/>
    <w:rsid w:val="006A5380"/>
    <w:rsid w:val="006B06E7"/>
    <w:rsid w:val="006B154B"/>
    <w:rsid w:val="006B2188"/>
    <w:rsid w:val="006B2864"/>
    <w:rsid w:val="006B2AF5"/>
    <w:rsid w:val="006B3415"/>
    <w:rsid w:val="006B3547"/>
    <w:rsid w:val="006B3EB4"/>
    <w:rsid w:val="006B5529"/>
    <w:rsid w:val="006B5634"/>
    <w:rsid w:val="006B57A0"/>
    <w:rsid w:val="006B5BBC"/>
    <w:rsid w:val="006B5E31"/>
    <w:rsid w:val="006B61D0"/>
    <w:rsid w:val="006B708C"/>
    <w:rsid w:val="006B78EA"/>
    <w:rsid w:val="006B7BD1"/>
    <w:rsid w:val="006B7EBC"/>
    <w:rsid w:val="006C099F"/>
    <w:rsid w:val="006C2EA6"/>
    <w:rsid w:val="006C4E31"/>
    <w:rsid w:val="006C5F6B"/>
    <w:rsid w:val="006C6C6D"/>
    <w:rsid w:val="006D17A0"/>
    <w:rsid w:val="006D4CA5"/>
    <w:rsid w:val="006D67F4"/>
    <w:rsid w:val="006D6BC7"/>
    <w:rsid w:val="006E0914"/>
    <w:rsid w:val="006E1FAF"/>
    <w:rsid w:val="006E300A"/>
    <w:rsid w:val="006E3295"/>
    <w:rsid w:val="006E345F"/>
    <w:rsid w:val="006E5665"/>
    <w:rsid w:val="006E5BED"/>
    <w:rsid w:val="006E644F"/>
    <w:rsid w:val="006E70B1"/>
    <w:rsid w:val="006F0E53"/>
    <w:rsid w:val="006F1D0B"/>
    <w:rsid w:val="006F215D"/>
    <w:rsid w:val="006F2D59"/>
    <w:rsid w:val="006F3004"/>
    <w:rsid w:val="006F4D34"/>
    <w:rsid w:val="006F5912"/>
    <w:rsid w:val="006F5FD4"/>
    <w:rsid w:val="006F6E59"/>
    <w:rsid w:val="006F6E73"/>
    <w:rsid w:val="007001A8"/>
    <w:rsid w:val="007010F0"/>
    <w:rsid w:val="00701F30"/>
    <w:rsid w:val="00703070"/>
    <w:rsid w:val="00703835"/>
    <w:rsid w:val="00705275"/>
    <w:rsid w:val="00705B70"/>
    <w:rsid w:val="00706582"/>
    <w:rsid w:val="0070798E"/>
    <w:rsid w:val="007079E4"/>
    <w:rsid w:val="00710022"/>
    <w:rsid w:val="00710692"/>
    <w:rsid w:val="00711A52"/>
    <w:rsid w:val="00711CC9"/>
    <w:rsid w:val="00712180"/>
    <w:rsid w:val="00712D52"/>
    <w:rsid w:val="007133A1"/>
    <w:rsid w:val="0071340C"/>
    <w:rsid w:val="00714508"/>
    <w:rsid w:val="00714F72"/>
    <w:rsid w:val="00716701"/>
    <w:rsid w:val="0071673D"/>
    <w:rsid w:val="00720497"/>
    <w:rsid w:val="0072103E"/>
    <w:rsid w:val="007210B8"/>
    <w:rsid w:val="007215C7"/>
    <w:rsid w:val="00725A35"/>
    <w:rsid w:val="00726CF3"/>
    <w:rsid w:val="007318A7"/>
    <w:rsid w:val="00731C83"/>
    <w:rsid w:val="007332BC"/>
    <w:rsid w:val="00733336"/>
    <w:rsid w:val="00736691"/>
    <w:rsid w:val="0074056B"/>
    <w:rsid w:val="00740EEA"/>
    <w:rsid w:val="00743150"/>
    <w:rsid w:val="00743682"/>
    <w:rsid w:val="007459A4"/>
    <w:rsid w:val="00746C78"/>
    <w:rsid w:val="00747FBA"/>
    <w:rsid w:val="00750027"/>
    <w:rsid w:val="007536AA"/>
    <w:rsid w:val="00757055"/>
    <w:rsid w:val="00760493"/>
    <w:rsid w:val="0076145C"/>
    <w:rsid w:val="00763D68"/>
    <w:rsid w:val="0076664A"/>
    <w:rsid w:val="00767E8B"/>
    <w:rsid w:val="00771CE1"/>
    <w:rsid w:val="00775E06"/>
    <w:rsid w:val="00780A0E"/>
    <w:rsid w:val="00782153"/>
    <w:rsid w:val="007824EF"/>
    <w:rsid w:val="00782E2A"/>
    <w:rsid w:val="00786332"/>
    <w:rsid w:val="007873D4"/>
    <w:rsid w:val="0079430E"/>
    <w:rsid w:val="00794804"/>
    <w:rsid w:val="007970F3"/>
    <w:rsid w:val="00797C3C"/>
    <w:rsid w:val="007A06AC"/>
    <w:rsid w:val="007A1A53"/>
    <w:rsid w:val="007A308D"/>
    <w:rsid w:val="007A34C1"/>
    <w:rsid w:val="007A3711"/>
    <w:rsid w:val="007A3D89"/>
    <w:rsid w:val="007A5126"/>
    <w:rsid w:val="007A58CF"/>
    <w:rsid w:val="007A5967"/>
    <w:rsid w:val="007A5DF2"/>
    <w:rsid w:val="007A71FF"/>
    <w:rsid w:val="007B0D02"/>
    <w:rsid w:val="007B33F1"/>
    <w:rsid w:val="007B4F7E"/>
    <w:rsid w:val="007B6301"/>
    <w:rsid w:val="007B6539"/>
    <w:rsid w:val="007B72E7"/>
    <w:rsid w:val="007B7E12"/>
    <w:rsid w:val="007B7F14"/>
    <w:rsid w:val="007B7FA0"/>
    <w:rsid w:val="007C0308"/>
    <w:rsid w:val="007C1D5D"/>
    <w:rsid w:val="007C215A"/>
    <w:rsid w:val="007C2FF2"/>
    <w:rsid w:val="007C486C"/>
    <w:rsid w:val="007D06EC"/>
    <w:rsid w:val="007D0C71"/>
    <w:rsid w:val="007D0CDD"/>
    <w:rsid w:val="007D273F"/>
    <w:rsid w:val="007D2F23"/>
    <w:rsid w:val="007D387D"/>
    <w:rsid w:val="007D39BB"/>
    <w:rsid w:val="007E14EE"/>
    <w:rsid w:val="007E1E8C"/>
    <w:rsid w:val="007E2888"/>
    <w:rsid w:val="007E3D9D"/>
    <w:rsid w:val="007E41D6"/>
    <w:rsid w:val="007E5976"/>
    <w:rsid w:val="007F184B"/>
    <w:rsid w:val="007F1F99"/>
    <w:rsid w:val="007F2B47"/>
    <w:rsid w:val="007F320E"/>
    <w:rsid w:val="007F4231"/>
    <w:rsid w:val="007F5FBB"/>
    <w:rsid w:val="007F7144"/>
    <w:rsid w:val="007F729D"/>
    <w:rsid w:val="007F768F"/>
    <w:rsid w:val="007F7EF2"/>
    <w:rsid w:val="00800752"/>
    <w:rsid w:val="008009BA"/>
    <w:rsid w:val="00801143"/>
    <w:rsid w:val="00801562"/>
    <w:rsid w:val="0080168E"/>
    <w:rsid w:val="00801C6C"/>
    <w:rsid w:val="00803F2C"/>
    <w:rsid w:val="008053A7"/>
    <w:rsid w:val="0080791D"/>
    <w:rsid w:val="00807CAC"/>
    <w:rsid w:val="0081093C"/>
    <w:rsid w:val="008127FA"/>
    <w:rsid w:val="00815182"/>
    <w:rsid w:val="00816466"/>
    <w:rsid w:val="0082004F"/>
    <w:rsid w:val="008219AF"/>
    <w:rsid w:val="00822B8E"/>
    <w:rsid w:val="00823583"/>
    <w:rsid w:val="00823A68"/>
    <w:rsid w:val="00824228"/>
    <w:rsid w:val="0082565C"/>
    <w:rsid w:val="008268EA"/>
    <w:rsid w:val="00830389"/>
    <w:rsid w:val="00834815"/>
    <w:rsid w:val="008350D6"/>
    <w:rsid w:val="00835334"/>
    <w:rsid w:val="0083637C"/>
    <w:rsid w:val="00836EE0"/>
    <w:rsid w:val="008374C8"/>
    <w:rsid w:val="008403E2"/>
    <w:rsid w:val="0084244B"/>
    <w:rsid w:val="00842D34"/>
    <w:rsid w:val="008434A9"/>
    <w:rsid w:val="008439F4"/>
    <w:rsid w:val="00843BEF"/>
    <w:rsid w:val="00843F80"/>
    <w:rsid w:val="0084594D"/>
    <w:rsid w:val="008459A0"/>
    <w:rsid w:val="00845DD3"/>
    <w:rsid w:val="00846126"/>
    <w:rsid w:val="00846415"/>
    <w:rsid w:val="0084757B"/>
    <w:rsid w:val="00847961"/>
    <w:rsid w:val="00850EB9"/>
    <w:rsid w:val="00855244"/>
    <w:rsid w:val="00857148"/>
    <w:rsid w:val="0085739C"/>
    <w:rsid w:val="008573CB"/>
    <w:rsid w:val="008578A1"/>
    <w:rsid w:val="00857EFB"/>
    <w:rsid w:val="00863E4B"/>
    <w:rsid w:val="00864B4D"/>
    <w:rsid w:val="0086670C"/>
    <w:rsid w:val="00867DA9"/>
    <w:rsid w:val="008709F8"/>
    <w:rsid w:val="008715F5"/>
    <w:rsid w:val="00871FD8"/>
    <w:rsid w:val="00875163"/>
    <w:rsid w:val="00875A6C"/>
    <w:rsid w:val="00877DC6"/>
    <w:rsid w:val="008805C8"/>
    <w:rsid w:val="00880AC0"/>
    <w:rsid w:val="00880B28"/>
    <w:rsid w:val="0088148F"/>
    <w:rsid w:val="00882A94"/>
    <w:rsid w:val="008833E1"/>
    <w:rsid w:val="008835C7"/>
    <w:rsid w:val="008839E0"/>
    <w:rsid w:val="00883CA6"/>
    <w:rsid w:val="00883D79"/>
    <w:rsid w:val="0088407A"/>
    <w:rsid w:val="00885000"/>
    <w:rsid w:val="00885329"/>
    <w:rsid w:val="0088658D"/>
    <w:rsid w:val="00887FA1"/>
    <w:rsid w:val="00893C4B"/>
    <w:rsid w:val="00895AB0"/>
    <w:rsid w:val="008978AC"/>
    <w:rsid w:val="008A02DF"/>
    <w:rsid w:val="008A0B89"/>
    <w:rsid w:val="008A2C7D"/>
    <w:rsid w:val="008A435B"/>
    <w:rsid w:val="008A4B14"/>
    <w:rsid w:val="008A74D9"/>
    <w:rsid w:val="008B291E"/>
    <w:rsid w:val="008B2BED"/>
    <w:rsid w:val="008B3CAC"/>
    <w:rsid w:val="008B4177"/>
    <w:rsid w:val="008B4310"/>
    <w:rsid w:val="008B6466"/>
    <w:rsid w:val="008C4146"/>
    <w:rsid w:val="008C4B23"/>
    <w:rsid w:val="008C5208"/>
    <w:rsid w:val="008C529D"/>
    <w:rsid w:val="008C5C7E"/>
    <w:rsid w:val="008C6430"/>
    <w:rsid w:val="008D0F69"/>
    <w:rsid w:val="008D19F9"/>
    <w:rsid w:val="008D457A"/>
    <w:rsid w:val="008D6258"/>
    <w:rsid w:val="008D7001"/>
    <w:rsid w:val="008D73FD"/>
    <w:rsid w:val="008E0CE1"/>
    <w:rsid w:val="008E1BB6"/>
    <w:rsid w:val="008E262B"/>
    <w:rsid w:val="008E311A"/>
    <w:rsid w:val="008E3DBF"/>
    <w:rsid w:val="008E4F6F"/>
    <w:rsid w:val="008F0489"/>
    <w:rsid w:val="008F0BBA"/>
    <w:rsid w:val="008F0EC3"/>
    <w:rsid w:val="008F2CFB"/>
    <w:rsid w:val="008F50C9"/>
    <w:rsid w:val="008F63BA"/>
    <w:rsid w:val="008F673D"/>
    <w:rsid w:val="008F78ED"/>
    <w:rsid w:val="008F7FE4"/>
    <w:rsid w:val="009015DE"/>
    <w:rsid w:val="00902E99"/>
    <w:rsid w:val="00904264"/>
    <w:rsid w:val="00905857"/>
    <w:rsid w:val="00910BA8"/>
    <w:rsid w:val="009115E7"/>
    <w:rsid w:val="00912EAE"/>
    <w:rsid w:val="0091359E"/>
    <w:rsid w:val="00913EED"/>
    <w:rsid w:val="00915DF6"/>
    <w:rsid w:val="00917C41"/>
    <w:rsid w:val="00917DE8"/>
    <w:rsid w:val="0092016E"/>
    <w:rsid w:val="00920447"/>
    <w:rsid w:val="00920C6E"/>
    <w:rsid w:val="00923063"/>
    <w:rsid w:val="009246F6"/>
    <w:rsid w:val="0092510C"/>
    <w:rsid w:val="0092518D"/>
    <w:rsid w:val="0092689D"/>
    <w:rsid w:val="00926E4F"/>
    <w:rsid w:val="00927624"/>
    <w:rsid w:val="009303D9"/>
    <w:rsid w:val="00930492"/>
    <w:rsid w:val="00930B55"/>
    <w:rsid w:val="009312C6"/>
    <w:rsid w:val="00931F63"/>
    <w:rsid w:val="009321E3"/>
    <w:rsid w:val="00933C64"/>
    <w:rsid w:val="009365DD"/>
    <w:rsid w:val="0093667F"/>
    <w:rsid w:val="00941F0D"/>
    <w:rsid w:val="00944E63"/>
    <w:rsid w:val="00946D6B"/>
    <w:rsid w:val="00946FC0"/>
    <w:rsid w:val="0095090A"/>
    <w:rsid w:val="00951600"/>
    <w:rsid w:val="00954DE0"/>
    <w:rsid w:val="00957807"/>
    <w:rsid w:val="00957D83"/>
    <w:rsid w:val="009602DD"/>
    <w:rsid w:val="0096069C"/>
    <w:rsid w:val="00961C99"/>
    <w:rsid w:val="00961D0A"/>
    <w:rsid w:val="00962378"/>
    <w:rsid w:val="00962991"/>
    <w:rsid w:val="009629D7"/>
    <w:rsid w:val="00964A1C"/>
    <w:rsid w:val="00964B36"/>
    <w:rsid w:val="00965186"/>
    <w:rsid w:val="00965BAA"/>
    <w:rsid w:val="009668EA"/>
    <w:rsid w:val="00966EA2"/>
    <w:rsid w:val="0096744E"/>
    <w:rsid w:val="0097068D"/>
    <w:rsid w:val="00972203"/>
    <w:rsid w:val="00972607"/>
    <w:rsid w:val="00972B75"/>
    <w:rsid w:val="00973FBA"/>
    <w:rsid w:val="00974B93"/>
    <w:rsid w:val="00974C20"/>
    <w:rsid w:val="00975112"/>
    <w:rsid w:val="00975445"/>
    <w:rsid w:val="00976827"/>
    <w:rsid w:val="00976E32"/>
    <w:rsid w:val="00977550"/>
    <w:rsid w:val="00977689"/>
    <w:rsid w:val="00977FAA"/>
    <w:rsid w:val="009807C0"/>
    <w:rsid w:val="0098206D"/>
    <w:rsid w:val="00982084"/>
    <w:rsid w:val="00985F7C"/>
    <w:rsid w:val="00986537"/>
    <w:rsid w:val="00986CA8"/>
    <w:rsid w:val="0098733A"/>
    <w:rsid w:val="00990FBF"/>
    <w:rsid w:val="00992CCF"/>
    <w:rsid w:val="00993A4C"/>
    <w:rsid w:val="00993EB2"/>
    <w:rsid w:val="00994583"/>
    <w:rsid w:val="009945B9"/>
    <w:rsid w:val="009949A5"/>
    <w:rsid w:val="0099690F"/>
    <w:rsid w:val="00996E93"/>
    <w:rsid w:val="009974CD"/>
    <w:rsid w:val="00997C6D"/>
    <w:rsid w:val="009A2C81"/>
    <w:rsid w:val="009A3475"/>
    <w:rsid w:val="009A365C"/>
    <w:rsid w:val="009A696D"/>
    <w:rsid w:val="009A6DC1"/>
    <w:rsid w:val="009A7845"/>
    <w:rsid w:val="009B0861"/>
    <w:rsid w:val="009B519A"/>
    <w:rsid w:val="009B5FCA"/>
    <w:rsid w:val="009C4130"/>
    <w:rsid w:val="009C4EB0"/>
    <w:rsid w:val="009C569A"/>
    <w:rsid w:val="009C5927"/>
    <w:rsid w:val="009C70A6"/>
    <w:rsid w:val="009D674F"/>
    <w:rsid w:val="009D7FB9"/>
    <w:rsid w:val="009E059A"/>
    <w:rsid w:val="009E133C"/>
    <w:rsid w:val="009E1C9E"/>
    <w:rsid w:val="009E2900"/>
    <w:rsid w:val="009E4516"/>
    <w:rsid w:val="009E5214"/>
    <w:rsid w:val="009E7EED"/>
    <w:rsid w:val="009F0939"/>
    <w:rsid w:val="009F0E03"/>
    <w:rsid w:val="009F1A91"/>
    <w:rsid w:val="009F1CBB"/>
    <w:rsid w:val="009F555A"/>
    <w:rsid w:val="009F5845"/>
    <w:rsid w:val="009F626B"/>
    <w:rsid w:val="00A018FC"/>
    <w:rsid w:val="00A02120"/>
    <w:rsid w:val="00A06A4D"/>
    <w:rsid w:val="00A07C87"/>
    <w:rsid w:val="00A11852"/>
    <w:rsid w:val="00A11CE9"/>
    <w:rsid w:val="00A13733"/>
    <w:rsid w:val="00A16E37"/>
    <w:rsid w:val="00A22CBC"/>
    <w:rsid w:val="00A23CB1"/>
    <w:rsid w:val="00A250FC"/>
    <w:rsid w:val="00A25176"/>
    <w:rsid w:val="00A26315"/>
    <w:rsid w:val="00A30213"/>
    <w:rsid w:val="00A32124"/>
    <w:rsid w:val="00A33DD3"/>
    <w:rsid w:val="00A34958"/>
    <w:rsid w:val="00A36E54"/>
    <w:rsid w:val="00A429CA"/>
    <w:rsid w:val="00A44DB7"/>
    <w:rsid w:val="00A46F94"/>
    <w:rsid w:val="00A54C02"/>
    <w:rsid w:val="00A564EF"/>
    <w:rsid w:val="00A570CF"/>
    <w:rsid w:val="00A600EE"/>
    <w:rsid w:val="00A60664"/>
    <w:rsid w:val="00A61410"/>
    <w:rsid w:val="00A6250E"/>
    <w:rsid w:val="00A640AF"/>
    <w:rsid w:val="00A6495D"/>
    <w:rsid w:val="00A70513"/>
    <w:rsid w:val="00A70F37"/>
    <w:rsid w:val="00A7112B"/>
    <w:rsid w:val="00A71280"/>
    <w:rsid w:val="00A71738"/>
    <w:rsid w:val="00A72262"/>
    <w:rsid w:val="00A72C3B"/>
    <w:rsid w:val="00A73DF2"/>
    <w:rsid w:val="00A77640"/>
    <w:rsid w:val="00A77E6F"/>
    <w:rsid w:val="00A80545"/>
    <w:rsid w:val="00A823AB"/>
    <w:rsid w:val="00A83096"/>
    <w:rsid w:val="00A834E4"/>
    <w:rsid w:val="00A86945"/>
    <w:rsid w:val="00A86D0C"/>
    <w:rsid w:val="00A9337E"/>
    <w:rsid w:val="00A95530"/>
    <w:rsid w:val="00A9711B"/>
    <w:rsid w:val="00A97294"/>
    <w:rsid w:val="00A9738A"/>
    <w:rsid w:val="00AA149A"/>
    <w:rsid w:val="00AA2690"/>
    <w:rsid w:val="00AA335C"/>
    <w:rsid w:val="00AA3F16"/>
    <w:rsid w:val="00AA4137"/>
    <w:rsid w:val="00AA6D9A"/>
    <w:rsid w:val="00AA7B0F"/>
    <w:rsid w:val="00AB0A5F"/>
    <w:rsid w:val="00AB0A7C"/>
    <w:rsid w:val="00AB187E"/>
    <w:rsid w:val="00AB4569"/>
    <w:rsid w:val="00AB67D9"/>
    <w:rsid w:val="00AB6E72"/>
    <w:rsid w:val="00AB6EF3"/>
    <w:rsid w:val="00AB6FD8"/>
    <w:rsid w:val="00AC0500"/>
    <w:rsid w:val="00AC0865"/>
    <w:rsid w:val="00AC0978"/>
    <w:rsid w:val="00AC0A2A"/>
    <w:rsid w:val="00AC26E8"/>
    <w:rsid w:val="00AC2BC0"/>
    <w:rsid w:val="00AC6840"/>
    <w:rsid w:val="00AC7605"/>
    <w:rsid w:val="00AC79DF"/>
    <w:rsid w:val="00AD5C75"/>
    <w:rsid w:val="00AD7280"/>
    <w:rsid w:val="00AD75CA"/>
    <w:rsid w:val="00AD7EFA"/>
    <w:rsid w:val="00AE045E"/>
    <w:rsid w:val="00AE07B4"/>
    <w:rsid w:val="00AE092F"/>
    <w:rsid w:val="00AE0C8F"/>
    <w:rsid w:val="00AE0ECA"/>
    <w:rsid w:val="00AE1E00"/>
    <w:rsid w:val="00AE3376"/>
    <w:rsid w:val="00AE3409"/>
    <w:rsid w:val="00AE352E"/>
    <w:rsid w:val="00AE4D83"/>
    <w:rsid w:val="00AE71C1"/>
    <w:rsid w:val="00AE72AD"/>
    <w:rsid w:val="00AE77F4"/>
    <w:rsid w:val="00AF03C1"/>
    <w:rsid w:val="00AF1536"/>
    <w:rsid w:val="00AF17E1"/>
    <w:rsid w:val="00AF18F7"/>
    <w:rsid w:val="00AF33BB"/>
    <w:rsid w:val="00AF3837"/>
    <w:rsid w:val="00AF4BA4"/>
    <w:rsid w:val="00AF55D9"/>
    <w:rsid w:val="00AF5C4D"/>
    <w:rsid w:val="00B00C20"/>
    <w:rsid w:val="00B02BBA"/>
    <w:rsid w:val="00B03250"/>
    <w:rsid w:val="00B0387F"/>
    <w:rsid w:val="00B03CB6"/>
    <w:rsid w:val="00B0594A"/>
    <w:rsid w:val="00B05AF2"/>
    <w:rsid w:val="00B06475"/>
    <w:rsid w:val="00B06E29"/>
    <w:rsid w:val="00B11A60"/>
    <w:rsid w:val="00B1299E"/>
    <w:rsid w:val="00B12A20"/>
    <w:rsid w:val="00B1547F"/>
    <w:rsid w:val="00B16050"/>
    <w:rsid w:val="00B17015"/>
    <w:rsid w:val="00B177C2"/>
    <w:rsid w:val="00B22613"/>
    <w:rsid w:val="00B22CD4"/>
    <w:rsid w:val="00B230AF"/>
    <w:rsid w:val="00B240D6"/>
    <w:rsid w:val="00B2461C"/>
    <w:rsid w:val="00B24672"/>
    <w:rsid w:val="00B258CB"/>
    <w:rsid w:val="00B25F86"/>
    <w:rsid w:val="00B26743"/>
    <w:rsid w:val="00B27801"/>
    <w:rsid w:val="00B2794B"/>
    <w:rsid w:val="00B30F56"/>
    <w:rsid w:val="00B30F73"/>
    <w:rsid w:val="00B311F9"/>
    <w:rsid w:val="00B316E3"/>
    <w:rsid w:val="00B34C45"/>
    <w:rsid w:val="00B35A79"/>
    <w:rsid w:val="00B3647D"/>
    <w:rsid w:val="00B3717F"/>
    <w:rsid w:val="00B40960"/>
    <w:rsid w:val="00B413F9"/>
    <w:rsid w:val="00B433C7"/>
    <w:rsid w:val="00B4385C"/>
    <w:rsid w:val="00B439EC"/>
    <w:rsid w:val="00B43FB6"/>
    <w:rsid w:val="00B4584D"/>
    <w:rsid w:val="00B46DCB"/>
    <w:rsid w:val="00B47C9B"/>
    <w:rsid w:val="00B50E0E"/>
    <w:rsid w:val="00B51D66"/>
    <w:rsid w:val="00B53154"/>
    <w:rsid w:val="00B536EA"/>
    <w:rsid w:val="00B54923"/>
    <w:rsid w:val="00B54F4C"/>
    <w:rsid w:val="00B55176"/>
    <w:rsid w:val="00B57BA8"/>
    <w:rsid w:val="00B57C3E"/>
    <w:rsid w:val="00B6006A"/>
    <w:rsid w:val="00B6040F"/>
    <w:rsid w:val="00B605B2"/>
    <w:rsid w:val="00B63051"/>
    <w:rsid w:val="00B7040F"/>
    <w:rsid w:val="00B71A8E"/>
    <w:rsid w:val="00B727C2"/>
    <w:rsid w:val="00B74F23"/>
    <w:rsid w:val="00B75B31"/>
    <w:rsid w:val="00B76E41"/>
    <w:rsid w:val="00B80855"/>
    <w:rsid w:val="00B8104C"/>
    <w:rsid w:val="00B8107D"/>
    <w:rsid w:val="00B8161E"/>
    <w:rsid w:val="00B8354C"/>
    <w:rsid w:val="00B84430"/>
    <w:rsid w:val="00B84841"/>
    <w:rsid w:val="00B85086"/>
    <w:rsid w:val="00B858EE"/>
    <w:rsid w:val="00B87649"/>
    <w:rsid w:val="00B9148E"/>
    <w:rsid w:val="00B923A9"/>
    <w:rsid w:val="00B9272D"/>
    <w:rsid w:val="00B93ED1"/>
    <w:rsid w:val="00BA1025"/>
    <w:rsid w:val="00BA114A"/>
    <w:rsid w:val="00BA1B15"/>
    <w:rsid w:val="00BB1327"/>
    <w:rsid w:val="00BB2BB9"/>
    <w:rsid w:val="00BB38FD"/>
    <w:rsid w:val="00BB4067"/>
    <w:rsid w:val="00BC0C95"/>
    <w:rsid w:val="00BC1070"/>
    <w:rsid w:val="00BC152A"/>
    <w:rsid w:val="00BC1C93"/>
    <w:rsid w:val="00BC1D3A"/>
    <w:rsid w:val="00BC3420"/>
    <w:rsid w:val="00BC4626"/>
    <w:rsid w:val="00BC507C"/>
    <w:rsid w:val="00BC51FA"/>
    <w:rsid w:val="00BC5965"/>
    <w:rsid w:val="00BC791A"/>
    <w:rsid w:val="00BD26AD"/>
    <w:rsid w:val="00BD3333"/>
    <w:rsid w:val="00BD3E89"/>
    <w:rsid w:val="00BE01A7"/>
    <w:rsid w:val="00BE2B3C"/>
    <w:rsid w:val="00BE3CF4"/>
    <w:rsid w:val="00BE4819"/>
    <w:rsid w:val="00BE6211"/>
    <w:rsid w:val="00BE6D17"/>
    <w:rsid w:val="00BE7A4C"/>
    <w:rsid w:val="00BE7D3C"/>
    <w:rsid w:val="00BF0165"/>
    <w:rsid w:val="00BF061B"/>
    <w:rsid w:val="00BF0C9C"/>
    <w:rsid w:val="00BF318A"/>
    <w:rsid w:val="00BF33D5"/>
    <w:rsid w:val="00BF58E0"/>
    <w:rsid w:val="00BF5FF6"/>
    <w:rsid w:val="00C0207F"/>
    <w:rsid w:val="00C02BF2"/>
    <w:rsid w:val="00C0314C"/>
    <w:rsid w:val="00C044DA"/>
    <w:rsid w:val="00C04558"/>
    <w:rsid w:val="00C04E33"/>
    <w:rsid w:val="00C05511"/>
    <w:rsid w:val="00C05994"/>
    <w:rsid w:val="00C05EF0"/>
    <w:rsid w:val="00C06099"/>
    <w:rsid w:val="00C10105"/>
    <w:rsid w:val="00C11174"/>
    <w:rsid w:val="00C1132E"/>
    <w:rsid w:val="00C13DA5"/>
    <w:rsid w:val="00C149F2"/>
    <w:rsid w:val="00C14E5E"/>
    <w:rsid w:val="00C16117"/>
    <w:rsid w:val="00C16173"/>
    <w:rsid w:val="00C16463"/>
    <w:rsid w:val="00C21F8C"/>
    <w:rsid w:val="00C22472"/>
    <w:rsid w:val="00C24115"/>
    <w:rsid w:val="00C252E5"/>
    <w:rsid w:val="00C30149"/>
    <w:rsid w:val="00C30DDC"/>
    <w:rsid w:val="00C3246F"/>
    <w:rsid w:val="00C32D8E"/>
    <w:rsid w:val="00C33018"/>
    <w:rsid w:val="00C3472E"/>
    <w:rsid w:val="00C34E07"/>
    <w:rsid w:val="00C35225"/>
    <w:rsid w:val="00C369D8"/>
    <w:rsid w:val="00C36A50"/>
    <w:rsid w:val="00C37A52"/>
    <w:rsid w:val="00C405A5"/>
    <w:rsid w:val="00C40AC8"/>
    <w:rsid w:val="00C40C18"/>
    <w:rsid w:val="00C42BD0"/>
    <w:rsid w:val="00C44B14"/>
    <w:rsid w:val="00C45810"/>
    <w:rsid w:val="00C46B6A"/>
    <w:rsid w:val="00C475E4"/>
    <w:rsid w:val="00C500B3"/>
    <w:rsid w:val="00C5119B"/>
    <w:rsid w:val="00C51D40"/>
    <w:rsid w:val="00C56F3E"/>
    <w:rsid w:val="00C60E4E"/>
    <w:rsid w:val="00C61E3E"/>
    <w:rsid w:val="00C63D55"/>
    <w:rsid w:val="00C6521F"/>
    <w:rsid w:val="00C65232"/>
    <w:rsid w:val="00C678D7"/>
    <w:rsid w:val="00C702E3"/>
    <w:rsid w:val="00C7138F"/>
    <w:rsid w:val="00C72325"/>
    <w:rsid w:val="00C7663A"/>
    <w:rsid w:val="00C807A4"/>
    <w:rsid w:val="00C827DF"/>
    <w:rsid w:val="00C847A5"/>
    <w:rsid w:val="00C86288"/>
    <w:rsid w:val="00C8633C"/>
    <w:rsid w:val="00C8646E"/>
    <w:rsid w:val="00C870F5"/>
    <w:rsid w:val="00C9043C"/>
    <w:rsid w:val="00C91745"/>
    <w:rsid w:val="00C919A4"/>
    <w:rsid w:val="00C92698"/>
    <w:rsid w:val="00C93BF7"/>
    <w:rsid w:val="00C94333"/>
    <w:rsid w:val="00C95EC4"/>
    <w:rsid w:val="00C9654B"/>
    <w:rsid w:val="00C97C1A"/>
    <w:rsid w:val="00CA0DA6"/>
    <w:rsid w:val="00CA1C07"/>
    <w:rsid w:val="00CA1EEB"/>
    <w:rsid w:val="00CA2593"/>
    <w:rsid w:val="00CA3F71"/>
    <w:rsid w:val="00CA3FE2"/>
    <w:rsid w:val="00CA563D"/>
    <w:rsid w:val="00CA7475"/>
    <w:rsid w:val="00CA78F4"/>
    <w:rsid w:val="00CA7DA0"/>
    <w:rsid w:val="00CA7F88"/>
    <w:rsid w:val="00CB0958"/>
    <w:rsid w:val="00CB4E21"/>
    <w:rsid w:val="00CB4ECD"/>
    <w:rsid w:val="00CC02E0"/>
    <w:rsid w:val="00CC156B"/>
    <w:rsid w:val="00CC3277"/>
    <w:rsid w:val="00CC393F"/>
    <w:rsid w:val="00CC4BEF"/>
    <w:rsid w:val="00CC5429"/>
    <w:rsid w:val="00CC54F2"/>
    <w:rsid w:val="00CC6C95"/>
    <w:rsid w:val="00CC7920"/>
    <w:rsid w:val="00CD2090"/>
    <w:rsid w:val="00CD24C7"/>
    <w:rsid w:val="00CD25F7"/>
    <w:rsid w:val="00CD5575"/>
    <w:rsid w:val="00CE035C"/>
    <w:rsid w:val="00CE0D23"/>
    <w:rsid w:val="00CE1090"/>
    <w:rsid w:val="00CE1B8C"/>
    <w:rsid w:val="00CE1F98"/>
    <w:rsid w:val="00CE2AD5"/>
    <w:rsid w:val="00CE2C0D"/>
    <w:rsid w:val="00CE2D8F"/>
    <w:rsid w:val="00CE616E"/>
    <w:rsid w:val="00CE6FF1"/>
    <w:rsid w:val="00CF0C7B"/>
    <w:rsid w:val="00CF2740"/>
    <w:rsid w:val="00CF3DB5"/>
    <w:rsid w:val="00CF3E9B"/>
    <w:rsid w:val="00CF4CBF"/>
    <w:rsid w:val="00CF5C87"/>
    <w:rsid w:val="00CF608C"/>
    <w:rsid w:val="00CF69B3"/>
    <w:rsid w:val="00CF71A8"/>
    <w:rsid w:val="00D001A9"/>
    <w:rsid w:val="00D00DB6"/>
    <w:rsid w:val="00D00DDA"/>
    <w:rsid w:val="00D02389"/>
    <w:rsid w:val="00D02543"/>
    <w:rsid w:val="00D0414C"/>
    <w:rsid w:val="00D06488"/>
    <w:rsid w:val="00D07C9D"/>
    <w:rsid w:val="00D1069A"/>
    <w:rsid w:val="00D1112C"/>
    <w:rsid w:val="00D11ECE"/>
    <w:rsid w:val="00D12ADF"/>
    <w:rsid w:val="00D12BD2"/>
    <w:rsid w:val="00D14488"/>
    <w:rsid w:val="00D15D19"/>
    <w:rsid w:val="00D17282"/>
    <w:rsid w:val="00D175BC"/>
    <w:rsid w:val="00D24C38"/>
    <w:rsid w:val="00D2554F"/>
    <w:rsid w:val="00D27306"/>
    <w:rsid w:val="00D30D44"/>
    <w:rsid w:val="00D311C2"/>
    <w:rsid w:val="00D3239A"/>
    <w:rsid w:val="00D33A5D"/>
    <w:rsid w:val="00D33E87"/>
    <w:rsid w:val="00D33F63"/>
    <w:rsid w:val="00D37D0C"/>
    <w:rsid w:val="00D42EBD"/>
    <w:rsid w:val="00D50AC5"/>
    <w:rsid w:val="00D52D25"/>
    <w:rsid w:val="00D54113"/>
    <w:rsid w:val="00D543A0"/>
    <w:rsid w:val="00D5675F"/>
    <w:rsid w:val="00D572EA"/>
    <w:rsid w:val="00D57594"/>
    <w:rsid w:val="00D6039D"/>
    <w:rsid w:val="00D60845"/>
    <w:rsid w:val="00D6148B"/>
    <w:rsid w:val="00D62447"/>
    <w:rsid w:val="00D632BE"/>
    <w:rsid w:val="00D63D90"/>
    <w:rsid w:val="00D65C55"/>
    <w:rsid w:val="00D65D98"/>
    <w:rsid w:val="00D66058"/>
    <w:rsid w:val="00D67889"/>
    <w:rsid w:val="00D67F40"/>
    <w:rsid w:val="00D71DAB"/>
    <w:rsid w:val="00D71FD8"/>
    <w:rsid w:val="00D72C1E"/>
    <w:rsid w:val="00D72DCF"/>
    <w:rsid w:val="00D7536F"/>
    <w:rsid w:val="00D764A0"/>
    <w:rsid w:val="00D765C0"/>
    <w:rsid w:val="00D77608"/>
    <w:rsid w:val="00D80563"/>
    <w:rsid w:val="00D8070A"/>
    <w:rsid w:val="00D80A21"/>
    <w:rsid w:val="00D81923"/>
    <w:rsid w:val="00D81C74"/>
    <w:rsid w:val="00D82085"/>
    <w:rsid w:val="00D822D5"/>
    <w:rsid w:val="00D82744"/>
    <w:rsid w:val="00D82CE0"/>
    <w:rsid w:val="00D83621"/>
    <w:rsid w:val="00D85716"/>
    <w:rsid w:val="00D860BE"/>
    <w:rsid w:val="00D863FE"/>
    <w:rsid w:val="00D900C1"/>
    <w:rsid w:val="00D92F64"/>
    <w:rsid w:val="00D934FD"/>
    <w:rsid w:val="00D9352B"/>
    <w:rsid w:val="00D95059"/>
    <w:rsid w:val="00D95E21"/>
    <w:rsid w:val="00D9679F"/>
    <w:rsid w:val="00D97BE7"/>
    <w:rsid w:val="00DA0436"/>
    <w:rsid w:val="00DA0DF9"/>
    <w:rsid w:val="00DA3F27"/>
    <w:rsid w:val="00DA492C"/>
    <w:rsid w:val="00DA4C20"/>
    <w:rsid w:val="00DA6197"/>
    <w:rsid w:val="00DB0061"/>
    <w:rsid w:val="00DB0BE1"/>
    <w:rsid w:val="00DB3AF6"/>
    <w:rsid w:val="00DB4D3E"/>
    <w:rsid w:val="00DB6078"/>
    <w:rsid w:val="00DB7043"/>
    <w:rsid w:val="00DC4164"/>
    <w:rsid w:val="00DC5384"/>
    <w:rsid w:val="00DC60F9"/>
    <w:rsid w:val="00DC7192"/>
    <w:rsid w:val="00DC7E77"/>
    <w:rsid w:val="00DD04A5"/>
    <w:rsid w:val="00DD0753"/>
    <w:rsid w:val="00DD14A9"/>
    <w:rsid w:val="00DD1579"/>
    <w:rsid w:val="00DD22B7"/>
    <w:rsid w:val="00DD3066"/>
    <w:rsid w:val="00DD4144"/>
    <w:rsid w:val="00DD4D17"/>
    <w:rsid w:val="00DD7808"/>
    <w:rsid w:val="00DE0DFF"/>
    <w:rsid w:val="00DE12A5"/>
    <w:rsid w:val="00DE2AAB"/>
    <w:rsid w:val="00DE54BC"/>
    <w:rsid w:val="00DE5803"/>
    <w:rsid w:val="00DE5BBC"/>
    <w:rsid w:val="00DE604D"/>
    <w:rsid w:val="00DE6CC8"/>
    <w:rsid w:val="00DE7A25"/>
    <w:rsid w:val="00DF1477"/>
    <w:rsid w:val="00DF4B4F"/>
    <w:rsid w:val="00DF5333"/>
    <w:rsid w:val="00E03593"/>
    <w:rsid w:val="00E057E5"/>
    <w:rsid w:val="00E05F62"/>
    <w:rsid w:val="00E06999"/>
    <w:rsid w:val="00E07A49"/>
    <w:rsid w:val="00E12093"/>
    <w:rsid w:val="00E13EE0"/>
    <w:rsid w:val="00E1404C"/>
    <w:rsid w:val="00E17A7A"/>
    <w:rsid w:val="00E20496"/>
    <w:rsid w:val="00E219AC"/>
    <w:rsid w:val="00E22676"/>
    <w:rsid w:val="00E23072"/>
    <w:rsid w:val="00E248AD"/>
    <w:rsid w:val="00E25C8B"/>
    <w:rsid w:val="00E27B42"/>
    <w:rsid w:val="00E27FC0"/>
    <w:rsid w:val="00E330D2"/>
    <w:rsid w:val="00E357C0"/>
    <w:rsid w:val="00E36268"/>
    <w:rsid w:val="00E37ADA"/>
    <w:rsid w:val="00E40037"/>
    <w:rsid w:val="00E4078B"/>
    <w:rsid w:val="00E4117F"/>
    <w:rsid w:val="00E413BF"/>
    <w:rsid w:val="00E41917"/>
    <w:rsid w:val="00E4280F"/>
    <w:rsid w:val="00E448EC"/>
    <w:rsid w:val="00E44C01"/>
    <w:rsid w:val="00E45815"/>
    <w:rsid w:val="00E45A16"/>
    <w:rsid w:val="00E465D1"/>
    <w:rsid w:val="00E47562"/>
    <w:rsid w:val="00E51542"/>
    <w:rsid w:val="00E53B40"/>
    <w:rsid w:val="00E53C27"/>
    <w:rsid w:val="00E54A40"/>
    <w:rsid w:val="00E5638E"/>
    <w:rsid w:val="00E57694"/>
    <w:rsid w:val="00E57983"/>
    <w:rsid w:val="00E57A33"/>
    <w:rsid w:val="00E60FE2"/>
    <w:rsid w:val="00E61826"/>
    <w:rsid w:val="00E61E12"/>
    <w:rsid w:val="00E62E7C"/>
    <w:rsid w:val="00E632E7"/>
    <w:rsid w:val="00E64D09"/>
    <w:rsid w:val="00E67BE2"/>
    <w:rsid w:val="00E70502"/>
    <w:rsid w:val="00E716A8"/>
    <w:rsid w:val="00E71E32"/>
    <w:rsid w:val="00E727A8"/>
    <w:rsid w:val="00E74731"/>
    <w:rsid w:val="00E74B34"/>
    <w:rsid w:val="00E7596C"/>
    <w:rsid w:val="00E7702E"/>
    <w:rsid w:val="00E80562"/>
    <w:rsid w:val="00E83F85"/>
    <w:rsid w:val="00E85D6E"/>
    <w:rsid w:val="00E85E47"/>
    <w:rsid w:val="00E8735B"/>
    <w:rsid w:val="00E878F2"/>
    <w:rsid w:val="00E87942"/>
    <w:rsid w:val="00E90538"/>
    <w:rsid w:val="00E91147"/>
    <w:rsid w:val="00E9420C"/>
    <w:rsid w:val="00E967E6"/>
    <w:rsid w:val="00E967EB"/>
    <w:rsid w:val="00E97B3E"/>
    <w:rsid w:val="00EA02E0"/>
    <w:rsid w:val="00EA11D7"/>
    <w:rsid w:val="00EA2CD4"/>
    <w:rsid w:val="00EA3854"/>
    <w:rsid w:val="00EA3ACE"/>
    <w:rsid w:val="00EA42F7"/>
    <w:rsid w:val="00EA625A"/>
    <w:rsid w:val="00EA7CE8"/>
    <w:rsid w:val="00EB056E"/>
    <w:rsid w:val="00EB1413"/>
    <w:rsid w:val="00EB1B67"/>
    <w:rsid w:val="00EB1B9A"/>
    <w:rsid w:val="00EB1FFF"/>
    <w:rsid w:val="00EB2524"/>
    <w:rsid w:val="00EB28E7"/>
    <w:rsid w:val="00EB2B02"/>
    <w:rsid w:val="00EB2E75"/>
    <w:rsid w:val="00EB34C2"/>
    <w:rsid w:val="00EB6989"/>
    <w:rsid w:val="00EB77EE"/>
    <w:rsid w:val="00EC0383"/>
    <w:rsid w:val="00EC2A17"/>
    <w:rsid w:val="00EC3143"/>
    <w:rsid w:val="00EC3E20"/>
    <w:rsid w:val="00EC78AF"/>
    <w:rsid w:val="00ED0058"/>
    <w:rsid w:val="00ED0149"/>
    <w:rsid w:val="00ED0411"/>
    <w:rsid w:val="00ED06F4"/>
    <w:rsid w:val="00ED12AE"/>
    <w:rsid w:val="00ED2200"/>
    <w:rsid w:val="00ED4DA4"/>
    <w:rsid w:val="00ED599D"/>
    <w:rsid w:val="00EE1A48"/>
    <w:rsid w:val="00EE1EC5"/>
    <w:rsid w:val="00EE20AE"/>
    <w:rsid w:val="00EF1EA4"/>
    <w:rsid w:val="00EF2163"/>
    <w:rsid w:val="00EF2FA2"/>
    <w:rsid w:val="00EF3B7A"/>
    <w:rsid w:val="00EF3FFD"/>
    <w:rsid w:val="00EF4257"/>
    <w:rsid w:val="00EF532C"/>
    <w:rsid w:val="00EF637E"/>
    <w:rsid w:val="00EF6638"/>
    <w:rsid w:val="00EF6B60"/>
    <w:rsid w:val="00F00E60"/>
    <w:rsid w:val="00F02EFF"/>
    <w:rsid w:val="00F03103"/>
    <w:rsid w:val="00F05222"/>
    <w:rsid w:val="00F06A02"/>
    <w:rsid w:val="00F06A8A"/>
    <w:rsid w:val="00F07212"/>
    <w:rsid w:val="00F075CE"/>
    <w:rsid w:val="00F07EDD"/>
    <w:rsid w:val="00F07F07"/>
    <w:rsid w:val="00F11D0F"/>
    <w:rsid w:val="00F165F4"/>
    <w:rsid w:val="00F16982"/>
    <w:rsid w:val="00F17FA3"/>
    <w:rsid w:val="00F20AF1"/>
    <w:rsid w:val="00F23AB0"/>
    <w:rsid w:val="00F2574C"/>
    <w:rsid w:val="00F271DE"/>
    <w:rsid w:val="00F32AD7"/>
    <w:rsid w:val="00F349F0"/>
    <w:rsid w:val="00F3604C"/>
    <w:rsid w:val="00F36891"/>
    <w:rsid w:val="00F425B8"/>
    <w:rsid w:val="00F43233"/>
    <w:rsid w:val="00F4465C"/>
    <w:rsid w:val="00F44901"/>
    <w:rsid w:val="00F45D06"/>
    <w:rsid w:val="00F46251"/>
    <w:rsid w:val="00F468A1"/>
    <w:rsid w:val="00F50DCB"/>
    <w:rsid w:val="00F5141F"/>
    <w:rsid w:val="00F51FE9"/>
    <w:rsid w:val="00F52EAA"/>
    <w:rsid w:val="00F532AF"/>
    <w:rsid w:val="00F5631F"/>
    <w:rsid w:val="00F57F11"/>
    <w:rsid w:val="00F6008E"/>
    <w:rsid w:val="00F603B5"/>
    <w:rsid w:val="00F61190"/>
    <w:rsid w:val="00F615A7"/>
    <w:rsid w:val="00F61B5D"/>
    <w:rsid w:val="00F627DA"/>
    <w:rsid w:val="00F654C7"/>
    <w:rsid w:val="00F6779C"/>
    <w:rsid w:val="00F71908"/>
    <w:rsid w:val="00F71B9A"/>
    <w:rsid w:val="00F72170"/>
    <w:rsid w:val="00F7288F"/>
    <w:rsid w:val="00F751D8"/>
    <w:rsid w:val="00F76252"/>
    <w:rsid w:val="00F778A2"/>
    <w:rsid w:val="00F8372C"/>
    <w:rsid w:val="00F84B7A"/>
    <w:rsid w:val="00F85378"/>
    <w:rsid w:val="00F873B1"/>
    <w:rsid w:val="00F90C85"/>
    <w:rsid w:val="00F92AE4"/>
    <w:rsid w:val="00F92D91"/>
    <w:rsid w:val="00F92FB0"/>
    <w:rsid w:val="00F930E1"/>
    <w:rsid w:val="00F9441B"/>
    <w:rsid w:val="00F95345"/>
    <w:rsid w:val="00F9711F"/>
    <w:rsid w:val="00F9776A"/>
    <w:rsid w:val="00F97C96"/>
    <w:rsid w:val="00FA04BE"/>
    <w:rsid w:val="00FA07BC"/>
    <w:rsid w:val="00FA2CDE"/>
    <w:rsid w:val="00FA2D9F"/>
    <w:rsid w:val="00FA4BF6"/>
    <w:rsid w:val="00FA4C32"/>
    <w:rsid w:val="00FA5675"/>
    <w:rsid w:val="00FA5829"/>
    <w:rsid w:val="00FA5D0F"/>
    <w:rsid w:val="00FB0013"/>
    <w:rsid w:val="00FB0DCE"/>
    <w:rsid w:val="00FB1532"/>
    <w:rsid w:val="00FB223D"/>
    <w:rsid w:val="00FB2C54"/>
    <w:rsid w:val="00FB4445"/>
    <w:rsid w:val="00FB4851"/>
    <w:rsid w:val="00FB5A5B"/>
    <w:rsid w:val="00FB6236"/>
    <w:rsid w:val="00FB70F5"/>
    <w:rsid w:val="00FC0CA2"/>
    <w:rsid w:val="00FC5CF1"/>
    <w:rsid w:val="00FC6F38"/>
    <w:rsid w:val="00FC7692"/>
    <w:rsid w:val="00FD047D"/>
    <w:rsid w:val="00FD2910"/>
    <w:rsid w:val="00FD2BDF"/>
    <w:rsid w:val="00FE17C7"/>
    <w:rsid w:val="00FE4C3C"/>
    <w:rsid w:val="00FE5322"/>
    <w:rsid w:val="00FE7114"/>
    <w:rsid w:val="00FE7544"/>
    <w:rsid w:val="00FF00B2"/>
    <w:rsid w:val="00FF0184"/>
    <w:rsid w:val="00FF129D"/>
    <w:rsid w:val="00FF12BF"/>
    <w:rsid w:val="00FF2429"/>
    <w:rsid w:val="00FF2F06"/>
    <w:rsid w:val="00FF41A4"/>
    <w:rsid w:val="00FF50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A5FAA1C"/>
  <w15:docId w15:val="{81419DD1-708C-4399-8422-C3FE1739B8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2F91"/>
    <w:pPr>
      <w:tabs>
        <w:tab w:val="left" w:pos="288"/>
      </w:tabs>
      <w:spacing w:after="120" w:line="228" w:lineRule="auto"/>
      <w:ind w:firstLine="288"/>
      <w:jc w:val="both"/>
    </w:pPr>
  </w:style>
  <w:style w:type="paragraph" w:styleId="Heading1">
    <w:name w:val="heading 1"/>
    <w:basedOn w:val="Normal"/>
    <w:next w:val="Normal"/>
    <w:autoRedefine/>
    <w:qFormat/>
    <w:rsid w:val="000F2F91"/>
    <w:pPr>
      <w:keepNext/>
      <w:keepLines/>
      <w:numPr>
        <w:numId w:val="4"/>
      </w:numPr>
      <w:tabs>
        <w:tab w:val="left" w:pos="216"/>
      </w:tabs>
      <w:spacing w:before="160" w:after="80"/>
      <w:jc w:val="center"/>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link w:val="Heading3Char"/>
    <w:qFormat/>
    <w:rsid w:val="00794804"/>
    <w:pPr>
      <w:numPr>
        <w:ilvl w:val="2"/>
        <w:numId w:val="4"/>
      </w:numPr>
      <w:spacing w:line="240" w:lineRule="exact"/>
      <w:ind w:firstLine="288"/>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outlineLvl w:val="3"/>
    </w:pPr>
    <w:rPr>
      <w:i/>
      <w:iCs/>
      <w:noProof/>
    </w:rPr>
  </w:style>
  <w:style w:type="paragraph" w:styleId="Heading5">
    <w:name w:val="heading 5"/>
    <w:basedOn w:val="Normal"/>
    <w:next w:val="Normal"/>
    <w:autoRedefine/>
    <w:qFormat/>
    <w:rsid w:val="00E03593"/>
    <w:pPr>
      <w:tabs>
        <w:tab w:val="left" w:pos="360"/>
      </w:tabs>
      <w:spacing w:before="160" w:after="80"/>
      <w:jc w:val="center"/>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NoSpacing">
    <w:name w:val="No Spacing"/>
    <w:uiPriority w:val="1"/>
    <w:qFormat/>
    <w:rsid w:val="008268EA"/>
    <w:pPr>
      <w:jc w:val="center"/>
    </w:pPr>
  </w:style>
  <w:style w:type="character" w:customStyle="1" w:styleId="Heading3Char">
    <w:name w:val="Heading 3 Char"/>
    <w:basedOn w:val="DefaultParagraphFont"/>
    <w:link w:val="Heading3"/>
    <w:rsid w:val="008268EA"/>
    <w:rPr>
      <w:i/>
      <w:iCs/>
      <w:noProof/>
    </w:rPr>
  </w:style>
  <w:style w:type="paragraph" w:styleId="NormalWeb">
    <w:name w:val="Normal (Web)"/>
    <w:basedOn w:val="Normal"/>
    <w:uiPriority w:val="99"/>
    <w:unhideWhenUsed/>
    <w:rsid w:val="009A696D"/>
    <w:pPr>
      <w:spacing w:before="100" w:beforeAutospacing="1" w:after="100" w:afterAutospacing="1"/>
      <w:jc w:val="left"/>
    </w:pPr>
    <w:rPr>
      <w:rFonts w:eastAsiaTheme="minorEastAsia"/>
      <w:sz w:val="24"/>
      <w:szCs w:val="24"/>
    </w:rPr>
  </w:style>
  <w:style w:type="character" w:styleId="PlaceholderText">
    <w:name w:val="Placeholder Text"/>
    <w:basedOn w:val="DefaultParagraphFont"/>
    <w:uiPriority w:val="99"/>
    <w:semiHidden/>
    <w:rsid w:val="009602DD"/>
    <w:rPr>
      <w:color w:val="808080"/>
    </w:rPr>
  </w:style>
  <w:style w:type="paragraph" w:styleId="BalloonText">
    <w:name w:val="Balloon Text"/>
    <w:basedOn w:val="Normal"/>
    <w:link w:val="BalloonTextChar"/>
    <w:rsid w:val="002E2E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2E2E58"/>
    <w:rPr>
      <w:rFonts w:ascii="Tahoma" w:hAnsi="Tahoma" w:cs="Tahoma"/>
      <w:sz w:val="16"/>
      <w:szCs w:val="16"/>
    </w:rPr>
  </w:style>
  <w:style w:type="character" w:styleId="CommentReference">
    <w:name w:val="annotation reference"/>
    <w:basedOn w:val="DefaultParagraphFont"/>
    <w:rsid w:val="00B6006A"/>
    <w:rPr>
      <w:sz w:val="16"/>
      <w:szCs w:val="16"/>
    </w:rPr>
  </w:style>
  <w:style w:type="paragraph" w:styleId="CommentText">
    <w:name w:val="annotation text"/>
    <w:basedOn w:val="Normal"/>
    <w:link w:val="CommentTextChar"/>
    <w:rsid w:val="00B6006A"/>
    <w:pPr>
      <w:spacing w:line="240" w:lineRule="auto"/>
    </w:pPr>
  </w:style>
  <w:style w:type="character" w:customStyle="1" w:styleId="CommentTextChar">
    <w:name w:val="Comment Text Char"/>
    <w:basedOn w:val="DefaultParagraphFont"/>
    <w:link w:val="CommentText"/>
    <w:rsid w:val="00B6006A"/>
  </w:style>
  <w:style w:type="paragraph" w:styleId="CommentSubject">
    <w:name w:val="annotation subject"/>
    <w:basedOn w:val="CommentText"/>
    <w:next w:val="CommentText"/>
    <w:link w:val="CommentSubjectChar"/>
    <w:rsid w:val="00B6006A"/>
    <w:rPr>
      <w:b/>
      <w:bCs/>
    </w:rPr>
  </w:style>
  <w:style w:type="character" w:customStyle="1" w:styleId="CommentSubjectChar">
    <w:name w:val="Comment Subject Char"/>
    <w:basedOn w:val="CommentTextChar"/>
    <w:link w:val="CommentSubject"/>
    <w:rsid w:val="00B6006A"/>
    <w:rPr>
      <w:b/>
      <w:bCs/>
    </w:rPr>
  </w:style>
  <w:style w:type="paragraph" w:styleId="Revision">
    <w:name w:val="Revision"/>
    <w:hidden/>
    <w:uiPriority w:val="99"/>
    <w:semiHidden/>
    <w:rsid w:val="001806A6"/>
  </w:style>
  <w:style w:type="paragraph" w:styleId="ListParagraph">
    <w:name w:val="List Paragraph"/>
    <w:basedOn w:val="Normal"/>
    <w:uiPriority w:val="34"/>
    <w:qFormat/>
    <w:rsid w:val="00F92AE4"/>
    <w:pPr>
      <w:ind w:left="720"/>
      <w:contextualSpacing/>
    </w:pPr>
  </w:style>
  <w:style w:type="paragraph" w:styleId="Caption">
    <w:name w:val="caption"/>
    <w:basedOn w:val="Normal"/>
    <w:next w:val="Normal"/>
    <w:unhideWhenUsed/>
    <w:qFormat/>
    <w:rsid w:val="00B2461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844548">
      <w:bodyDiv w:val="1"/>
      <w:marLeft w:val="0"/>
      <w:marRight w:val="0"/>
      <w:marTop w:val="0"/>
      <w:marBottom w:val="0"/>
      <w:divBdr>
        <w:top w:val="none" w:sz="0" w:space="0" w:color="auto"/>
        <w:left w:val="none" w:sz="0" w:space="0" w:color="auto"/>
        <w:bottom w:val="none" w:sz="0" w:space="0" w:color="auto"/>
        <w:right w:val="none" w:sz="0" w:space="0" w:color="auto"/>
      </w:divBdr>
    </w:div>
    <w:div w:id="86579458">
      <w:bodyDiv w:val="1"/>
      <w:marLeft w:val="0"/>
      <w:marRight w:val="0"/>
      <w:marTop w:val="0"/>
      <w:marBottom w:val="0"/>
      <w:divBdr>
        <w:top w:val="none" w:sz="0" w:space="0" w:color="auto"/>
        <w:left w:val="none" w:sz="0" w:space="0" w:color="auto"/>
        <w:bottom w:val="none" w:sz="0" w:space="0" w:color="auto"/>
        <w:right w:val="none" w:sz="0" w:space="0" w:color="auto"/>
      </w:divBdr>
    </w:div>
    <w:div w:id="754592901">
      <w:bodyDiv w:val="1"/>
      <w:marLeft w:val="0"/>
      <w:marRight w:val="0"/>
      <w:marTop w:val="0"/>
      <w:marBottom w:val="0"/>
      <w:divBdr>
        <w:top w:val="none" w:sz="0" w:space="0" w:color="auto"/>
        <w:left w:val="none" w:sz="0" w:space="0" w:color="auto"/>
        <w:bottom w:val="none" w:sz="0" w:space="0" w:color="auto"/>
        <w:right w:val="none" w:sz="0" w:space="0" w:color="auto"/>
      </w:divBdr>
    </w:div>
    <w:div w:id="790250068">
      <w:bodyDiv w:val="1"/>
      <w:marLeft w:val="0"/>
      <w:marRight w:val="0"/>
      <w:marTop w:val="0"/>
      <w:marBottom w:val="0"/>
      <w:divBdr>
        <w:top w:val="none" w:sz="0" w:space="0" w:color="auto"/>
        <w:left w:val="none" w:sz="0" w:space="0" w:color="auto"/>
        <w:bottom w:val="none" w:sz="0" w:space="0" w:color="auto"/>
        <w:right w:val="none" w:sz="0" w:space="0" w:color="auto"/>
      </w:divBdr>
    </w:div>
    <w:div w:id="859976997">
      <w:bodyDiv w:val="1"/>
      <w:marLeft w:val="0"/>
      <w:marRight w:val="0"/>
      <w:marTop w:val="0"/>
      <w:marBottom w:val="0"/>
      <w:divBdr>
        <w:top w:val="none" w:sz="0" w:space="0" w:color="auto"/>
        <w:left w:val="none" w:sz="0" w:space="0" w:color="auto"/>
        <w:bottom w:val="none" w:sz="0" w:space="0" w:color="auto"/>
        <w:right w:val="none" w:sz="0" w:space="0" w:color="auto"/>
      </w:divBdr>
    </w:div>
    <w:div w:id="1029725011">
      <w:bodyDiv w:val="1"/>
      <w:marLeft w:val="0"/>
      <w:marRight w:val="0"/>
      <w:marTop w:val="0"/>
      <w:marBottom w:val="0"/>
      <w:divBdr>
        <w:top w:val="none" w:sz="0" w:space="0" w:color="auto"/>
        <w:left w:val="none" w:sz="0" w:space="0" w:color="auto"/>
        <w:bottom w:val="none" w:sz="0" w:space="0" w:color="auto"/>
        <w:right w:val="none" w:sz="0" w:space="0" w:color="auto"/>
      </w:divBdr>
    </w:div>
    <w:div w:id="1516730367">
      <w:bodyDiv w:val="1"/>
      <w:marLeft w:val="0"/>
      <w:marRight w:val="0"/>
      <w:marTop w:val="0"/>
      <w:marBottom w:val="0"/>
      <w:divBdr>
        <w:top w:val="none" w:sz="0" w:space="0" w:color="auto"/>
        <w:left w:val="none" w:sz="0" w:space="0" w:color="auto"/>
        <w:bottom w:val="none" w:sz="0" w:space="0" w:color="auto"/>
        <w:right w:val="none" w:sz="0" w:space="0" w:color="auto"/>
      </w:divBdr>
    </w:div>
    <w:div w:id="1541430573">
      <w:bodyDiv w:val="1"/>
      <w:marLeft w:val="0"/>
      <w:marRight w:val="0"/>
      <w:marTop w:val="0"/>
      <w:marBottom w:val="0"/>
      <w:divBdr>
        <w:top w:val="none" w:sz="0" w:space="0" w:color="auto"/>
        <w:left w:val="none" w:sz="0" w:space="0" w:color="auto"/>
        <w:bottom w:val="none" w:sz="0" w:space="0" w:color="auto"/>
        <w:right w:val="none" w:sz="0" w:space="0" w:color="auto"/>
      </w:divBdr>
    </w:div>
    <w:div w:id="1599950908">
      <w:bodyDiv w:val="1"/>
      <w:marLeft w:val="0"/>
      <w:marRight w:val="0"/>
      <w:marTop w:val="0"/>
      <w:marBottom w:val="0"/>
      <w:divBdr>
        <w:top w:val="none" w:sz="0" w:space="0" w:color="auto"/>
        <w:left w:val="none" w:sz="0" w:space="0" w:color="auto"/>
        <w:bottom w:val="none" w:sz="0" w:space="0" w:color="auto"/>
        <w:right w:val="none" w:sz="0" w:space="0" w:color="auto"/>
      </w:divBdr>
    </w:div>
    <w:div w:id="1993826589">
      <w:bodyDiv w:val="1"/>
      <w:marLeft w:val="0"/>
      <w:marRight w:val="0"/>
      <w:marTop w:val="0"/>
      <w:marBottom w:val="0"/>
      <w:divBdr>
        <w:top w:val="none" w:sz="0" w:space="0" w:color="auto"/>
        <w:left w:val="none" w:sz="0" w:space="0" w:color="auto"/>
        <w:bottom w:val="none" w:sz="0" w:space="0" w:color="auto"/>
        <w:right w:val="none" w:sz="0" w:space="0" w:color="auto"/>
      </w:divBdr>
    </w:div>
    <w:div w:id="2101948420">
      <w:bodyDiv w:val="1"/>
      <w:marLeft w:val="0"/>
      <w:marRight w:val="0"/>
      <w:marTop w:val="0"/>
      <w:marBottom w:val="0"/>
      <w:divBdr>
        <w:top w:val="none" w:sz="0" w:space="0" w:color="auto"/>
        <w:left w:val="none" w:sz="0" w:space="0" w:color="auto"/>
        <w:bottom w:val="none" w:sz="0" w:space="0" w:color="auto"/>
        <w:right w:val="none" w:sz="0" w:space="0" w:color="auto"/>
      </w:divBdr>
      <w:divsChild>
        <w:div w:id="1199660828">
          <w:marLeft w:val="0"/>
          <w:marRight w:val="0"/>
          <w:marTop w:val="0"/>
          <w:marBottom w:val="0"/>
          <w:divBdr>
            <w:top w:val="none" w:sz="0" w:space="0" w:color="auto"/>
            <w:left w:val="none" w:sz="0" w:space="0" w:color="auto"/>
            <w:bottom w:val="none" w:sz="0" w:space="0" w:color="auto"/>
            <w:right w:val="none" w:sz="0" w:space="0" w:color="auto"/>
          </w:divBdr>
          <w:divsChild>
            <w:div w:id="687877621">
              <w:marLeft w:val="0"/>
              <w:marRight w:val="0"/>
              <w:marTop w:val="0"/>
              <w:marBottom w:val="0"/>
              <w:divBdr>
                <w:top w:val="none" w:sz="0" w:space="0" w:color="auto"/>
                <w:left w:val="none" w:sz="0" w:space="0" w:color="auto"/>
                <w:bottom w:val="none" w:sz="0" w:space="0" w:color="auto"/>
                <w:right w:val="none" w:sz="0" w:space="0" w:color="auto"/>
              </w:divBdr>
              <w:divsChild>
                <w:div w:id="822627875">
                  <w:marLeft w:val="0"/>
                  <w:marRight w:val="0"/>
                  <w:marTop w:val="0"/>
                  <w:marBottom w:val="0"/>
                  <w:divBdr>
                    <w:top w:val="none" w:sz="0" w:space="0" w:color="auto"/>
                    <w:left w:val="none" w:sz="0" w:space="0" w:color="auto"/>
                    <w:bottom w:val="none" w:sz="0" w:space="0" w:color="auto"/>
                    <w:right w:val="none" w:sz="0" w:space="0" w:color="auto"/>
                  </w:divBdr>
                  <w:divsChild>
                    <w:div w:id="1176458786">
                      <w:marLeft w:val="0"/>
                      <w:marRight w:val="0"/>
                      <w:marTop w:val="0"/>
                      <w:marBottom w:val="0"/>
                      <w:divBdr>
                        <w:top w:val="none" w:sz="0" w:space="0" w:color="auto"/>
                        <w:left w:val="none" w:sz="0" w:space="0" w:color="auto"/>
                        <w:bottom w:val="none" w:sz="0" w:space="0" w:color="auto"/>
                        <w:right w:val="none" w:sz="0" w:space="0" w:color="auto"/>
                      </w:divBdr>
                      <w:divsChild>
                        <w:div w:id="1243757451">
                          <w:marLeft w:val="0"/>
                          <w:marRight w:val="0"/>
                          <w:marTop w:val="0"/>
                          <w:marBottom w:val="0"/>
                          <w:divBdr>
                            <w:top w:val="none" w:sz="0" w:space="0" w:color="auto"/>
                            <w:left w:val="none" w:sz="0" w:space="0" w:color="auto"/>
                            <w:bottom w:val="none" w:sz="0" w:space="0" w:color="auto"/>
                            <w:right w:val="none" w:sz="0" w:space="0" w:color="auto"/>
                          </w:divBdr>
                          <w:divsChild>
                            <w:div w:id="698242837">
                              <w:marLeft w:val="0"/>
                              <w:marRight w:val="0"/>
                              <w:marTop w:val="0"/>
                              <w:marBottom w:val="0"/>
                              <w:divBdr>
                                <w:top w:val="none" w:sz="0" w:space="0" w:color="auto"/>
                                <w:left w:val="none" w:sz="0" w:space="0" w:color="auto"/>
                                <w:bottom w:val="none" w:sz="0" w:space="0" w:color="auto"/>
                                <w:right w:val="none" w:sz="0" w:space="0" w:color="auto"/>
                              </w:divBdr>
                              <w:divsChild>
                                <w:div w:id="1788158449">
                                  <w:marLeft w:val="0"/>
                                  <w:marRight w:val="0"/>
                                  <w:marTop w:val="0"/>
                                  <w:marBottom w:val="0"/>
                                  <w:divBdr>
                                    <w:top w:val="none" w:sz="0" w:space="0" w:color="auto"/>
                                    <w:left w:val="none" w:sz="0" w:space="0" w:color="auto"/>
                                    <w:bottom w:val="none" w:sz="0" w:space="0" w:color="auto"/>
                                    <w:right w:val="none" w:sz="0" w:space="0" w:color="auto"/>
                                  </w:divBdr>
                                  <w:divsChild>
                                    <w:div w:id="526138471">
                                      <w:marLeft w:val="0"/>
                                      <w:marRight w:val="0"/>
                                      <w:marTop w:val="0"/>
                                      <w:marBottom w:val="0"/>
                                      <w:divBdr>
                                        <w:top w:val="none" w:sz="0" w:space="0" w:color="auto"/>
                                        <w:left w:val="none" w:sz="0" w:space="0" w:color="auto"/>
                                        <w:bottom w:val="none" w:sz="0" w:space="0" w:color="auto"/>
                                        <w:right w:val="none" w:sz="0" w:space="0" w:color="auto"/>
                                      </w:divBdr>
                                      <w:divsChild>
                                        <w:div w:id="1011418247">
                                          <w:marLeft w:val="0"/>
                                          <w:marRight w:val="0"/>
                                          <w:marTop w:val="0"/>
                                          <w:marBottom w:val="0"/>
                                          <w:divBdr>
                                            <w:top w:val="none" w:sz="0" w:space="0" w:color="auto"/>
                                            <w:left w:val="none" w:sz="0" w:space="0" w:color="auto"/>
                                            <w:bottom w:val="none" w:sz="0" w:space="0" w:color="auto"/>
                                            <w:right w:val="none" w:sz="0" w:space="0" w:color="auto"/>
                                          </w:divBdr>
                                          <w:divsChild>
                                            <w:div w:id="1465998190">
                                              <w:marLeft w:val="0"/>
                                              <w:marRight w:val="0"/>
                                              <w:marTop w:val="0"/>
                                              <w:marBottom w:val="0"/>
                                              <w:divBdr>
                                                <w:top w:val="none" w:sz="0" w:space="0" w:color="auto"/>
                                                <w:left w:val="none" w:sz="0" w:space="0" w:color="auto"/>
                                                <w:bottom w:val="none" w:sz="0" w:space="0" w:color="auto"/>
                                                <w:right w:val="none" w:sz="0" w:space="0" w:color="auto"/>
                                              </w:divBdr>
                                              <w:divsChild>
                                                <w:div w:id="466246567">
                                                  <w:marLeft w:val="0"/>
                                                  <w:marRight w:val="0"/>
                                                  <w:marTop w:val="0"/>
                                                  <w:marBottom w:val="0"/>
                                                  <w:divBdr>
                                                    <w:top w:val="none" w:sz="0" w:space="0" w:color="auto"/>
                                                    <w:left w:val="none" w:sz="0" w:space="0" w:color="auto"/>
                                                    <w:bottom w:val="none" w:sz="0" w:space="0" w:color="auto"/>
                                                    <w:right w:val="none" w:sz="0" w:space="0" w:color="auto"/>
                                                  </w:divBdr>
                                                  <w:divsChild>
                                                    <w:div w:id="428085281">
                                                      <w:marLeft w:val="0"/>
                                                      <w:marRight w:val="0"/>
                                                      <w:marTop w:val="0"/>
                                                      <w:marBottom w:val="0"/>
                                                      <w:divBdr>
                                                        <w:top w:val="none" w:sz="0" w:space="0" w:color="auto"/>
                                                        <w:left w:val="none" w:sz="0" w:space="0" w:color="auto"/>
                                                        <w:bottom w:val="none" w:sz="0" w:space="0" w:color="auto"/>
                                                        <w:right w:val="none" w:sz="0" w:space="0" w:color="auto"/>
                                                      </w:divBdr>
                                                      <w:divsChild>
                                                        <w:div w:id="1720587451">
                                                          <w:marLeft w:val="0"/>
                                                          <w:marRight w:val="0"/>
                                                          <w:marTop w:val="0"/>
                                                          <w:marBottom w:val="0"/>
                                                          <w:divBdr>
                                                            <w:top w:val="none" w:sz="0" w:space="0" w:color="auto"/>
                                                            <w:left w:val="none" w:sz="0" w:space="0" w:color="auto"/>
                                                            <w:bottom w:val="none" w:sz="0" w:space="0" w:color="auto"/>
                                                            <w:right w:val="none" w:sz="0" w:space="0" w:color="auto"/>
                                                          </w:divBdr>
                                                          <w:divsChild>
                                                            <w:div w:id="371349607">
                                                              <w:marLeft w:val="0"/>
                                                              <w:marRight w:val="0"/>
                                                              <w:marTop w:val="0"/>
                                                              <w:marBottom w:val="0"/>
                                                              <w:divBdr>
                                                                <w:top w:val="none" w:sz="0" w:space="0" w:color="auto"/>
                                                                <w:left w:val="none" w:sz="0" w:space="0" w:color="auto"/>
                                                                <w:bottom w:val="none" w:sz="0" w:space="0" w:color="auto"/>
                                                                <w:right w:val="none" w:sz="0" w:space="0" w:color="auto"/>
                                                              </w:divBdr>
                                                              <w:divsChild>
                                                                <w:div w:id="500895301">
                                                                  <w:marLeft w:val="0"/>
                                                                  <w:marRight w:val="0"/>
                                                                  <w:marTop w:val="0"/>
                                                                  <w:marBottom w:val="0"/>
                                                                  <w:divBdr>
                                                                    <w:top w:val="none" w:sz="0" w:space="0" w:color="auto"/>
                                                                    <w:left w:val="none" w:sz="0" w:space="0" w:color="auto"/>
                                                                    <w:bottom w:val="none" w:sz="0" w:space="0" w:color="auto"/>
                                                                    <w:right w:val="none" w:sz="0" w:space="0" w:color="auto"/>
                                                                  </w:divBdr>
                                                                  <w:divsChild>
                                                                    <w:div w:id="2073890838">
                                                                      <w:marLeft w:val="0"/>
                                                                      <w:marRight w:val="0"/>
                                                                      <w:marTop w:val="0"/>
                                                                      <w:marBottom w:val="0"/>
                                                                      <w:divBdr>
                                                                        <w:top w:val="none" w:sz="0" w:space="0" w:color="auto"/>
                                                                        <w:left w:val="none" w:sz="0" w:space="0" w:color="auto"/>
                                                                        <w:bottom w:val="none" w:sz="0" w:space="0" w:color="auto"/>
                                                                        <w:right w:val="none" w:sz="0" w:space="0" w:color="auto"/>
                                                                      </w:divBdr>
                                                                      <w:divsChild>
                                                                        <w:div w:id="1001588095">
                                                                          <w:marLeft w:val="0"/>
                                                                          <w:marRight w:val="0"/>
                                                                          <w:marTop w:val="0"/>
                                                                          <w:marBottom w:val="0"/>
                                                                          <w:divBdr>
                                                                            <w:top w:val="none" w:sz="0" w:space="0" w:color="auto"/>
                                                                            <w:left w:val="none" w:sz="0" w:space="0" w:color="auto"/>
                                                                            <w:bottom w:val="none" w:sz="0" w:space="0" w:color="auto"/>
                                                                            <w:right w:val="none" w:sz="0" w:space="0" w:color="auto"/>
                                                                          </w:divBdr>
                                                                          <w:divsChild>
                                                                            <w:div w:id="1649553686">
                                                                              <w:marLeft w:val="0"/>
                                                                              <w:marRight w:val="0"/>
                                                                              <w:marTop w:val="0"/>
                                                                              <w:marBottom w:val="0"/>
                                                                              <w:divBdr>
                                                                                <w:top w:val="none" w:sz="0" w:space="0" w:color="auto"/>
                                                                                <w:left w:val="none" w:sz="0" w:space="0" w:color="auto"/>
                                                                                <w:bottom w:val="none" w:sz="0" w:space="0" w:color="auto"/>
                                                                                <w:right w:val="none" w:sz="0" w:space="0" w:color="auto"/>
                                                                              </w:divBdr>
                                                                              <w:divsChild>
                                                                                <w:div w:id="1576474964">
                                                                                  <w:marLeft w:val="0"/>
                                                                                  <w:marRight w:val="0"/>
                                                                                  <w:marTop w:val="0"/>
                                                                                  <w:marBottom w:val="0"/>
                                                                                  <w:divBdr>
                                                                                    <w:top w:val="none" w:sz="0" w:space="0" w:color="auto"/>
                                                                                    <w:left w:val="none" w:sz="0" w:space="0" w:color="auto"/>
                                                                                    <w:bottom w:val="none" w:sz="0" w:space="0" w:color="auto"/>
                                                                                    <w:right w:val="none" w:sz="0" w:space="0" w:color="auto"/>
                                                                                  </w:divBdr>
                                                                                  <w:divsChild>
                                                                                    <w:div w:id="1022433772">
                                                                                      <w:marLeft w:val="0"/>
                                                                                      <w:marRight w:val="0"/>
                                                                                      <w:marTop w:val="0"/>
                                                                                      <w:marBottom w:val="0"/>
                                                                                      <w:divBdr>
                                                                                        <w:top w:val="none" w:sz="0" w:space="0" w:color="auto"/>
                                                                                        <w:left w:val="none" w:sz="0" w:space="0" w:color="auto"/>
                                                                                        <w:bottom w:val="none" w:sz="0" w:space="0" w:color="auto"/>
                                                                                        <w:right w:val="none" w:sz="0" w:space="0" w:color="auto"/>
                                                                                      </w:divBdr>
                                                                                      <w:divsChild>
                                                                                        <w:div w:id="934947425">
                                                                                          <w:marLeft w:val="0"/>
                                                                                          <w:marRight w:val="0"/>
                                                                                          <w:marTop w:val="0"/>
                                                                                          <w:marBottom w:val="0"/>
                                                                                          <w:divBdr>
                                                                                            <w:top w:val="none" w:sz="0" w:space="0" w:color="auto"/>
                                                                                            <w:left w:val="none" w:sz="0" w:space="0" w:color="auto"/>
                                                                                            <w:bottom w:val="none" w:sz="0" w:space="0" w:color="auto"/>
                                                                                            <w:right w:val="none" w:sz="0" w:space="0" w:color="auto"/>
                                                                                          </w:divBdr>
                                                                                          <w:divsChild>
                                                                                            <w:div w:id="1166747075">
                                                                                              <w:marLeft w:val="0"/>
                                                                                              <w:marRight w:val="0"/>
                                                                                              <w:marTop w:val="0"/>
                                                                                              <w:marBottom w:val="0"/>
                                                                                              <w:divBdr>
                                                                                                <w:top w:val="none" w:sz="0" w:space="0" w:color="auto"/>
                                                                                                <w:left w:val="none" w:sz="0" w:space="0" w:color="auto"/>
                                                                                                <w:bottom w:val="none" w:sz="0" w:space="0" w:color="auto"/>
                                                                                                <w:right w:val="none" w:sz="0" w:space="0" w:color="auto"/>
                                                                                              </w:divBdr>
                                                                                              <w:divsChild>
                                                                                                <w:div w:id="1553806409">
                                                                                                  <w:marLeft w:val="0"/>
                                                                                                  <w:marRight w:val="0"/>
                                                                                                  <w:marTop w:val="0"/>
                                                                                                  <w:marBottom w:val="0"/>
                                                                                                  <w:divBdr>
                                                                                                    <w:top w:val="none" w:sz="0" w:space="0" w:color="auto"/>
                                                                                                    <w:left w:val="none" w:sz="0" w:space="0" w:color="auto"/>
                                                                                                    <w:bottom w:val="none" w:sz="0" w:space="0" w:color="auto"/>
                                                                                                    <w:right w:val="none" w:sz="0" w:space="0" w:color="auto"/>
                                                                                                  </w:divBdr>
                                                                                                  <w:divsChild>
                                                                                                    <w:div w:id="1716197142">
                                                                                                      <w:marLeft w:val="0"/>
                                                                                                      <w:marRight w:val="0"/>
                                                                                                      <w:marTop w:val="0"/>
                                                                                                      <w:marBottom w:val="0"/>
                                                                                                      <w:divBdr>
                                                                                                        <w:top w:val="none" w:sz="0" w:space="0" w:color="auto"/>
                                                                                                        <w:left w:val="none" w:sz="0" w:space="0" w:color="auto"/>
                                                                                                        <w:bottom w:val="none" w:sz="0" w:space="0" w:color="auto"/>
                                                                                                        <w:right w:val="none" w:sz="0" w:space="0" w:color="auto"/>
                                                                                                      </w:divBdr>
                                                                                                      <w:divsChild>
                                                                                                        <w:div w:id="562180508">
                                                                                                          <w:marLeft w:val="0"/>
                                                                                                          <w:marRight w:val="0"/>
                                                                                                          <w:marTop w:val="0"/>
                                                                                                          <w:marBottom w:val="0"/>
                                                                                                          <w:divBdr>
                                                                                                            <w:top w:val="none" w:sz="0" w:space="0" w:color="auto"/>
                                                                                                            <w:left w:val="none" w:sz="0" w:space="0" w:color="auto"/>
                                                                                                            <w:bottom w:val="none" w:sz="0" w:space="0" w:color="auto"/>
                                                                                                            <w:right w:val="none" w:sz="0" w:space="0" w:color="auto"/>
                                                                                                          </w:divBdr>
                                                                                                          <w:divsChild>
                                                                                                            <w:div w:id="1354301886">
                                                                                                              <w:marLeft w:val="0"/>
                                                                                                              <w:marRight w:val="0"/>
                                                                                                              <w:marTop w:val="0"/>
                                                                                                              <w:marBottom w:val="0"/>
                                                                                                              <w:divBdr>
                                                                                                                <w:top w:val="none" w:sz="0" w:space="0" w:color="auto"/>
                                                                                                                <w:left w:val="none" w:sz="0" w:space="0" w:color="auto"/>
                                                                                                                <w:bottom w:val="none" w:sz="0" w:space="0" w:color="auto"/>
                                                                                                                <w:right w:val="none" w:sz="0" w:space="0" w:color="auto"/>
                                                                                                              </w:divBdr>
                                                                                                              <w:divsChild>
                                                                                                                <w:div w:id="1289896962">
                                                                                                                  <w:marLeft w:val="0"/>
                                                                                                                  <w:marRight w:val="0"/>
                                                                                                                  <w:marTop w:val="0"/>
                                                                                                                  <w:marBottom w:val="0"/>
                                                                                                                  <w:divBdr>
                                                                                                                    <w:top w:val="none" w:sz="0" w:space="0" w:color="auto"/>
                                                                                                                    <w:left w:val="none" w:sz="0" w:space="0" w:color="auto"/>
                                                                                                                    <w:bottom w:val="none" w:sz="0" w:space="0" w:color="auto"/>
                                                                                                                    <w:right w:val="none" w:sz="0" w:space="0" w:color="auto"/>
                                                                                                                  </w:divBdr>
                                                                                                                  <w:divsChild>
                                                                                                                    <w:div w:id="1061171086">
                                                                                                                      <w:marLeft w:val="0"/>
                                                                                                                      <w:marRight w:val="0"/>
                                                                                                                      <w:marTop w:val="0"/>
                                                                                                                      <w:marBottom w:val="0"/>
                                                                                                                      <w:divBdr>
                                                                                                                        <w:top w:val="none" w:sz="0" w:space="0" w:color="auto"/>
                                                                                                                        <w:left w:val="none" w:sz="0" w:space="0" w:color="auto"/>
                                                                                                                        <w:bottom w:val="none" w:sz="0" w:space="0" w:color="auto"/>
                                                                                                                        <w:right w:val="none" w:sz="0" w:space="0" w:color="auto"/>
                                                                                                                      </w:divBdr>
                                                                                                                      <w:divsChild>
                                                                                                                        <w:div w:id="499738736">
                                                                                                                          <w:marLeft w:val="0"/>
                                                                                                                          <w:marRight w:val="0"/>
                                                                                                                          <w:marTop w:val="0"/>
                                                                                                                          <w:marBottom w:val="0"/>
                                                                                                                          <w:divBdr>
                                                                                                                            <w:top w:val="none" w:sz="0" w:space="0" w:color="auto"/>
                                                                                                                            <w:left w:val="none" w:sz="0" w:space="0" w:color="auto"/>
                                                                                                                            <w:bottom w:val="none" w:sz="0" w:space="0" w:color="auto"/>
                                                                                                                            <w:right w:val="none" w:sz="0" w:space="0" w:color="auto"/>
                                                                                                                          </w:divBdr>
                                                                                                                          <w:divsChild>
                                                                                                                            <w:div w:id="16201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355676-E401-4A47-8838-3126CD4EC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6</TotalTime>
  <Pages>11</Pages>
  <Words>33504</Words>
  <Characters>190974</Characters>
  <Application>Microsoft Office Word</Application>
  <DocSecurity>0</DocSecurity>
  <Lines>1591</Lines>
  <Paragraphs>44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240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Allen Brubaker</cp:lastModifiedBy>
  <cp:revision>1610</cp:revision>
  <dcterms:created xsi:type="dcterms:W3CDTF">2013-04-18T18:27:00Z</dcterms:created>
  <dcterms:modified xsi:type="dcterms:W3CDTF">2013-04-25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User Name_1">
    <vt:lpwstr>verythaiguy@gmail.com@www.mendeley.com</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